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1F10B2C1" w14:textId="77777777" w:rsidR="00C7321D" w:rsidRDefault="00C7321D" w:rsidP="006B1097">
      <w:pPr>
        <w:spacing w:line="360" w:lineRule="auto"/>
        <w:rPr>
          <w:rFonts w:ascii="Segoe UI" w:hAnsi="Segoe UI" w:cs="Segoe UI"/>
          <w:b/>
          <w:bCs/>
          <w:sz w:val="24"/>
          <w:szCs w:val="24"/>
          <w:lang w:val="en-US"/>
        </w:rPr>
      </w:pPr>
      <w:r w:rsidRPr="00C7321D">
        <w:rPr>
          <w:rFonts w:ascii="Segoe UI" w:hAnsi="Segoe UI" w:cs="Segoe UI"/>
          <w:b/>
          <w:bCs/>
          <w:sz w:val="24"/>
          <w:szCs w:val="24"/>
          <w:lang w:val="en-US"/>
        </w:rPr>
        <w:t>Spatial Profiling Reveals Heterogeneity of ILC Subsets in Murine Lung and Intestine Under Type 2 Inflammatory Conditions</w:t>
      </w:r>
    </w:p>
    <w:p w14:paraId="488C4A01" w14:textId="7F529AFC"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Anna Pascual-Reguant, </w:t>
      </w:r>
      <w:proofErr w:type="spellStart"/>
      <w:r w:rsidR="001E1A80" w:rsidRPr="003B4C23">
        <w:rPr>
          <w:rFonts w:ascii="Segoe UI" w:hAnsi="Segoe UI" w:cs="Segoe UI"/>
          <w:sz w:val="20"/>
          <w:szCs w:val="20"/>
          <w:lang w:val="en-US"/>
        </w:rPr>
        <w:t>Artür</w:t>
      </w:r>
      <w:proofErr w:type="spellEnd"/>
      <w:r w:rsidR="001E1A80" w:rsidRPr="003B4C23">
        <w:rPr>
          <w:rFonts w:ascii="Segoe UI" w:hAnsi="Segoe UI" w:cs="Segoe UI"/>
          <w:sz w:val="20"/>
          <w:szCs w:val="20"/>
          <w:lang w:val="en-US"/>
        </w:rPr>
        <w:t xml:space="preserve"> Manukyan,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Robert Günther, Lars Philipsen, Ralf Köhler, Peggy</w:t>
      </w:r>
      <w:r w:rsidR="005A0E6A">
        <w:rPr>
          <w:rFonts w:ascii="Segoe UI" w:hAnsi="Segoe UI" w:cs="Segoe UI"/>
          <w:sz w:val="20"/>
          <w:szCs w:val="20"/>
          <w:lang w:val="en-US"/>
        </w:rPr>
        <w:t xml:space="preserve"> Mex</w:t>
      </w:r>
      <w:r w:rsidR="001E1A80" w:rsidRPr="003B4C23">
        <w:rPr>
          <w:rFonts w:ascii="Segoe UI" w:hAnsi="Segoe UI" w:cs="Segoe UI"/>
          <w:sz w:val="20"/>
          <w:szCs w:val="20"/>
          <w:lang w:val="en-US"/>
        </w:rPr>
        <w:t xml:space="preserve">, Raluca A. Niesner,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Pr="003B4C23">
        <w:rPr>
          <w:rFonts w:ascii="Segoe UI" w:hAnsi="Segoe UI" w:cs="Segoe UI"/>
          <w:sz w:val="18"/>
          <w:szCs w:val="18"/>
          <w:lang w:val="en-US"/>
        </w:rPr>
        <w:t xml:space="preserve"> Charite – </w:t>
      </w:r>
      <w:proofErr w:type="spellStart"/>
      <w:r w:rsidRPr="003B4C23">
        <w:rPr>
          <w:rFonts w:ascii="Segoe UI" w:hAnsi="Segoe UI" w:cs="Segoe UI"/>
          <w:sz w:val="18"/>
          <w:szCs w:val="18"/>
          <w:lang w:val="en-US"/>
        </w:rPr>
        <w:t>Universitätsmedizin</w:t>
      </w:r>
      <w:proofErr w:type="spellEnd"/>
      <w:r w:rsidRPr="003B4C23">
        <w:rPr>
          <w:rFonts w:ascii="Segoe UI" w:hAnsi="Segoe UI" w:cs="Segoe UI"/>
          <w:sz w:val="18"/>
          <w:szCs w:val="18"/>
          <w:lang w:val="en-US"/>
        </w:rPr>
        <w:t xml:space="preserve"> Berlin, Department of Rheumatology and Clinical Immunology, 10117 Berlin, Germany. </w:t>
      </w:r>
    </w:p>
    <w:p w14:paraId="2E556C1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2</w:t>
      </w:r>
      <w:r w:rsidRPr="003B4C23">
        <w:rPr>
          <w:rFonts w:ascii="Segoe UI" w:hAnsi="Segoe UI" w:cs="Segoe UI"/>
          <w:sz w:val="18"/>
          <w:szCs w:val="18"/>
          <w:lang w:val="en-US"/>
        </w:rPr>
        <w:t xml:space="preserve"> Immune Dynamics, </w:t>
      </w:r>
      <w:proofErr w:type="spellStart"/>
      <w:r w:rsidRPr="003B4C23">
        <w:rPr>
          <w:rFonts w:ascii="Segoe UI" w:hAnsi="Segoe UI" w:cs="Segoe UI"/>
          <w:sz w:val="18"/>
          <w:szCs w:val="18"/>
          <w:lang w:val="en-US"/>
        </w:rPr>
        <w:t>Deutsches</w:t>
      </w:r>
      <w:proofErr w:type="spellEnd"/>
      <w:r w:rsidRPr="003B4C23">
        <w:rPr>
          <w:rFonts w:ascii="Segoe UI" w:hAnsi="Segoe UI" w:cs="Segoe UI"/>
          <w:sz w:val="18"/>
          <w:szCs w:val="18"/>
          <w:lang w:val="en-US"/>
        </w:rPr>
        <w:t xml:space="preserve"> </w:t>
      </w:r>
      <w:proofErr w:type="spellStart"/>
      <w:r w:rsidRPr="003B4C23">
        <w:rPr>
          <w:rFonts w:ascii="Segoe UI" w:hAnsi="Segoe UI" w:cs="Segoe UI"/>
          <w:sz w:val="18"/>
          <w:szCs w:val="18"/>
          <w:lang w:val="en-US"/>
        </w:rPr>
        <w:t>Rheuma-Forschungszentrum</w:t>
      </w:r>
      <w:proofErr w:type="spellEnd"/>
      <w:r w:rsidRPr="003B4C23">
        <w:rPr>
          <w:rFonts w:ascii="Segoe UI" w:hAnsi="Segoe UI" w:cs="Segoe UI"/>
          <w:sz w:val="18"/>
          <w:szCs w:val="18"/>
          <w:lang w:val="en-US"/>
        </w:rPr>
        <w:t xml:space="preserve"> (DRFZ), a Leibniz Institute, </w:t>
      </w:r>
      <w:proofErr w:type="spellStart"/>
      <w:r w:rsidRPr="003B4C23">
        <w:rPr>
          <w:rFonts w:ascii="Segoe UI" w:hAnsi="Segoe UI" w:cs="Segoe UI"/>
          <w:sz w:val="18"/>
          <w:szCs w:val="18"/>
          <w:lang w:val="en-US"/>
        </w:rPr>
        <w:t>Charitéplatz</w:t>
      </w:r>
      <w:proofErr w:type="spellEnd"/>
      <w:r w:rsidRPr="003B4C23">
        <w:rPr>
          <w:rFonts w:ascii="Segoe UI" w:hAnsi="Segoe UI" w:cs="Segoe UI"/>
          <w:sz w:val="18"/>
          <w:szCs w:val="18"/>
          <w:lang w:val="en-US"/>
        </w:rPr>
        <w:t xml:space="preserve"> 1, 10117 Berlin, Germany. </w:t>
      </w:r>
    </w:p>
    <w:p w14:paraId="2CDBBB4D" w14:textId="0DAC064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 xml:space="preserve">3 </w:t>
      </w:r>
      <w:r w:rsidRPr="003B4C23">
        <w:rPr>
          <w:rFonts w:ascii="Segoe UI" w:hAnsi="Segoe UI" w:cs="Segoe UI"/>
          <w:sz w:val="18"/>
          <w:szCs w:val="18"/>
          <w:lang w:val="en-US"/>
        </w:rPr>
        <w:t xml:space="preserve">. </w:t>
      </w:r>
    </w:p>
    <w:p w14:paraId="04AD4B8C" w14:textId="21D9260B"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 </w:t>
      </w:r>
    </w:p>
    <w:p w14:paraId="6A930731" w14:textId="1FA7145F"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 </w:t>
      </w:r>
    </w:p>
    <w:p w14:paraId="2587C57C" w14:textId="2400A509"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 </w:t>
      </w:r>
    </w:p>
    <w:p w14:paraId="5C438C6A" w14:textId="3F8AB23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 </w:t>
      </w:r>
    </w:p>
    <w:p w14:paraId="2583760E" w14:textId="77777777" w:rsidR="00FE0CD4" w:rsidRPr="003B4C23" w:rsidRDefault="00FE0CD4" w:rsidP="003B30F2">
      <w:pPr>
        <w:spacing w:after="0"/>
        <w:jc w:val="both"/>
        <w:rPr>
          <w:rFonts w:ascii="Segoe UI" w:hAnsi="Segoe UI" w:cs="Segoe UI"/>
          <w:sz w:val="18"/>
          <w:szCs w:val="18"/>
          <w:lang w:val="en-US"/>
        </w:rPr>
      </w:pPr>
    </w:p>
    <w:p w14:paraId="785D21AB" w14:textId="6076880D" w:rsidR="00AC644E" w:rsidRDefault="00AC644E" w:rsidP="00FE0CD4">
      <w:pPr>
        <w:rPr>
          <w:rFonts w:ascii="Segoe UI" w:hAnsi="Segoe UI" w:cs="Segoe UI"/>
          <w:b/>
          <w:bCs/>
          <w:lang w:val="en-US"/>
        </w:rPr>
      </w:pPr>
      <w:r>
        <w:rPr>
          <w:rFonts w:ascii="Segoe UI" w:hAnsi="Segoe UI" w:cs="Segoe UI"/>
          <w:b/>
          <w:bCs/>
          <w:lang w:val="en-US"/>
        </w:rPr>
        <w:t>ORCHID IDs</w:t>
      </w:r>
    </w:p>
    <w:p w14:paraId="0D2EB398" w14:textId="6AA17DD9" w:rsidR="00AC644E" w:rsidRDefault="00AC644E" w:rsidP="00013E03">
      <w:pPr>
        <w:spacing w:after="0" w:line="276" w:lineRule="auto"/>
        <w:rPr>
          <w:rFonts w:ascii="Segoe UI" w:hAnsi="Segoe UI" w:cs="Segoe UI"/>
          <w:bCs/>
          <w:lang w:val="en-US"/>
        </w:rPr>
      </w:pPr>
      <w:r>
        <w:rPr>
          <w:rFonts w:ascii="Segoe UI" w:hAnsi="Segoe UI" w:cs="Segoe UI"/>
          <w:bCs/>
          <w:lang w:val="en-US"/>
        </w:rPr>
        <w:t>Sandy:</w:t>
      </w:r>
      <w:r>
        <w:rPr>
          <w:rFonts w:ascii="Segoe UI" w:hAnsi="Segoe UI" w:cs="Segoe UI"/>
          <w:bCs/>
          <w:lang w:val="en-US"/>
        </w:rPr>
        <w:tab/>
      </w:r>
      <w:r>
        <w:rPr>
          <w:rFonts w:ascii="Segoe UI" w:hAnsi="Segoe UI" w:cs="Segoe UI"/>
          <w:bCs/>
          <w:lang w:val="en-US"/>
        </w:rPr>
        <w:tab/>
      </w:r>
    </w:p>
    <w:p w14:paraId="7D6F14B2" w14:textId="2044B292" w:rsidR="00AC644E" w:rsidRDefault="00AC644E" w:rsidP="00013E03">
      <w:pPr>
        <w:spacing w:after="0" w:line="276" w:lineRule="auto"/>
        <w:rPr>
          <w:rFonts w:ascii="Segoe UI" w:hAnsi="Segoe UI" w:cs="Segoe UI"/>
          <w:bCs/>
          <w:lang w:val="en-US"/>
        </w:rPr>
      </w:pPr>
      <w:r>
        <w:rPr>
          <w:rFonts w:ascii="Segoe UI" w:hAnsi="Segoe UI" w:cs="Segoe UI"/>
          <w:bCs/>
          <w:lang w:val="en-US"/>
        </w:rPr>
        <w:t>Anna:</w:t>
      </w:r>
      <w:r>
        <w:rPr>
          <w:rFonts w:ascii="Segoe UI" w:hAnsi="Segoe UI" w:cs="Segoe UI"/>
          <w:bCs/>
          <w:lang w:val="en-US"/>
        </w:rPr>
        <w:tab/>
      </w:r>
      <w:r>
        <w:rPr>
          <w:rFonts w:ascii="Segoe UI" w:hAnsi="Segoe UI" w:cs="Segoe UI"/>
          <w:bCs/>
          <w:lang w:val="en-US"/>
        </w:rPr>
        <w:tab/>
      </w:r>
    </w:p>
    <w:p w14:paraId="704CB60B" w14:textId="5BE9CAAA" w:rsidR="00AC644E" w:rsidRDefault="00AC644E" w:rsidP="00013E03">
      <w:pPr>
        <w:spacing w:after="0" w:line="276" w:lineRule="auto"/>
        <w:rPr>
          <w:rFonts w:ascii="Segoe UI" w:hAnsi="Segoe UI" w:cs="Segoe UI"/>
          <w:bCs/>
          <w:lang w:val="en-US"/>
        </w:rPr>
      </w:pPr>
      <w:proofErr w:type="spellStart"/>
      <w:r>
        <w:rPr>
          <w:rFonts w:ascii="Segoe UI" w:hAnsi="Segoe UI" w:cs="Segoe UI"/>
          <w:bCs/>
          <w:lang w:val="en-US"/>
        </w:rPr>
        <w:t>Artür</w:t>
      </w:r>
      <w:proofErr w:type="spellEnd"/>
      <w:r>
        <w:rPr>
          <w:rFonts w:ascii="Segoe UI" w:hAnsi="Segoe UI" w:cs="Segoe UI"/>
          <w:bCs/>
          <w:lang w:val="en-US"/>
        </w:rPr>
        <w:t>:</w:t>
      </w:r>
      <w:r>
        <w:rPr>
          <w:rFonts w:ascii="Segoe UI" w:hAnsi="Segoe UI" w:cs="Segoe UI"/>
          <w:bCs/>
          <w:lang w:val="en-US"/>
        </w:rPr>
        <w:tab/>
      </w:r>
      <w:r>
        <w:rPr>
          <w:rFonts w:ascii="Segoe UI" w:hAnsi="Segoe UI" w:cs="Segoe UI"/>
          <w:bCs/>
          <w:lang w:val="en-US"/>
        </w:rPr>
        <w:tab/>
      </w:r>
    </w:p>
    <w:p w14:paraId="36A5A238" w14:textId="693863A0" w:rsidR="00AC644E" w:rsidRDefault="00AC644E" w:rsidP="00013E03">
      <w:pPr>
        <w:spacing w:after="0" w:line="276" w:lineRule="auto"/>
        <w:rPr>
          <w:rFonts w:ascii="Segoe UI" w:hAnsi="Segoe UI" w:cs="Segoe UI"/>
          <w:bCs/>
          <w:lang w:val="en-US"/>
        </w:rPr>
      </w:pPr>
      <w:r>
        <w:rPr>
          <w:rFonts w:ascii="Segoe UI" w:hAnsi="Segoe UI" w:cs="Segoe UI"/>
          <w:bCs/>
          <w:lang w:val="en-US"/>
        </w:rPr>
        <w:t>Ralf:</w:t>
      </w:r>
      <w:r>
        <w:rPr>
          <w:rFonts w:ascii="Segoe UI" w:hAnsi="Segoe UI" w:cs="Segoe UI"/>
          <w:bCs/>
          <w:lang w:val="en-US"/>
        </w:rPr>
        <w:tab/>
      </w:r>
      <w:r>
        <w:rPr>
          <w:rFonts w:ascii="Segoe UI" w:hAnsi="Segoe UI" w:cs="Segoe UI"/>
          <w:bCs/>
          <w:lang w:val="en-US"/>
        </w:rPr>
        <w:tab/>
      </w:r>
    </w:p>
    <w:p w14:paraId="02EE6894" w14:textId="473BAF45" w:rsidR="00AC644E" w:rsidRDefault="00AC644E" w:rsidP="00013E03">
      <w:pPr>
        <w:spacing w:after="0" w:line="276" w:lineRule="auto"/>
        <w:rPr>
          <w:rFonts w:ascii="Segoe UI" w:hAnsi="Segoe UI" w:cs="Segoe UI"/>
          <w:bCs/>
          <w:lang w:val="en-US"/>
        </w:rPr>
      </w:pPr>
      <w:r>
        <w:rPr>
          <w:rFonts w:ascii="Segoe UI" w:hAnsi="Segoe UI" w:cs="Segoe UI"/>
          <w:bCs/>
          <w:lang w:val="en-US"/>
        </w:rPr>
        <w:t>Robert:</w:t>
      </w:r>
      <w:r>
        <w:rPr>
          <w:rFonts w:ascii="Segoe UI" w:hAnsi="Segoe UI" w:cs="Segoe UI"/>
          <w:bCs/>
          <w:lang w:val="en-US"/>
        </w:rPr>
        <w:tab/>
      </w:r>
      <w:r>
        <w:rPr>
          <w:rFonts w:ascii="Segoe UI" w:hAnsi="Segoe UI" w:cs="Segoe UI"/>
          <w:bCs/>
          <w:lang w:val="en-US"/>
        </w:rPr>
        <w:tab/>
      </w:r>
    </w:p>
    <w:p w14:paraId="58ACDFAD" w14:textId="10708195" w:rsidR="00AC644E" w:rsidRDefault="00AC644E" w:rsidP="00013E03">
      <w:pPr>
        <w:spacing w:after="0" w:line="276" w:lineRule="auto"/>
        <w:rPr>
          <w:rFonts w:ascii="Segoe UI" w:hAnsi="Segoe UI" w:cs="Segoe UI"/>
          <w:bCs/>
          <w:lang w:val="en-US"/>
        </w:rPr>
      </w:pPr>
      <w:r>
        <w:rPr>
          <w:rFonts w:ascii="Segoe UI" w:hAnsi="Segoe UI" w:cs="Segoe UI"/>
          <w:bCs/>
          <w:lang w:val="en-US"/>
        </w:rPr>
        <w:t>Lars:</w:t>
      </w:r>
      <w:r>
        <w:rPr>
          <w:rFonts w:ascii="Segoe UI" w:hAnsi="Segoe UI" w:cs="Segoe UI"/>
          <w:bCs/>
          <w:lang w:val="en-US"/>
        </w:rPr>
        <w:tab/>
      </w:r>
      <w:r>
        <w:rPr>
          <w:rFonts w:ascii="Segoe UI" w:hAnsi="Segoe UI" w:cs="Segoe UI"/>
          <w:bCs/>
          <w:lang w:val="en-US"/>
        </w:rPr>
        <w:tab/>
      </w:r>
    </w:p>
    <w:p w14:paraId="34F8956A" w14:textId="682E633D" w:rsidR="00AC644E" w:rsidRDefault="00AC644E" w:rsidP="00013E03">
      <w:pPr>
        <w:spacing w:after="0" w:line="276" w:lineRule="auto"/>
        <w:rPr>
          <w:rFonts w:ascii="Segoe UI" w:hAnsi="Segoe UI" w:cs="Segoe UI"/>
          <w:bCs/>
          <w:lang w:val="en-US"/>
        </w:rPr>
      </w:pPr>
      <w:r>
        <w:rPr>
          <w:rFonts w:ascii="Segoe UI" w:hAnsi="Segoe UI" w:cs="Segoe UI"/>
          <w:bCs/>
          <w:lang w:val="en-US"/>
        </w:rPr>
        <w:t>Ralf:</w:t>
      </w:r>
      <w:r>
        <w:rPr>
          <w:rFonts w:ascii="Segoe UI" w:hAnsi="Segoe UI" w:cs="Segoe UI"/>
          <w:bCs/>
          <w:lang w:val="en-US"/>
        </w:rPr>
        <w:tab/>
      </w:r>
      <w:r>
        <w:rPr>
          <w:rFonts w:ascii="Segoe UI" w:hAnsi="Segoe UI" w:cs="Segoe UI"/>
          <w:bCs/>
          <w:lang w:val="en-US"/>
        </w:rPr>
        <w:tab/>
      </w:r>
    </w:p>
    <w:p w14:paraId="509A2850" w14:textId="39F3C7B8" w:rsidR="00AC644E" w:rsidRDefault="00AC644E" w:rsidP="00013E03">
      <w:pPr>
        <w:spacing w:after="0" w:line="276" w:lineRule="auto"/>
        <w:rPr>
          <w:rFonts w:ascii="Segoe UI" w:hAnsi="Segoe UI" w:cs="Segoe UI"/>
          <w:bCs/>
          <w:lang w:val="en-US"/>
        </w:rPr>
      </w:pPr>
      <w:r>
        <w:rPr>
          <w:rFonts w:ascii="Segoe UI" w:hAnsi="Segoe UI" w:cs="Segoe UI"/>
          <w:bCs/>
          <w:lang w:val="en-US"/>
        </w:rPr>
        <w:t>Peggy:</w:t>
      </w:r>
      <w:r>
        <w:rPr>
          <w:rFonts w:ascii="Segoe UI" w:hAnsi="Segoe UI" w:cs="Segoe UI"/>
          <w:bCs/>
          <w:lang w:val="en-US"/>
        </w:rPr>
        <w:tab/>
      </w:r>
      <w:r>
        <w:rPr>
          <w:rFonts w:ascii="Segoe UI" w:hAnsi="Segoe UI" w:cs="Segoe UI"/>
          <w:bCs/>
          <w:lang w:val="en-US"/>
        </w:rPr>
        <w:tab/>
      </w:r>
    </w:p>
    <w:p w14:paraId="1F17FD9A" w14:textId="0F46AE14" w:rsidR="00AC644E" w:rsidRDefault="00AC644E" w:rsidP="00013E03">
      <w:pPr>
        <w:spacing w:after="0" w:line="276" w:lineRule="auto"/>
        <w:rPr>
          <w:rFonts w:ascii="Segoe UI" w:hAnsi="Segoe UI" w:cs="Segoe UI"/>
          <w:bCs/>
          <w:lang w:val="en-US"/>
        </w:rPr>
      </w:pPr>
      <w:r>
        <w:rPr>
          <w:rFonts w:ascii="Segoe UI" w:hAnsi="Segoe UI" w:cs="Segoe UI"/>
          <w:bCs/>
          <w:lang w:val="en-US"/>
        </w:rPr>
        <w:t>Raluca:</w:t>
      </w:r>
      <w:r>
        <w:rPr>
          <w:rFonts w:ascii="Segoe UI" w:hAnsi="Segoe UI" w:cs="Segoe UI"/>
          <w:bCs/>
          <w:lang w:val="en-US"/>
        </w:rPr>
        <w:tab/>
      </w:r>
      <w:r>
        <w:rPr>
          <w:rFonts w:ascii="Segoe UI" w:hAnsi="Segoe UI" w:cs="Segoe UI"/>
          <w:bCs/>
          <w:lang w:val="en-US"/>
        </w:rPr>
        <w:tab/>
      </w:r>
    </w:p>
    <w:p w14:paraId="671386CD" w14:textId="5DA65706" w:rsidR="00AC644E" w:rsidRDefault="00AC644E" w:rsidP="00013E03">
      <w:pPr>
        <w:spacing w:after="0" w:line="276" w:lineRule="auto"/>
        <w:rPr>
          <w:rFonts w:ascii="Segoe UI" w:hAnsi="Segoe UI" w:cs="Segoe UI"/>
          <w:b/>
          <w:bCs/>
          <w:lang w:val="en-US"/>
        </w:rPr>
      </w:pPr>
      <w:r>
        <w:rPr>
          <w:rFonts w:ascii="Segoe UI" w:hAnsi="Segoe UI" w:cs="Segoe UI"/>
          <w:bCs/>
          <w:lang w:val="en-US"/>
        </w:rPr>
        <w:t>Anja:</w:t>
      </w:r>
      <w:r>
        <w:rPr>
          <w:rFonts w:ascii="Segoe UI" w:hAnsi="Segoe UI" w:cs="Segoe UI"/>
          <w:bCs/>
          <w:lang w:val="en-US"/>
        </w:rPr>
        <w:tab/>
      </w:r>
      <w:r>
        <w:rPr>
          <w:rFonts w:ascii="Segoe UI" w:hAnsi="Segoe UI" w:cs="Segoe UI"/>
          <w:bCs/>
          <w:lang w:val="en-US"/>
        </w:rPr>
        <w:tab/>
      </w:r>
    </w:p>
    <w:p w14:paraId="28267755" w14:textId="45C30E97" w:rsidR="00FE0CD4" w:rsidRPr="003B4C23" w:rsidRDefault="00FE0CD4" w:rsidP="00AC644E">
      <w:pPr>
        <w:spacing w:before="240"/>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07CACE" w14:textId="77777777" w:rsidR="00BD2F76" w:rsidRDefault="00BD2F76" w:rsidP="00FE0CD4">
      <w:pPr>
        <w:spacing w:after="0" w:line="240" w:lineRule="auto"/>
        <w:rPr>
          <w:rFonts w:ascii="Segoe UI" w:hAnsi="Segoe UI" w:cs="Segoe UI"/>
          <w:lang w:val="en-US"/>
        </w:rPr>
      </w:pPr>
      <w:r>
        <w:rPr>
          <w:rFonts w:ascii="Segoe UI" w:hAnsi="Segoe UI" w:cs="Segoe UI"/>
          <w:lang w:val="en-US"/>
        </w:rPr>
        <w:t>AL</w:t>
      </w:r>
      <w:r>
        <w:rPr>
          <w:rFonts w:ascii="Segoe UI" w:hAnsi="Segoe UI" w:cs="Segoe UI"/>
          <w:lang w:val="en-US"/>
        </w:rPr>
        <w:tab/>
      </w:r>
      <w:r>
        <w:rPr>
          <w:rFonts w:ascii="Segoe UI" w:hAnsi="Segoe UI" w:cs="Segoe UI"/>
          <w:lang w:val="en-US"/>
        </w:rPr>
        <w:tab/>
        <w:t>Annotation level</w:t>
      </w:r>
    </w:p>
    <w:p w14:paraId="336E9573" w14:textId="4F982A27" w:rsidR="00BD2F76" w:rsidRDefault="00BD2F76" w:rsidP="00FE0CD4">
      <w:pPr>
        <w:spacing w:after="0" w:line="240" w:lineRule="auto"/>
        <w:rPr>
          <w:rFonts w:ascii="Segoe UI" w:hAnsi="Segoe UI" w:cs="Segoe UI"/>
          <w:lang w:val="en-US"/>
        </w:rPr>
      </w:pPr>
      <w:r>
        <w:rPr>
          <w:rFonts w:ascii="Segoe UI" w:hAnsi="Segoe UI" w:cs="Segoe UI"/>
          <w:lang w:val="en-US"/>
        </w:rPr>
        <w:t>AREG</w:t>
      </w:r>
      <w:r>
        <w:rPr>
          <w:rFonts w:ascii="Segoe UI" w:hAnsi="Segoe UI" w:cs="Segoe UI"/>
          <w:lang w:val="en-US"/>
        </w:rPr>
        <w:tab/>
      </w:r>
      <w:r>
        <w:rPr>
          <w:rFonts w:ascii="Segoe UI" w:hAnsi="Segoe UI" w:cs="Segoe UI"/>
          <w:lang w:val="en-US"/>
        </w:rPr>
        <w:tab/>
        <w:t>Amphiregulin</w:t>
      </w:r>
    </w:p>
    <w:p w14:paraId="23741716" w14:textId="750B8ADA" w:rsidR="00981F0E" w:rsidRDefault="00981F0E" w:rsidP="00FE0CD4">
      <w:pPr>
        <w:spacing w:after="0" w:line="240" w:lineRule="auto"/>
        <w:rPr>
          <w:rFonts w:ascii="Segoe UI" w:hAnsi="Segoe UI" w:cs="Segoe UI"/>
          <w:lang w:val="en-US"/>
        </w:rPr>
      </w:pPr>
      <w:r>
        <w:rPr>
          <w:rFonts w:ascii="Segoe UI" w:hAnsi="Segoe UI" w:cs="Segoe UI"/>
          <w:lang w:val="en-US"/>
        </w:rPr>
        <w:t>CCL</w:t>
      </w:r>
      <w:r>
        <w:rPr>
          <w:rFonts w:ascii="Segoe UI" w:hAnsi="Segoe UI" w:cs="Segoe UI"/>
          <w:lang w:val="en-US"/>
        </w:rPr>
        <w:tab/>
      </w:r>
      <w:r>
        <w:rPr>
          <w:rFonts w:ascii="Segoe UI" w:hAnsi="Segoe UI" w:cs="Segoe UI"/>
          <w:lang w:val="en-US"/>
        </w:rPr>
        <w:tab/>
      </w:r>
      <w:r w:rsidR="00740E85" w:rsidRPr="00740E85">
        <w:rPr>
          <w:rFonts w:ascii="Segoe UI" w:hAnsi="Segoe UI" w:cs="Segoe UI"/>
          <w:lang w:val="en-US"/>
        </w:rPr>
        <w:t>C-C motif chemokine ligand</w:t>
      </w:r>
    </w:p>
    <w:p w14:paraId="2F19BDF4" w14:textId="00941936" w:rsidR="00740E85" w:rsidRDefault="00740E85" w:rsidP="00FE0CD4">
      <w:pPr>
        <w:spacing w:after="0" w:line="240" w:lineRule="auto"/>
        <w:rPr>
          <w:rFonts w:ascii="Segoe UI" w:hAnsi="Segoe UI" w:cs="Segoe UI"/>
          <w:lang w:val="en-US"/>
        </w:rPr>
      </w:pPr>
      <w:r w:rsidRPr="00740E85">
        <w:rPr>
          <w:rFonts w:ascii="Segoe UI" w:hAnsi="Segoe UI" w:cs="Segoe UI"/>
          <w:lang w:val="en-US"/>
        </w:rPr>
        <w:t>CCR</w:t>
      </w:r>
      <w:r w:rsidRPr="00740E85">
        <w:rPr>
          <w:rFonts w:ascii="Segoe UI" w:hAnsi="Segoe UI" w:cs="Segoe UI"/>
          <w:lang w:val="en-US"/>
        </w:rPr>
        <w:tab/>
      </w:r>
      <w:r>
        <w:rPr>
          <w:rFonts w:ascii="Segoe UI" w:hAnsi="Segoe UI" w:cs="Segoe UI"/>
          <w:lang w:val="en-US"/>
        </w:rPr>
        <w:tab/>
      </w:r>
      <w:r w:rsidRPr="00740E85">
        <w:rPr>
          <w:rFonts w:ascii="Segoe UI" w:hAnsi="Segoe UI" w:cs="Segoe UI"/>
          <w:lang w:val="en-US"/>
        </w:rPr>
        <w:t>C-C motif chemokine receptor</w:t>
      </w:r>
    </w:p>
    <w:p w14:paraId="426178F6" w14:textId="3FB21D45" w:rsidR="00981F0E" w:rsidRDefault="00981F0E" w:rsidP="00FE0CD4">
      <w:pPr>
        <w:spacing w:after="0" w:line="240" w:lineRule="auto"/>
        <w:rPr>
          <w:rFonts w:ascii="Segoe UI" w:hAnsi="Segoe UI" w:cs="Segoe UI"/>
          <w:lang w:val="en-US"/>
        </w:rPr>
      </w:pPr>
      <w:r>
        <w:rPr>
          <w:rFonts w:ascii="Segoe UI" w:hAnsi="Segoe UI" w:cs="Segoe UI"/>
          <w:lang w:val="en-US"/>
        </w:rPr>
        <w:t>CD</w:t>
      </w:r>
      <w:r>
        <w:rPr>
          <w:rFonts w:ascii="Segoe UI" w:hAnsi="Segoe UI" w:cs="Segoe UI"/>
          <w:lang w:val="en-US"/>
        </w:rPr>
        <w:tab/>
      </w:r>
      <w:r>
        <w:rPr>
          <w:rFonts w:ascii="Segoe UI" w:hAnsi="Segoe UI" w:cs="Segoe UI"/>
          <w:lang w:val="en-US"/>
        </w:rPr>
        <w:tab/>
        <w:t>Cluster of differentiation</w:t>
      </w:r>
    </w:p>
    <w:p w14:paraId="2594AF14" w14:textId="686232D0" w:rsidR="00BD2F76" w:rsidRDefault="00BD2F76" w:rsidP="00FE0CD4">
      <w:pPr>
        <w:spacing w:after="0" w:line="240" w:lineRule="auto"/>
        <w:rPr>
          <w:rFonts w:ascii="Segoe UI" w:hAnsi="Segoe UI" w:cs="Segoe UI"/>
          <w:lang w:val="en-US"/>
        </w:rPr>
      </w:pPr>
      <w:r>
        <w:rPr>
          <w:rFonts w:ascii="Segoe UI" w:hAnsi="Segoe UI" w:cs="Segoe UI"/>
          <w:lang w:val="en-US"/>
        </w:rPr>
        <w:t>DAPI</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4',6-diamidino-2-phenylindole</w:t>
      </w:r>
    </w:p>
    <w:p w14:paraId="357B4182" w14:textId="4D350DC1" w:rsidR="00BD2F76" w:rsidRDefault="00BD2F76" w:rsidP="00FE0CD4">
      <w:pPr>
        <w:spacing w:after="0" w:line="240" w:lineRule="auto"/>
        <w:rPr>
          <w:rFonts w:ascii="Segoe UI" w:hAnsi="Segoe UI" w:cs="Segoe UI"/>
          <w:lang w:val="en-US"/>
        </w:rPr>
      </w:pPr>
      <w:r>
        <w:rPr>
          <w:rFonts w:ascii="Segoe UI" w:hAnsi="Segoe UI" w:cs="Segoe UI"/>
          <w:lang w:val="en-US"/>
        </w:rPr>
        <w:lastRenderedPageBreak/>
        <w:t>EMC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Endomucin</w:t>
      </w:r>
      <w:proofErr w:type="spellEnd"/>
    </w:p>
    <w:p w14:paraId="238B012F" w14:textId="111E85B4" w:rsidR="00BD2F76" w:rsidRDefault="00BD2F76" w:rsidP="00FE0CD4">
      <w:pPr>
        <w:spacing w:after="0" w:line="240" w:lineRule="auto"/>
        <w:rPr>
          <w:rFonts w:ascii="Segoe UI" w:hAnsi="Segoe UI" w:cs="Segoe UI"/>
          <w:lang w:val="en-US"/>
        </w:rPr>
      </w:pPr>
      <w:r>
        <w:rPr>
          <w:rFonts w:ascii="Segoe UI" w:hAnsi="Segoe UI" w:cs="Segoe UI"/>
          <w:lang w:val="en-US"/>
        </w:rPr>
        <w:t>EOMES</w:t>
      </w:r>
      <w:r w:rsidR="00740E85" w:rsidRPr="00740E85">
        <w:t xml:space="preserve"> </w:t>
      </w:r>
      <w:r w:rsidR="00740E85">
        <w:tab/>
      </w:r>
      <w:proofErr w:type="spellStart"/>
      <w:r w:rsidR="00740E85" w:rsidRPr="00740E85">
        <w:rPr>
          <w:rFonts w:ascii="Segoe UI" w:hAnsi="Segoe UI" w:cs="Segoe UI"/>
          <w:lang w:val="en-US"/>
        </w:rPr>
        <w:t>Eomesodermin</w:t>
      </w:r>
      <w:proofErr w:type="spellEnd"/>
    </w:p>
    <w:p w14:paraId="3FADC5DD" w14:textId="446E73ED" w:rsidR="00BD2F76" w:rsidRDefault="00BD2F76" w:rsidP="00FE0CD4">
      <w:pPr>
        <w:spacing w:after="0" w:line="240" w:lineRule="auto"/>
        <w:rPr>
          <w:rFonts w:ascii="Segoe UI" w:hAnsi="Segoe UI" w:cs="Segoe UI"/>
          <w:lang w:val="en-US"/>
        </w:rPr>
      </w:pPr>
      <w:r>
        <w:rPr>
          <w:rFonts w:ascii="Segoe UI" w:hAnsi="Segoe UI" w:cs="Segoe UI"/>
          <w:lang w:val="en-US"/>
        </w:rPr>
        <w:t>FN</w:t>
      </w:r>
      <w:r>
        <w:rPr>
          <w:rFonts w:ascii="Segoe UI" w:hAnsi="Segoe UI" w:cs="Segoe UI"/>
          <w:lang w:val="en-US"/>
        </w:rPr>
        <w:tab/>
      </w:r>
      <w:r>
        <w:rPr>
          <w:rFonts w:ascii="Segoe UI" w:hAnsi="Segoe UI" w:cs="Segoe UI"/>
          <w:lang w:val="en-US"/>
        </w:rPr>
        <w:tab/>
        <w:t>Fibronectin</w:t>
      </w:r>
    </w:p>
    <w:p w14:paraId="40E728F9" w14:textId="27B40197" w:rsidR="00FE0CD4"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383CDBDA" w14:textId="1F20B02B" w:rsidR="00BD2F76" w:rsidRDefault="00BD2F76" w:rsidP="00FE0CD4">
      <w:pPr>
        <w:spacing w:after="0" w:line="240" w:lineRule="auto"/>
        <w:rPr>
          <w:rFonts w:ascii="Segoe UI" w:hAnsi="Segoe UI" w:cs="Segoe UI"/>
          <w:lang w:val="en-US"/>
        </w:rPr>
      </w:pPr>
      <w:r>
        <w:rPr>
          <w:rFonts w:ascii="Segoe UI" w:hAnsi="Segoe UI" w:cs="Segoe UI"/>
          <w:lang w:val="en-US"/>
        </w:rPr>
        <w:t>GATA3</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GATA Binding Protein 3</w:t>
      </w:r>
    </w:p>
    <w:p w14:paraId="67D3F55C" w14:textId="791CCC81" w:rsidR="00BD2F76" w:rsidRDefault="00BD2F76" w:rsidP="00FE0CD4">
      <w:pPr>
        <w:spacing w:after="0" w:line="240" w:lineRule="auto"/>
        <w:rPr>
          <w:rFonts w:ascii="Segoe UI" w:hAnsi="Segoe UI" w:cs="Segoe UI"/>
          <w:lang w:val="en-US"/>
        </w:rPr>
      </w:pPr>
      <w:r>
        <w:rPr>
          <w:rFonts w:ascii="Segoe UI" w:hAnsi="Segoe UI" w:cs="Segoe UI"/>
          <w:lang w:val="en-US"/>
        </w:rPr>
        <w:t>ICOS</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Inducible T cell co-stimulator</w:t>
      </w:r>
    </w:p>
    <w:p w14:paraId="639EFB4A" w14:textId="21F152AF" w:rsidR="00BD2F76" w:rsidRPr="003B4C23" w:rsidRDefault="00BD2F76" w:rsidP="00FE0CD4">
      <w:pPr>
        <w:spacing w:after="0" w:line="240" w:lineRule="auto"/>
        <w:rPr>
          <w:rFonts w:ascii="Segoe UI" w:hAnsi="Segoe UI" w:cs="Segoe UI"/>
          <w:lang w:val="en-US"/>
        </w:rPr>
      </w:pPr>
      <w:proofErr w:type="spellStart"/>
      <w:r>
        <w:rPr>
          <w:rFonts w:ascii="Segoe UI" w:hAnsi="Segoe UI" w:cs="Segoe UI"/>
          <w:lang w:val="en-US"/>
        </w:rPr>
        <w:t>IFNγ</w:t>
      </w:r>
      <w:proofErr w:type="spellEnd"/>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Interferon-γ</w:t>
      </w:r>
    </w:p>
    <w:p w14:paraId="5D0F954A" w14:textId="67B23F8D" w:rsidR="00BD2F76" w:rsidRDefault="00BD2F76" w:rsidP="00FE0CD4">
      <w:pPr>
        <w:spacing w:after="0" w:line="240" w:lineRule="auto"/>
        <w:rPr>
          <w:rFonts w:ascii="Segoe UI" w:hAnsi="Segoe UI" w:cs="Segoe UI"/>
          <w:lang w:val="en-US"/>
        </w:rPr>
      </w:pPr>
      <w:r>
        <w:rPr>
          <w:rFonts w:ascii="Segoe UI" w:hAnsi="Segoe UI" w:cs="Segoe UI"/>
          <w:lang w:val="en-US"/>
        </w:rPr>
        <w:t>IL</w:t>
      </w:r>
      <w:r>
        <w:rPr>
          <w:rFonts w:ascii="Segoe UI" w:hAnsi="Segoe UI" w:cs="Segoe UI"/>
          <w:lang w:val="en-US"/>
        </w:rPr>
        <w:tab/>
      </w:r>
      <w:r>
        <w:rPr>
          <w:rFonts w:ascii="Segoe UI" w:hAnsi="Segoe UI" w:cs="Segoe UI"/>
          <w:lang w:val="en-US"/>
        </w:rPr>
        <w:tab/>
        <w:t>Interleukin</w:t>
      </w:r>
    </w:p>
    <w:p w14:paraId="7041DE0F" w14:textId="35D8E680" w:rsidR="00FE0CD4"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58C5CF11" w14:textId="30B759A4" w:rsidR="004A437D" w:rsidRPr="003B4C23" w:rsidRDefault="004A437D" w:rsidP="00FE0CD4">
      <w:pPr>
        <w:spacing w:after="0" w:line="240" w:lineRule="auto"/>
        <w:rPr>
          <w:rFonts w:ascii="Segoe UI" w:hAnsi="Segoe UI" w:cs="Segoe UI"/>
          <w:lang w:val="en-US"/>
        </w:rPr>
      </w:pPr>
      <w:r>
        <w:rPr>
          <w:rFonts w:ascii="Segoe UI" w:hAnsi="Segoe UI" w:cs="Segoe UI"/>
          <w:lang w:val="en-US"/>
        </w:rPr>
        <w:t>ILF</w:t>
      </w:r>
      <w:r>
        <w:rPr>
          <w:rFonts w:ascii="Segoe UI" w:hAnsi="Segoe UI" w:cs="Segoe UI"/>
          <w:lang w:val="en-US"/>
        </w:rPr>
        <w:tab/>
      </w:r>
      <w:r>
        <w:rPr>
          <w:rFonts w:ascii="Segoe UI" w:hAnsi="Segoe UI" w:cs="Segoe UI"/>
          <w:lang w:val="en-US"/>
        </w:rPr>
        <w:tab/>
        <w:t>Intestinal lymphoid follicle</w:t>
      </w:r>
    </w:p>
    <w:p w14:paraId="481188D6" w14:textId="285D6AC4" w:rsidR="00B8029C" w:rsidRDefault="00B8029C" w:rsidP="00FE0CD4">
      <w:pPr>
        <w:spacing w:after="0" w:line="240" w:lineRule="auto"/>
        <w:rPr>
          <w:rFonts w:ascii="Segoe UI" w:hAnsi="Segoe UI" w:cs="Segoe UI"/>
          <w:lang w:val="en-US"/>
        </w:rPr>
      </w:pPr>
      <w:r>
        <w:rPr>
          <w:rFonts w:ascii="Segoe UI" w:hAnsi="Segoe UI" w:cs="Segoe UI"/>
          <w:lang w:val="en-US"/>
        </w:rPr>
        <w:t>KLRG1</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Killer cell lectin-like receptor G1</w:t>
      </w:r>
    </w:p>
    <w:p w14:paraId="3832D122" w14:textId="614CA01F" w:rsidR="00B8029C" w:rsidRDefault="00B8029C" w:rsidP="00FE0CD4">
      <w:pPr>
        <w:spacing w:after="0" w:line="240" w:lineRule="auto"/>
        <w:rPr>
          <w:rFonts w:ascii="Segoe UI" w:hAnsi="Segoe UI" w:cs="Segoe UI"/>
          <w:lang w:val="en-US"/>
        </w:rPr>
      </w:pPr>
      <w:r>
        <w:rPr>
          <w:rFonts w:ascii="Segoe UI" w:hAnsi="Segoe UI" w:cs="Segoe UI"/>
          <w:lang w:val="en-US"/>
        </w:rPr>
        <w:t>LYVE1</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Lymphatic vessel endothelial hyaluronan receptor 1</w:t>
      </w:r>
    </w:p>
    <w:p w14:paraId="72CE5CFB" w14:textId="26E2061F" w:rsidR="00FE0CD4"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44EE9284" w14:textId="1B67FFF1" w:rsidR="00BD2F76" w:rsidRDefault="00BD2F76" w:rsidP="00FE0CD4">
      <w:pPr>
        <w:spacing w:after="0" w:line="240" w:lineRule="auto"/>
        <w:rPr>
          <w:rFonts w:ascii="Segoe UI" w:hAnsi="Segoe UI" w:cs="Segoe UI"/>
          <w:lang w:val="en-US"/>
        </w:rPr>
      </w:pPr>
      <w:r>
        <w:rPr>
          <w:rFonts w:ascii="Segoe UI" w:hAnsi="Segoe UI" w:cs="Segoe UI"/>
          <w:lang w:val="en-US"/>
        </w:rPr>
        <w:t>MHC</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 xml:space="preserve">Major histocompatibility complex </w:t>
      </w:r>
    </w:p>
    <w:p w14:paraId="6285DDB2" w14:textId="53B5116A" w:rsidR="008856B9" w:rsidRDefault="008856B9" w:rsidP="00FE0CD4">
      <w:pPr>
        <w:spacing w:after="0" w:line="240" w:lineRule="auto"/>
        <w:rPr>
          <w:rFonts w:ascii="Segoe UI" w:hAnsi="Segoe UI" w:cs="Segoe UI"/>
          <w:lang w:val="en-US"/>
        </w:rPr>
      </w:pPr>
      <w:r>
        <w:rPr>
          <w:rFonts w:ascii="Segoe UI" w:hAnsi="Segoe UI" w:cs="Segoe UI"/>
          <w:lang w:val="en-US"/>
        </w:rPr>
        <w:t>NK cell</w:t>
      </w:r>
      <w:r>
        <w:rPr>
          <w:rFonts w:ascii="Segoe UI" w:hAnsi="Segoe UI" w:cs="Segoe UI"/>
          <w:lang w:val="en-US"/>
        </w:rPr>
        <w:tab/>
      </w:r>
      <w:r>
        <w:rPr>
          <w:rFonts w:ascii="Segoe UI" w:hAnsi="Segoe UI" w:cs="Segoe UI"/>
          <w:lang w:val="en-US"/>
        </w:rPr>
        <w:tab/>
        <w:t>Natural killer cell</w:t>
      </w:r>
    </w:p>
    <w:p w14:paraId="21198432" w14:textId="3F82AE97" w:rsidR="00B8029C" w:rsidRDefault="00B8029C" w:rsidP="00FE0CD4">
      <w:pPr>
        <w:spacing w:after="0" w:line="240" w:lineRule="auto"/>
        <w:rPr>
          <w:rFonts w:ascii="Segoe UI" w:hAnsi="Segoe UI" w:cs="Segoe UI"/>
          <w:lang w:val="en-US"/>
        </w:rPr>
      </w:pPr>
      <w:r>
        <w:rPr>
          <w:rFonts w:ascii="Segoe UI" w:hAnsi="Segoe UI" w:cs="Segoe UI"/>
          <w:lang w:val="en-US"/>
        </w:rPr>
        <w:t>PDGFRα</w:t>
      </w:r>
      <w:r w:rsidR="00740E85">
        <w:rPr>
          <w:rFonts w:ascii="Segoe UI" w:hAnsi="Segoe UI" w:cs="Segoe UI"/>
          <w:lang w:val="en-US"/>
        </w:rPr>
        <w:tab/>
      </w:r>
      <w:r w:rsidR="00740E85" w:rsidRPr="00740E85">
        <w:rPr>
          <w:rFonts w:ascii="Segoe UI" w:hAnsi="Segoe UI" w:cs="Segoe UI"/>
          <w:lang w:val="en-US"/>
        </w:rPr>
        <w:t>Platelet derived growth factor receptor-α</w:t>
      </w:r>
    </w:p>
    <w:p w14:paraId="5F75B349" w14:textId="7726A875" w:rsidR="00BD2F76" w:rsidRDefault="00BD2F76" w:rsidP="00FE0CD4">
      <w:pPr>
        <w:spacing w:after="0" w:line="240" w:lineRule="auto"/>
        <w:rPr>
          <w:rFonts w:ascii="Segoe UI" w:hAnsi="Segoe UI" w:cs="Segoe UI"/>
          <w:lang w:val="en-US"/>
        </w:rPr>
      </w:pPr>
      <w:r>
        <w:rPr>
          <w:rFonts w:ascii="Segoe UI" w:hAnsi="Segoe UI" w:cs="Segoe UI"/>
          <w:lang w:val="en-US"/>
        </w:rPr>
        <w:t>PDP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Podoplanin</w:t>
      </w:r>
      <w:proofErr w:type="spellEnd"/>
    </w:p>
    <w:p w14:paraId="3E239DB1" w14:textId="2A5716D9" w:rsidR="00BD2F76" w:rsidRDefault="00BD2F76" w:rsidP="00FE0CD4">
      <w:pPr>
        <w:spacing w:after="0" w:line="240" w:lineRule="auto"/>
        <w:rPr>
          <w:rFonts w:ascii="Segoe UI" w:hAnsi="Segoe UI" w:cs="Segoe UI"/>
          <w:lang w:val="en-US"/>
        </w:rPr>
      </w:pPr>
      <w:r>
        <w:rPr>
          <w:rFonts w:ascii="Segoe UI" w:hAnsi="Segoe UI" w:cs="Segoe UI"/>
          <w:lang w:val="en-US"/>
        </w:rPr>
        <w:t>RORγt</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RAR-Related Orphan Receptor C</w:t>
      </w:r>
    </w:p>
    <w:p w14:paraId="78F50CE2" w14:textId="31532F29" w:rsidR="00B8029C" w:rsidRDefault="00B8029C" w:rsidP="00FE0CD4">
      <w:pPr>
        <w:spacing w:after="0" w:line="240" w:lineRule="auto"/>
        <w:rPr>
          <w:rFonts w:ascii="Segoe UI" w:hAnsi="Segoe UI" w:cs="Segoe UI"/>
          <w:lang w:val="en-US"/>
        </w:rPr>
      </w:pPr>
      <w:r>
        <w:rPr>
          <w:rFonts w:ascii="Segoe UI" w:hAnsi="Segoe UI" w:cs="Segoe UI"/>
          <w:lang w:val="en-US"/>
        </w:rPr>
        <w:t>Sca1</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Stem cells antigen-1</w:t>
      </w:r>
    </w:p>
    <w:p w14:paraId="5531E42F" w14:textId="49FC6560" w:rsidR="004A437D" w:rsidRDefault="004A437D" w:rsidP="00FE0CD4">
      <w:pPr>
        <w:spacing w:after="0" w:line="240" w:lineRule="auto"/>
        <w:rPr>
          <w:rFonts w:ascii="Segoe UI" w:hAnsi="Segoe UI" w:cs="Segoe UI"/>
          <w:lang w:val="en-US"/>
        </w:rPr>
      </w:pPr>
      <w:r>
        <w:rPr>
          <w:rFonts w:ascii="Segoe UI" w:hAnsi="Segoe UI" w:cs="Segoe UI"/>
          <w:lang w:val="en-US"/>
        </w:rPr>
        <w:t>SI</w:t>
      </w:r>
      <w:r>
        <w:rPr>
          <w:rFonts w:ascii="Segoe UI" w:hAnsi="Segoe UI" w:cs="Segoe UI"/>
          <w:lang w:val="en-US"/>
        </w:rPr>
        <w:tab/>
      </w:r>
      <w:r>
        <w:rPr>
          <w:rFonts w:ascii="Segoe UI" w:hAnsi="Segoe UI" w:cs="Segoe UI"/>
          <w:lang w:val="en-US"/>
        </w:rPr>
        <w:tab/>
        <w:t>Small intestine</w:t>
      </w:r>
    </w:p>
    <w:p w14:paraId="05359B59" w14:textId="27D0E100" w:rsidR="00BD2F76" w:rsidRDefault="00BD2F76" w:rsidP="00FE0CD4">
      <w:pPr>
        <w:spacing w:after="0" w:line="240" w:lineRule="auto"/>
        <w:rPr>
          <w:rFonts w:ascii="Segoe UI" w:hAnsi="Segoe UI" w:cs="Segoe UI"/>
          <w:lang w:val="en-US"/>
        </w:rPr>
      </w:pPr>
      <w:r>
        <w:rPr>
          <w:rFonts w:ascii="Segoe UI" w:hAnsi="Segoe UI" w:cs="Segoe UI"/>
          <w:lang w:val="en-US"/>
        </w:rPr>
        <w:t>TBET</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T-box expressed in T cells</w:t>
      </w:r>
    </w:p>
    <w:p w14:paraId="7B312589" w14:textId="1C9E3900" w:rsidR="008856B9" w:rsidRDefault="008856B9" w:rsidP="00FE0CD4">
      <w:pPr>
        <w:spacing w:after="0" w:line="240" w:lineRule="auto"/>
        <w:rPr>
          <w:rFonts w:ascii="Segoe UI" w:hAnsi="Segoe UI" w:cs="Segoe UI"/>
          <w:lang w:val="en-US"/>
        </w:rPr>
      </w:pPr>
      <w:r>
        <w:rPr>
          <w:rFonts w:ascii="Segoe UI" w:hAnsi="Segoe UI" w:cs="Segoe UI"/>
          <w:lang w:val="en-US"/>
        </w:rPr>
        <w:t>Th cell</w:t>
      </w:r>
      <w:r>
        <w:rPr>
          <w:rFonts w:ascii="Segoe UI" w:hAnsi="Segoe UI" w:cs="Segoe UI"/>
          <w:lang w:val="en-US"/>
        </w:rPr>
        <w:tab/>
      </w:r>
      <w:r>
        <w:rPr>
          <w:rFonts w:ascii="Segoe UI" w:hAnsi="Segoe UI" w:cs="Segoe UI"/>
          <w:lang w:val="en-US"/>
        </w:rPr>
        <w:tab/>
        <w:t>T helper cell</w:t>
      </w:r>
    </w:p>
    <w:p w14:paraId="5E2A3C77" w14:textId="1B3AEFA0" w:rsidR="00BD2F76" w:rsidRPr="003B4C23" w:rsidRDefault="00BD2F76" w:rsidP="00FE0CD4">
      <w:pPr>
        <w:spacing w:after="0" w:line="240" w:lineRule="auto"/>
        <w:rPr>
          <w:rFonts w:ascii="Segoe UI" w:hAnsi="Segoe UI" w:cs="Segoe UI"/>
          <w:lang w:val="en-US"/>
        </w:rPr>
      </w:pPr>
      <w:r>
        <w:rPr>
          <w:rFonts w:ascii="Segoe UI" w:hAnsi="Segoe UI" w:cs="Segoe UI"/>
          <w:lang w:val="en-US"/>
        </w:rPr>
        <w:t>TNF-α</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Tumor necrosis factor-α</w:t>
      </w:r>
    </w:p>
    <w:p w14:paraId="338F3079" w14:textId="77777777" w:rsidR="00FE0CD4" w:rsidRPr="003B4C23" w:rsidRDefault="00FE0CD4" w:rsidP="00FE0CD4">
      <w:pPr>
        <w:spacing w:after="0" w:line="240" w:lineRule="auto"/>
        <w:rPr>
          <w:rFonts w:ascii="Segoe UI" w:hAnsi="Segoe UI" w:cs="Segoe UI"/>
          <w:lang w:val="en-US"/>
        </w:rPr>
      </w:pPr>
    </w:p>
    <w:p w14:paraId="728E1783" w14:textId="6E02C815"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r w:rsidR="005F39B0">
        <w:rPr>
          <w:rFonts w:ascii="Segoe UI" w:hAnsi="Segoe UI" w:cs="Segoe UI"/>
          <w:b/>
          <w:bCs/>
          <w:lang w:val="en-US"/>
        </w:rPr>
        <w:t xml:space="preserve"> (max. 200 words)</w:t>
      </w:r>
    </w:p>
    <w:p w14:paraId="276AE5AB" w14:textId="5D47C8FC" w:rsidR="009B0502" w:rsidRPr="009B0502" w:rsidRDefault="009B0502" w:rsidP="009B0502">
      <w:pPr>
        <w:jc w:val="both"/>
        <w:rPr>
          <w:rFonts w:ascii="Segoe UI" w:hAnsi="Segoe UI" w:cs="Segoe UI"/>
          <w:lang w:val="en-US"/>
        </w:rPr>
      </w:pPr>
      <w:r w:rsidRPr="009B0502">
        <w:rPr>
          <w:rFonts w:ascii="Segoe UI" w:hAnsi="Segoe UI" w:cs="Segoe UI"/>
          <w:lang w:val="en-US"/>
        </w:rPr>
        <w:t>Innate lymphoid cells (ILCs) are key regulators of mucosal immunity involved in tissue homeostasis, inflammation, and repair. As rare, tissue-resident immune cells, studying ILCs within their native microenvironment remains challenging. Here, we applied cyclic multiplex immunofluorescence (MELC) combined with a systemic IL-33-induced type 2 inflammation model to characterize ILCs in murine lung and small intestine (SI). We identified and spatially resolved rare ILC subtypes</w:t>
      </w:r>
      <w:r>
        <w:rPr>
          <w:rFonts w:ascii="Segoe UI" w:hAnsi="Segoe UI" w:cs="Segoe UI"/>
          <w:lang w:val="en-US"/>
        </w:rPr>
        <w:t xml:space="preserve"> – </w:t>
      </w:r>
      <w:r w:rsidRPr="009B0502">
        <w:rPr>
          <w:rFonts w:ascii="Segoe UI" w:hAnsi="Segoe UI" w:cs="Segoe UI"/>
          <w:lang w:val="en-US"/>
        </w:rPr>
        <w:t>NK cells/ILC1s, ILC2s, and ILC3s</w:t>
      </w:r>
      <w:r>
        <w:rPr>
          <w:rFonts w:ascii="Segoe UI" w:hAnsi="Segoe UI" w:cs="Segoe UI"/>
          <w:lang w:val="en-US"/>
        </w:rPr>
        <w:t xml:space="preserve"> – </w:t>
      </w:r>
      <w:r w:rsidRPr="009B0502">
        <w:rPr>
          <w:rFonts w:ascii="Segoe UI" w:hAnsi="Segoe UI" w:cs="Segoe UI"/>
          <w:lang w:val="en-US"/>
        </w:rPr>
        <w:t>in</w:t>
      </w:r>
      <w:r>
        <w:rPr>
          <w:rFonts w:ascii="Segoe UI" w:hAnsi="Segoe UI" w:cs="Segoe UI"/>
          <w:lang w:val="en-US"/>
        </w:rPr>
        <w:t xml:space="preserve"> </w:t>
      </w:r>
      <w:r w:rsidRPr="009B0502">
        <w:rPr>
          <w:rFonts w:ascii="Segoe UI" w:hAnsi="Segoe UI" w:cs="Segoe UI"/>
          <w:lang w:val="en-US"/>
        </w:rPr>
        <w:t>both organs, alongside their immune and non-immune neighbors. Spatial neighborhood and co-enrichment analyses revealed conserved ILC2 accumulation in myeloid-rich niches across tissues. In the lung, ILC2s were co-enriched with LYVE1⁺ CD90.2⁺ lymphatics, whereas NK cells/ILC1s localized to perivascular regions near EMCN⁺ CD31⁺ endothelial cells. In the SI, NK cells/ILC1s/ILC3s were enriched near epithelial cells of the crypts under homeostatic conditions; however, IL-33-induced inflammation disrupted this spatial association, redistributing these cells luminally toward the villi. Our findings demonstrate the utility of spatial multiplex imaging for dissecting rare immune cell behavior and uncover dynamic, tissue-specific remodeling of ILC niches during early type 2 inflammation.</w:t>
      </w:r>
    </w:p>
    <w:p w14:paraId="347C9F17" w14:textId="03351B74" w:rsidR="00461C21" w:rsidRPr="003B4C23" w:rsidRDefault="00F6277E">
      <w:pPr>
        <w:rPr>
          <w:rFonts w:ascii="Segoe UI" w:hAnsi="Segoe UI" w:cs="Segoe UI"/>
          <w:b/>
          <w:bCs/>
          <w:lang w:val="en-US"/>
        </w:rPr>
      </w:pPr>
      <w:commentRangeStart w:id="1"/>
      <w:commentRangeStart w:id="2"/>
      <w:r w:rsidRPr="003B4C23">
        <w:rPr>
          <w:rFonts w:ascii="Segoe UI" w:hAnsi="Segoe UI" w:cs="Segoe UI"/>
          <w:b/>
          <w:bCs/>
          <w:lang w:val="en-US"/>
        </w:rPr>
        <w:t>INTRODUCTION</w:t>
      </w:r>
      <w:commentRangeEnd w:id="1"/>
      <w:r w:rsidR="004F7378">
        <w:rPr>
          <w:rStyle w:val="Kommentarzeichen"/>
        </w:rPr>
        <w:commentReference w:id="1"/>
      </w:r>
      <w:commentRangeEnd w:id="2"/>
      <w:r w:rsidR="00FB6507">
        <w:rPr>
          <w:rStyle w:val="Kommentarzeichen"/>
        </w:rPr>
        <w:commentReference w:id="2"/>
      </w:r>
    </w:p>
    <w:p w14:paraId="3C85B5F6" w14:textId="20C1F7B0" w:rsidR="00713A3D" w:rsidRDefault="00FD3624" w:rsidP="00713A3D">
      <w:pPr>
        <w:jc w:val="both"/>
        <w:rPr>
          <w:rFonts w:ascii="Segoe UI" w:hAnsi="Segoe UI" w:cs="Segoe UI"/>
          <w:lang w:val="en-US"/>
        </w:rPr>
      </w:pPr>
      <w:r w:rsidRPr="00FD3624">
        <w:rPr>
          <w:rFonts w:ascii="Segoe UI" w:hAnsi="Segoe UI" w:cs="Segoe UI"/>
          <w:bCs/>
          <w:lang w:val="en-US"/>
        </w:rPr>
        <w:t xml:space="preserve">Innate lymphoid cells (ILCs) </w:t>
      </w:r>
      <w:r w:rsidR="00670CB2">
        <w:rPr>
          <w:rFonts w:ascii="Segoe UI" w:hAnsi="Segoe UI" w:cs="Segoe UI"/>
          <w:bCs/>
          <w:lang w:val="en-US"/>
        </w:rPr>
        <w:t xml:space="preserve">are </w:t>
      </w:r>
      <w:r w:rsidRPr="00FD3624">
        <w:rPr>
          <w:rFonts w:ascii="Segoe UI" w:hAnsi="Segoe UI" w:cs="Segoe UI"/>
          <w:bCs/>
          <w:lang w:val="en-US"/>
        </w:rPr>
        <w:t>key regulators of inflammation, tissue repair, and immune coordination</w:t>
      </w:r>
      <w:r w:rsidR="00D064C2">
        <w:rPr>
          <w:rFonts w:ascii="Segoe UI" w:hAnsi="Segoe UI" w:cs="Segoe UI"/>
          <w:bCs/>
          <w:lang w:val="en-US"/>
        </w:rPr>
        <w:t xml:space="preserve"> </w:t>
      </w:r>
      <w:sdt>
        <w:sdtPr>
          <w:rPr>
            <w:rFonts w:ascii="Segoe UI" w:hAnsi="Segoe UI" w:cs="Segoe UI"/>
            <w:bCs/>
            <w:lang w:val="en-US"/>
          </w:rPr>
          <w:alias w:val="To edit, see citavi.com/edit"/>
          <w:tag w:val="CitaviPlaceholder#5eadb8f1-1c9e-4aab-bd2f-9306ad34b11d"/>
          <w:id w:val="720554908"/>
          <w:placeholder>
            <w:docPart w:val="DefaultPlaceholder_-1854013440"/>
          </w:placeholder>
        </w:sdtPr>
        <w:sdtContent>
          <w:r w:rsidR="00D064C2">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FmZTc0LWUwYWUtNGYyMS1iZTZmLWU1NjEzY2E5MmJkMyIsIlJhbmdlTGVuZ3RoIjoyLCJSZWZlcmVuY2VJZCI6IjgzM2YzZjBiLTY0NmYtNDMwNC1hMzZkLWZiYjMwM2NkMz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A1LzIwMTkiLCJEb2kiOiIxMC4zMzg5L2ZpbW11LjIwMTkuMDA4Nj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ExMzQwNTAiLCJVcmlTdHJpbmciOiJodHRwOi8vd3d3Lm5jYmkubmxtLm5paC5nb3YvcHVibWVkLzMxMTM0MD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EwLTAzVDEzOjM3OjA4IiwiTW9kaWZpZWRCeSI6Il9OaWVIYXUiLCJJZCI6IjVhMDYwZmMyLTY1MTgtNGE4Zi05OTViLTI2MmEyNjQwN2I5ZSIsIk1vZGlmaWVkT24iOiIyMDI0LTEwLTAzVDEzOjM3OjA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jUxNTkyOSIsIlVyaVN0cmluZyI6Imh0dHBzOi8vd3d3Lm5jYmkubmxtLm5paC5nb3YvcG1jL2FydGljbGVzL1BNQzY1MTU5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TAtMDNUMTM6Mzc6MDgiLCJNb2RpZmllZEJ5IjoiX05pZUhhdSIsIklkIjoiNDA2MDY0ZmQtNjViNC00OTVkLWExNzYtNjI0YWUwNTI5MjYxIiwiTW9kaWZpZWRPbiI6IjIwMjQtMTAtMDNUMTM6Mzc6MD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pbW11LjIwMTkuMDA4NjEiLCJVcmlTdHJpbmciOiJodHRwczovL2RvaS5vcmcvMTAuMzM4OS9maW1tdS4yMDE5LjAwOD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EwLTAzVDEzOjM3OjA4IiwiTW9kaWZpZWRCeSI6Il9OaWVIYXUiLCJJZCI6IjExM2FmMTM1LTQxNTMtNGZlYS1hZDgzLTE3ZGQ3MWVkNTYyYSIsIk1vZGlmaWVkT24iOiIyMDI0LTEwLTAzVDEzOjM3OjA4IiwiUHJvamVjdCI6eyIkcmVmIjoiOCJ9fV0sIk9yZ2FuaXphdGlvbnMiOltdLCJPdGhlcnNJbnZvbHZlZCI6W10sIlBhZ2VSYW5nZSI6IjxzcD5cclxuICA8bj44NjE8L24+XHJcbiAgPGluPnRydWU8L2luPlxyXG4gIDxvcz44NjE8L29zPlxyXG4gIDxwcz44NjE8L3BzPlxyXG48L3NwPlxyXG48b3M+ODYxPC9vcz4iLCJQZXJpb2RpY2FsIjp7IiRpZCI6IjIx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HJlZiI6IjgifX1dLCJDaXRhdGlvbktleVVwZGF0ZVR5cGUiOjAsIkNvbGxhYm9yYXRvcnMiOltdLCJEYXRlMiI6IjE0LzA4LzIwMTciLCJEb2kiOiIxMC4xMDM4L25yaS4yMDE3Ljg2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4ODA0MTMwIiwiVXJpU3RyaW5nIjoiaHR0cDovL3d3dy5uY2JpLm5sbS5uaWguZ292L3B1Ym1lZC8yODgwNDEz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zoyMCIsIk1vZGlmaWVkQnkiOiJfTmllSGF1IiwiSWQiOiI5M2QzNTEyYS05OWM2LTQwNjItOTY4My0zNmZiYThjOTA2N2YiLCJNb2RpZmllZE9uIjoiMjAyNS0wNi0yN1QxMTozNzoyMC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gvbnJpLjIwMTcuODYiLCJVcmlTdHJpbmciOiJodHRwczovL2RvaS5vcmcvMTAuMTAzOC9ucmkuMjAxNy44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QTUM2NTk3MjEzIiwiVXJpU3RyaW5nIjoiaHR0cHM6Ly93d3cubmNiaS5ubG0ubmloLmdvdi9wbWMvYXJ0aWNsZXMvUE1DNjU5NzIx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zNzo0OCIsIk1vZGlmaWVkQnkiOiJfTmllSGF1IiwiSWQiOiI1MzI3ODEyMi0yZmViLTQ1ZjgtOTc3NS1mZjk3YjVjZWJkYmYiLCJNb2RpZmllZE9uIjoiMjAyNS0wNi0yN1QxMTozNzo0OC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MxMTgwMzM1IiwiVXJpU3RyaW5nIjoiaHR0cDovL3d3dy5uY2JpLm5sbS5uaWguZ292L3B1Ym1lZC8zMTE4MDMzN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zo0OCIsIk1vZGlmaWVkQnkiOiJfTmllSGF1IiwiSWQiOiJlYWRhOTI0Yi1jOTgxLTQ5NTYtYjNmNi1lMzY2NTA5MTE5MDQiLCJNb2RpZmllZE9uIjoiMjAyNS0wNi0yN1QxMTozNzo0O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NzIvSkNJMTI0NjE3IiwiVXJpU3RyaW5nIjoiaHR0cHM6Ly9kb2kub3JnLzEwLjExNzIvSkNJMTI0NjE3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}</w:instrText>
          </w:r>
          <w:r w:rsidR="00D064C2">
            <w:rPr>
              <w:rFonts w:ascii="Segoe UI" w:hAnsi="Segoe UI" w:cs="Segoe UI"/>
              <w:bCs/>
              <w:lang w:val="en-US"/>
            </w:rPr>
            <w:fldChar w:fldCharType="separate"/>
          </w:r>
          <w:r w:rsidR="0087553E">
            <w:rPr>
              <w:rFonts w:ascii="Segoe UI" w:hAnsi="Segoe UI" w:cs="Segoe UI"/>
              <w:bCs/>
              <w:lang w:val="en-US"/>
            </w:rPr>
            <w:t>(1–3)</w:t>
          </w:r>
          <w:r w:rsidR="00D064C2">
            <w:rPr>
              <w:rFonts w:ascii="Segoe UI" w:hAnsi="Segoe UI" w:cs="Segoe UI"/>
              <w:bCs/>
              <w:lang w:val="en-US"/>
            </w:rPr>
            <w:fldChar w:fldCharType="end"/>
          </w:r>
        </w:sdtContent>
      </w:sdt>
      <w:r w:rsidR="00670CB2">
        <w:rPr>
          <w:rFonts w:ascii="Segoe UI" w:hAnsi="Segoe UI" w:cs="Segoe UI"/>
          <w:bCs/>
          <w:lang w:val="en-US"/>
        </w:rPr>
        <w:t xml:space="preserve"> and</w:t>
      </w:r>
      <w:r w:rsidR="00365257">
        <w:rPr>
          <w:rFonts w:ascii="Segoe UI" w:hAnsi="Segoe UI" w:cs="Segoe UI"/>
          <w:lang w:val="en-US"/>
        </w:rPr>
        <w:t xml:space="preserve"> are generally known as the innate counterpart of T cell</w:t>
      </w:r>
      <w:r w:rsidR="00DE23F5">
        <w:rPr>
          <w:rFonts w:ascii="Segoe UI" w:hAnsi="Segoe UI" w:cs="Segoe UI"/>
          <w:lang w:val="en-US"/>
        </w:rPr>
        <w:t xml:space="preserve"> subsets</w:t>
      </w:r>
      <w:r w:rsidR="00365257">
        <w:rPr>
          <w:rFonts w:ascii="Segoe UI" w:hAnsi="Segoe UI" w:cs="Segoe UI"/>
          <w:lang w:val="en-US"/>
        </w:rPr>
        <w:t xml:space="preserve"> </w:t>
      </w:r>
      <w:r w:rsidR="00BB753B">
        <w:rPr>
          <w:rFonts w:ascii="Segoe UI" w:hAnsi="Segoe UI" w:cs="Segoe UI"/>
          <w:lang w:val="en-US"/>
        </w:rPr>
        <w:t xml:space="preserve">sharing </w:t>
      </w:r>
      <w:r w:rsidR="00365257">
        <w:rPr>
          <w:rFonts w:ascii="Segoe UI" w:hAnsi="Segoe UI" w:cs="Segoe UI"/>
          <w:lang w:val="en-US"/>
        </w:rPr>
        <w:t>transcriptional, phenotypical and functional similarities</w:t>
      </w:r>
      <w:r w:rsidR="00D064C2">
        <w:rPr>
          <w:rFonts w:ascii="Segoe UI" w:hAnsi="Segoe UI" w:cs="Segoe UI"/>
          <w:lang w:val="en-US"/>
        </w:rPr>
        <w:t xml:space="preserve"> </w:t>
      </w:r>
      <w:sdt>
        <w:sdtPr>
          <w:rPr>
            <w:rFonts w:ascii="Segoe UI" w:hAnsi="Segoe UI" w:cs="Segoe UI"/>
            <w:lang w:val="en-US"/>
          </w:rPr>
          <w:alias w:val="To edit, see citavi.com/edit"/>
          <w:tag w:val="CitaviPlaceholder#f23745c0-3527-4ceb-aa6d-72c46dfe8ed6"/>
          <w:id w:val="939715027"/>
          <w:placeholder>
            <w:docPart w:val="DefaultPlaceholder_-1854013440"/>
          </w:placeholder>
        </w:sdtPr>
        <w:sdtContent>
          <w:r w:rsidR="00D064C2">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ZjEwM2FjLTQwNjctNGM3NS1iY2YyLTVhMjJiOGQyMDE0MS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y0wOVQxNzozMjoxOS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ZjIzNzQ1YzAtMzUyNy00Y2ViLWFhNmQtNzJjNDZkZmU4ZWQ2IiwiVGV4dCI6Iig0KSIsIldBSVZlcnNpb24iOiI2LjE3LjAuMCJ9}</w:instrText>
          </w:r>
          <w:r w:rsidR="00D064C2">
            <w:rPr>
              <w:rFonts w:ascii="Segoe UI" w:hAnsi="Segoe UI" w:cs="Segoe UI"/>
              <w:lang w:val="en-US"/>
            </w:rPr>
            <w:fldChar w:fldCharType="separate"/>
          </w:r>
          <w:r w:rsidR="0087553E">
            <w:rPr>
              <w:rFonts w:ascii="Segoe UI" w:hAnsi="Segoe UI" w:cs="Segoe UI"/>
              <w:lang w:val="en-US"/>
            </w:rPr>
            <w:t>(4)</w:t>
          </w:r>
          <w:r w:rsidR="00D064C2">
            <w:rPr>
              <w:rFonts w:ascii="Segoe UI" w:hAnsi="Segoe UI" w:cs="Segoe UI"/>
              <w:lang w:val="en-US"/>
            </w:rPr>
            <w:fldChar w:fldCharType="end"/>
          </w:r>
        </w:sdtContent>
      </w:sdt>
      <w:r w:rsidR="00920A8B">
        <w:rPr>
          <w:rFonts w:ascii="Segoe UI" w:hAnsi="Segoe UI" w:cs="Segoe UI"/>
          <w:lang w:val="en-US"/>
        </w:rPr>
        <w:t xml:space="preserve">. However, they do not have </w:t>
      </w:r>
      <w:r w:rsidR="00365257">
        <w:rPr>
          <w:rFonts w:ascii="Segoe UI" w:hAnsi="Segoe UI" w:cs="Segoe UI"/>
          <w:lang w:val="en-US"/>
        </w:rPr>
        <w:t>antigen-specific receptors</w:t>
      </w:r>
      <w:r w:rsidR="00920A8B">
        <w:rPr>
          <w:rFonts w:ascii="Segoe UI" w:hAnsi="Segoe UI" w:cs="Segoe UI"/>
          <w:lang w:val="en-US"/>
        </w:rPr>
        <w:t xml:space="preserve">, </w:t>
      </w:r>
      <w:r w:rsidR="00237263">
        <w:rPr>
          <w:rFonts w:ascii="Segoe UI" w:hAnsi="Segoe UI" w:cs="Segoe UI"/>
          <w:lang w:val="en-US"/>
        </w:rPr>
        <w:t>but they</w:t>
      </w:r>
      <w:r w:rsidR="00920A8B">
        <w:rPr>
          <w:rFonts w:ascii="Segoe UI" w:hAnsi="Segoe UI" w:cs="Segoe UI"/>
          <w:lang w:val="en-US"/>
        </w:rPr>
        <w:t xml:space="preserve"> sense </w:t>
      </w:r>
      <w:r w:rsidR="00347DB6">
        <w:rPr>
          <w:rFonts w:ascii="Segoe UI" w:hAnsi="Segoe UI" w:cs="Segoe UI"/>
          <w:lang w:val="en-US"/>
        </w:rPr>
        <w:t xml:space="preserve">the presence </w:t>
      </w:r>
      <w:r w:rsidR="00920A8B">
        <w:rPr>
          <w:rFonts w:ascii="Segoe UI" w:hAnsi="Segoe UI" w:cs="Segoe UI"/>
          <w:lang w:val="en-US"/>
        </w:rPr>
        <w:t>and react upon cytokines</w:t>
      </w:r>
      <w:r w:rsidR="00237263">
        <w:rPr>
          <w:rFonts w:ascii="Segoe UI" w:hAnsi="Segoe UI" w:cs="Segoe UI"/>
          <w:lang w:val="en-US"/>
        </w:rPr>
        <w:t>,</w:t>
      </w:r>
      <w:r w:rsidR="0038269A">
        <w:rPr>
          <w:rFonts w:ascii="Segoe UI" w:hAnsi="Segoe UI" w:cs="Segoe UI"/>
          <w:lang w:val="en-US"/>
        </w:rPr>
        <w:t xml:space="preserve"> soluble</w:t>
      </w:r>
      <w:r w:rsidR="00237263">
        <w:rPr>
          <w:rFonts w:ascii="Segoe UI" w:hAnsi="Segoe UI" w:cs="Segoe UI"/>
          <w:lang w:val="en-US"/>
        </w:rPr>
        <w:t xml:space="preserve"> factors, </w:t>
      </w:r>
      <w:r w:rsidR="00237263">
        <w:rPr>
          <w:rFonts w:ascii="Segoe UI" w:hAnsi="Segoe UI" w:cs="Segoe UI"/>
          <w:lang w:val="en-US"/>
        </w:rPr>
        <w:lastRenderedPageBreak/>
        <w:t>metabolites</w:t>
      </w:r>
      <w:r w:rsidR="00920A8B">
        <w:rPr>
          <w:rFonts w:ascii="Segoe UI" w:hAnsi="Segoe UI" w:cs="Segoe UI"/>
          <w:lang w:val="en-US"/>
        </w:rPr>
        <w:t xml:space="preserve"> and ligand-receptor interactions</w:t>
      </w:r>
      <w:r w:rsidR="007A5997" w:rsidRPr="007A5997">
        <w:rPr>
          <w:rFonts w:ascii="Segoe UI" w:hAnsi="Segoe UI" w:cs="Segoe UI"/>
          <w:lang w:val="en-US"/>
        </w:rPr>
        <w:t xml:space="preserve"> </w:t>
      </w:r>
      <w:r w:rsidR="007A5997">
        <w:rPr>
          <w:rFonts w:ascii="Segoe UI" w:hAnsi="Segoe UI" w:cs="Segoe UI"/>
          <w:lang w:val="en-US"/>
        </w:rPr>
        <w:t>with cellular neighbors</w:t>
      </w:r>
      <w:r w:rsidR="00920A8B">
        <w:rPr>
          <w:rFonts w:ascii="Segoe UI" w:hAnsi="Segoe UI" w:cs="Segoe UI"/>
          <w:lang w:val="en-US"/>
        </w:rPr>
        <w:t xml:space="preserve"> </w:t>
      </w:r>
      <w:r w:rsidR="00E15269">
        <w:rPr>
          <w:rFonts w:ascii="Segoe UI" w:hAnsi="Segoe UI" w:cs="Segoe UI"/>
          <w:lang w:val="en-US"/>
        </w:rPr>
        <w:t>in</w:t>
      </w:r>
      <w:r w:rsidR="00920A8B">
        <w:rPr>
          <w:rFonts w:ascii="Segoe UI" w:hAnsi="Segoe UI" w:cs="Segoe UI"/>
          <w:lang w:val="en-US"/>
        </w:rPr>
        <w:t xml:space="preserve"> their </w:t>
      </w:r>
      <w:r w:rsidR="0038269A">
        <w:rPr>
          <w:rFonts w:ascii="Segoe UI" w:hAnsi="Segoe UI" w:cs="Segoe UI"/>
          <w:lang w:val="en-US"/>
        </w:rPr>
        <w:t>microenvironment</w:t>
      </w:r>
      <w:r w:rsidR="00D064C2">
        <w:rPr>
          <w:rFonts w:ascii="Segoe UI" w:hAnsi="Segoe UI" w:cs="Segoe UI"/>
          <w:lang w:val="en-US"/>
        </w:rPr>
        <w:t xml:space="preserve"> </w:t>
      </w:r>
      <w:sdt>
        <w:sdtPr>
          <w:rPr>
            <w:rFonts w:ascii="Segoe UI" w:hAnsi="Segoe UI" w:cs="Segoe UI"/>
            <w:lang w:val="en-US"/>
          </w:rPr>
          <w:alias w:val="To edit, see citavi.com/edit"/>
          <w:tag w:val="CitaviPlaceholder#e76c970f-f652-4a90-9e04-1b6e191e5714"/>
          <w:id w:val="621190942"/>
          <w:placeholder>
            <w:docPart w:val="DefaultPlaceholder_-1854013440"/>
          </w:placeholder>
        </w:sdtPr>
        <w:sdtContent>
          <w:commentRangeStart w:id="3"/>
          <w:r w:rsidR="00D064C2">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c3NWRjLWRlMzktNGNhOS05NGIyLTNmY2YzODNlOThjNyIsIlJhbmdlTGVuZ3RoIjoyLCJSZWZlcmVuY2VJZCI6Ijk2ZDVhZDE1LWIwNTEtNDY0YS1iOGVjLTlhM2U0YmVkMTR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yMDQ3MjczIiwiVXJpU3RyaW5nIjoiaHR0cDovL3d3dy5uY2JpLm5sbS5uaWguZ292L3B1Ym1lZC8zMjA0NzI3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OTo0NSIsIk1vZGlmaWVkQnkiOiJfTmllSGF1IiwiSWQiOiIxNmRiMTk1Yi01NzZmLTRlMzEtYTM5MC00ZjIxODI5MmUyZmEiLCJNb2RpZmllZE9uIjoiMjAyNS0wNi0yN1QxMTozOTo0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xODYyMTUiLCJVcmlTdHJpbmciOiJodHRwczovL3d3dy5uY2JpLm5sbS5uaWguZ292L3BtYy9hcnRpY2xlcy9QTUM3MTg2Mj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M5OjQ1IiwiTW9kaWZpZWRCeSI6Il9OaWVIYXUiLCJJZCI6IjE1YTY4OWZkLTEzODktNDE4OC1hY2YzLWI5YjUwODVkODlmYSIsIk1vZGlmaWVkT24iOiIyMDI1LTA2LTI3VDExOjM5OjQ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zOC9zNDEzODUtMDIwLTAyNjUteSIsIlVyaVN0cmluZyI6Imh0dHBzOi8vZG9pLm9yZy8xMC4xMDM4L3M0MTM4NS0wMjAtMDI2NS1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zNDEzODUtMDIwLTAzMTItOCIsIlVyaVN0cmluZyI6Imh0dHBzOi8vZG9pLm9yZy8xMC4xMDM4L3M0MTM4NS0wMjAtMDMxMi04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wOjExIiwiTW9kaWZpZWRCeSI6Il9OaWVIYXUiLCJJZCI6IjgxM2ExNzM5LWNmYTQtNDJhZS05MDY3LTg0YTg0ZTA1ODY1OCIsIk1vZGlmaWVkT24iOiIyMDI1LTA2LTI3VDExOjQwOjEx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zczNjE3NCIsIlVyaVN0cmluZyI6Imh0dHBzOi8vd3d3Lm5jYmkubmxtLm5paC5nb3YvcG1jL2FydGljbGVzL1BNQzc3MzYxNzQ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A6MTEiLCJNb2RpZmllZEJ5IjoiX05pZUhhdSIsIklkIjoiN2MwNTJjOWMtMjVjYy00MWVhLWIxZGMtMmVjNDczZGQ5NGYyIiwiTW9kaWZpZWRPbiI6IjIwMjUtMDYtMjdUMTE6NDA6MT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MjU0MTg0MiIsIlVyaVN0cmluZyI6Imh0dHA6Ly93d3cubmNiaS5ubG0ubmloLmdvdi9wdWJtZWQvMzI1NDE4N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UE1DODExNjcwNSIsIlVyaVN0cmluZyI6Imh0dHBzOi8vd3d3Lm5jYmkubmxtLm5paC5nb3YvcG1jL2FydGljbGVzL1BNQzgxMTY3MDU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E6MDYiLCJNb2RpZmllZEJ5IjoiX05pZUhhdSIsIklkIjoiMDNiYzczMjEtNzhkZS00MDE1LWJhYTAtZGRmZWRlMTQyZjk3IiwiTW9kaWZpZWRPbiI6IjIwMjUtMDYtMjdUMTE6NDE6MDY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zMzg5L2ZpbW11LjIwMjEuNjcwNjMyIiwiVXJpU3RyaW5nIjoiaHR0cHM6Ly9kb2kub3JnLzEwLjMzODkvZmltbXUuMjAyMS42NzA2MzI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E6MDYiLCJNb2RpZmllZEJ5IjoiX05pZUhhdSIsIklkIjoiZmM5YmE5ODMtOGIxYS00YTE4LTg5MmMtYzU2ZjJlZGEwOGFhIiwiTW9kaWZpZWRPbiI6IjIwMjUtMDYtMjdUMTE6NDE6MDY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zMzk5NTQwNyIsIlVyaVN0cmluZyI6Imh0dHA6Ly93d3cubmNiaS5ubG0ubmloLmdvdi9wdWJtZWQvMzM5OTU0MDc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E6MDYiLCJNb2RpZmllZEJ5IjoiX05pZUhhdSIsIklkIjoiOTU3NWU4NjAtMTVjNi00ODllLTk5MTMtN2JlMzdiNTQxN2ZiIiwiTW9kaWZpZWRPbiI6IjIwMjUtMDYtMjdUMTE6NDE6MDYiLCJQcm9qZWN0Ijp7IiRyZWYiOiI4In19XSwiT3JnYW5pemF0aW9ucyI6W10sIk90aGVyc0ludm9sdmVkIjpbXSwiUGFnZVJhbmdlIjoiPHNwPlxyXG4gIDxuPjY3MDYzMjwvbj5cclxuICA8aW4+dHJ1ZTwvaW4+XHJcbiAgPG9zPjY3MDYzMjwvb3M+XHJcbiAgPHBzPjY3MDYzMjwvcHM+XHJcbjwvc3A+XHJcbjxvcz42NzA2MzI8L29zPiIsIlBlcmlvZGljYWwiOnsiJGlkIjoiNTY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IzOTgxODg4MCIsIlVyaVN0cmluZyI6Imh0dHA6Ly93d3cubmNiaS5ubG0ubmloLmdvdi9wdWJtZWQvMzk4MTg4ODA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I6MDgiLCJNb2RpZmllZEJ5IjoiX05pZUhhdSIsIklkIjoiMmY0MTIwM2ItNmMwOC00YjA4LWFhNTAtZDZjZjI3NWY3MjE4IiwiTW9kaWZpZWRPbiI6IjIwMjUtMDYtMjdUMTE6NDI6MDgiLCJQcm9qZWN0Ijp7IiRyZWYiOiI4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I2L3NjaWVuY2UuYWRpMzYyNCIsIlVyaVN0cmluZyI6Imh0dHBzOi8vZG9pLm9yZy8xMC4xMTI2L3NjaWVuY2UuYWRpMzYyNC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}</w:instrText>
          </w:r>
          <w:r w:rsidR="00D064C2">
            <w:rPr>
              <w:rFonts w:ascii="Segoe UI" w:hAnsi="Segoe UI" w:cs="Segoe UI"/>
              <w:lang w:val="en-US"/>
            </w:rPr>
            <w:fldChar w:fldCharType="separate"/>
          </w:r>
          <w:r w:rsidR="0087553E">
            <w:rPr>
              <w:rFonts w:ascii="Segoe UI" w:hAnsi="Segoe UI" w:cs="Segoe UI"/>
              <w:lang w:val="en-US"/>
            </w:rPr>
            <w:t>(5–9)</w:t>
          </w:r>
          <w:r w:rsidR="00D064C2">
            <w:rPr>
              <w:rFonts w:ascii="Segoe UI" w:hAnsi="Segoe UI" w:cs="Segoe UI"/>
              <w:lang w:val="en-US"/>
            </w:rPr>
            <w:fldChar w:fldCharType="end"/>
          </w:r>
        </w:sdtContent>
      </w:sdt>
      <w:commentRangeEnd w:id="3"/>
      <w:r w:rsidR="00C716F0">
        <w:rPr>
          <w:rStyle w:val="Kommentarzeichen"/>
        </w:rPr>
        <w:commentReference w:id="3"/>
      </w:r>
      <w:r w:rsidR="00365257">
        <w:rPr>
          <w:rFonts w:ascii="Segoe UI" w:hAnsi="Segoe UI" w:cs="Segoe UI"/>
          <w:lang w:val="en-US"/>
        </w:rPr>
        <w:t xml:space="preserve">. </w:t>
      </w:r>
      <w:r w:rsidR="00DE23F5">
        <w:rPr>
          <w:rFonts w:ascii="Segoe UI" w:hAnsi="Segoe UI" w:cs="Segoe UI"/>
          <w:lang w:val="en-US"/>
        </w:rPr>
        <w:t xml:space="preserve">There are different ILC subtypes. In short, </w:t>
      </w:r>
      <w:r w:rsidR="007A5997">
        <w:rPr>
          <w:rFonts w:ascii="Segoe UI" w:hAnsi="Segoe UI" w:cs="Segoe UI"/>
          <w:lang w:val="en-US"/>
        </w:rPr>
        <w:t>type 1 ILCs (</w:t>
      </w:r>
      <w:r w:rsidR="00DE23F5">
        <w:rPr>
          <w:rFonts w:ascii="Segoe UI" w:hAnsi="Segoe UI" w:cs="Segoe UI"/>
          <w:lang w:val="en-US"/>
        </w:rPr>
        <w:t>ILC1</w:t>
      </w:r>
      <w:r w:rsidR="007A5997">
        <w:rPr>
          <w:rFonts w:ascii="Segoe UI" w:hAnsi="Segoe UI" w:cs="Segoe UI"/>
          <w:lang w:val="en-US"/>
        </w:rPr>
        <w:t>) are marked by expression of the</w:t>
      </w:r>
      <w:r w:rsidR="00CF2A0C">
        <w:rPr>
          <w:rFonts w:ascii="Segoe UI" w:hAnsi="Segoe UI" w:cs="Segoe UI"/>
          <w:lang w:val="en-US"/>
        </w:rPr>
        <w:t xml:space="preserve"> master transcription factor </w:t>
      </w:r>
      <w:r w:rsidR="00920A8B">
        <w:rPr>
          <w:rFonts w:ascii="Segoe UI" w:hAnsi="Segoe UI" w:cs="Segoe UI"/>
          <w:lang w:val="en-US"/>
        </w:rPr>
        <w:t>TBET</w:t>
      </w:r>
      <w:r w:rsidR="00CF2A0C">
        <w:rPr>
          <w:rFonts w:ascii="Segoe UI" w:hAnsi="Segoe UI" w:cs="Segoe UI"/>
          <w:lang w:val="en-US"/>
        </w:rPr>
        <w:t>,</w:t>
      </w:r>
      <w:r w:rsidR="00DE23F5">
        <w:rPr>
          <w:rFonts w:ascii="Segoe UI" w:hAnsi="Segoe UI" w:cs="Segoe UI"/>
          <w:lang w:val="en-US"/>
        </w:rPr>
        <w:t xml:space="preserve"> and </w:t>
      </w:r>
      <w:r w:rsidR="00CF2A0C">
        <w:rPr>
          <w:rFonts w:ascii="Segoe UI" w:hAnsi="Segoe UI" w:cs="Segoe UI"/>
          <w:lang w:val="en-US"/>
        </w:rPr>
        <w:t xml:space="preserve">they </w:t>
      </w:r>
      <w:r w:rsidR="00DE23F5">
        <w:rPr>
          <w:rFonts w:ascii="Segoe UI" w:hAnsi="Segoe UI" w:cs="Segoe UI"/>
          <w:lang w:val="en-US"/>
        </w:rPr>
        <w:t xml:space="preserve">secrete IFN-γ and TNFα in the context of type 1 immunity such as intracellular viral and bacterial infections </w:t>
      </w:r>
      <w:r w:rsidR="0038269A">
        <w:rPr>
          <w:rFonts w:ascii="Segoe UI" w:hAnsi="Segoe UI" w:cs="Segoe UI"/>
          <w:lang w:val="en-US"/>
        </w:rPr>
        <w:t>as well as</w:t>
      </w:r>
      <w:r w:rsidR="00CC18CC">
        <w:rPr>
          <w:rFonts w:ascii="Segoe UI" w:hAnsi="Segoe UI" w:cs="Segoe UI"/>
          <w:lang w:val="en-US"/>
        </w:rPr>
        <w:t xml:space="preserve"> </w:t>
      </w:r>
      <w:sdt>
        <w:sdtPr>
          <w:rPr>
            <w:rFonts w:ascii="Segoe UI" w:hAnsi="Segoe UI" w:cs="Segoe UI"/>
            <w:lang w:val="en-US"/>
          </w:rPr>
          <w:alias w:val="To edit, see citavi.com/edit"/>
          <w:tag w:val="CitaviPlaceholder#1ad3d43f-5526-44c6-83ca-552b335a9cf1"/>
          <w:id w:val="64076138"/>
          <w:placeholder>
            <w:docPart w:val="DefaultPlaceholder_-1854013440"/>
          </w:placeholder>
        </w:sdtPr>
        <w:sdtContent>
          <w:r w:rsidR="00CC18CC">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Tk0ZGE2LWJjNDEtNDc2OS05NjgxLWE0YjUwYmZhNmQ4Zi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y0wOVQxNzozMjoxOS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MWFkM2Q0M2YtNTUyNi00NGM2LTgzY2EtNTUyYjMzNWE5Y2YxIiwiVGV4dCI6Iig0KSIsIldBSVZlcnNpb24iOiI2LjE3LjAuMCJ9}</w:instrText>
          </w:r>
          <w:r w:rsidR="00CC18CC">
            <w:rPr>
              <w:rFonts w:ascii="Segoe UI" w:hAnsi="Segoe UI" w:cs="Segoe UI"/>
              <w:lang w:val="en-US"/>
            </w:rPr>
            <w:fldChar w:fldCharType="separate"/>
          </w:r>
          <w:r w:rsidR="0087553E">
            <w:rPr>
              <w:rFonts w:ascii="Segoe UI" w:hAnsi="Segoe UI" w:cs="Segoe UI"/>
              <w:lang w:val="en-US"/>
            </w:rPr>
            <w:t>(4)</w:t>
          </w:r>
          <w:r w:rsidR="00CC18CC">
            <w:rPr>
              <w:rFonts w:ascii="Segoe UI" w:hAnsi="Segoe UI" w:cs="Segoe UI"/>
              <w:lang w:val="en-US"/>
            </w:rPr>
            <w:fldChar w:fldCharType="end"/>
          </w:r>
        </w:sdtContent>
      </w:sdt>
      <w:r w:rsidR="00DE23F5">
        <w:rPr>
          <w:rFonts w:ascii="Segoe UI" w:hAnsi="Segoe UI" w:cs="Segoe UI"/>
          <w:lang w:val="en-US"/>
        </w:rPr>
        <w:t xml:space="preserve">. </w:t>
      </w:r>
      <w:r w:rsidR="00365257">
        <w:rPr>
          <w:rFonts w:ascii="Segoe UI" w:hAnsi="Segoe UI" w:cs="Segoe UI"/>
          <w:lang w:val="en-US"/>
        </w:rPr>
        <w:t xml:space="preserve">NK cells </w:t>
      </w:r>
      <w:r w:rsidR="00DE23F5">
        <w:rPr>
          <w:rFonts w:ascii="Segoe UI" w:hAnsi="Segoe UI" w:cs="Segoe UI"/>
          <w:lang w:val="en-US"/>
        </w:rPr>
        <w:t>partly share their marker, cytokine and transcriptional profile</w:t>
      </w:r>
      <w:r w:rsidR="00C91653">
        <w:rPr>
          <w:rFonts w:ascii="Segoe UI" w:hAnsi="Segoe UI" w:cs="Segoe UI"/>
          <w:lang w:val="en-US"/>
        </w:rPr>
        <w:t>s</w:t>
      </w:r>
      <w:r w:rsidR="00DE23F5">
        <w:rPr>
          <w:rFonts w:ascii="Segoe UI" w:hAnsi="Segoe UI" w:cs="Segoe UI"/>
          <w:lang w:val="en-US"/>
        </w:rPr>
        <w:t xml:space="preserve"> with ILC1s, but </w:t>
      </w:r>
      <w:r w:rsidR="00365257">
        <w:rPr>
          <w:rFonts w:ascii="Segoe UI" w:hAnsi="Segoe UI" w:cs="Segoe UI"/>
          <w:lang w:val="en-US"/>
        </w:rPr>
        <w:t xml:space="preserve">represent the cytotoxic branch </w:t>
      </w:r>
      <w:r w:rsidR="00DE23F5">
        <w:rPr>
          <w:rFonts w:ascii="Segoe UI" w:hAnsi="Segoe UI" w:cs="Segoe UI"/>
          <w:lang w:val="en-US"/>
        </w:rPr>
        <w:t xml:space="preserve">mirroring </w:t>
      </w:r>
      <w:r w:rsidR="008A784E">
        <w:rPr>
          <w:rFonts w:ascii="Segoe UI" w:hAnsi="Segoe UI" w:cs="Segoe UI"/>
          <w:lang w:val="en-US"/>
        </w:rPr>
        <w:t xml:space="preserve">the adaptive branch of </w:t>
      </w:r>
      <w:r w:rsidR="00DE23F5">
        <w:rPr>
          <w:rFonts w:ascii="Segoe UI" w:hAnsi="Segoe UI" w:cs="Segoe UI"/>
          <w:lang w:val="en-US"/>
        </w:rPr>
        <w:t>CD8</w:t>
      </w:r>
      <w:r w:rsidR="00DE23F5" w:rsidRPr="00C91653">
        <w:rPr>
          <w:rFonts w:ascii="Segoe UI" w:hAnsi="Segoe UI" w:cs="Segoe UI"/>
          <w:vertAlign w:val="superscript"/>
          <w:lang w:val="en-US"/>
        </w:rPr>
        <w:t>+</w:t>
      </w:r>
      <w:r w:rsidR="00DE23F5">
        <w:rPr>
          <w:rFonts w:ascii="Segoe UI" w:hAnsi="Segoe UI" w:cs="Segoe UI"/>
          <w:lang w:val="en-US"/>
        </w:rPr>
        <w:t> cytotoxic T</w:t>
      </w:r>
      <w:r w:rsidR="00C91653">
        <w:rPr>
          <w:rFonts w:ascii="Segoe UI" w:hAnsi="Segoe UI" w:cs="Segoe UI"/>
          <w:lang w:val="en-US"/>
        </w:rPr>
        <w:t> </w:t>
      </w:r>
      <w:r w:rsidR="00DE23F5">
        <w:rPr>
          <w:rFonts w:ascii="Segoe UI" w:hAnsi="Segoe UI" w:cs="Segoe UI"/>
          <w:lang w:val="en-US"/>
        </w:rPr>
        <w:t xml:space="preserve">cells. Like ILC1s, NK cells </w:t>
      </w:r>
      <w:r w:rsidR="00365257">
        <w:rPr>
          <w:rFonts w:ascii="Segoe UI" w:hAnsi="Segoe UI" w:cs="Segoe UI"/>
          <w:lang w:val="en-US"/>
        </w:rPr>
        <w:t xml:space="preserve">are </w:t>
      </w:r>
      <w:r w:rsidR="00CF2A0C">
        <w:rPr>
          <w:rFonts w:ascii="Segoe UI" w:hAnsi="Segoe UI" w:cs="Segoe UI"/>
          <w:lang w:val="en-US"/>
        </w:rPr>
        <w:t xml:space="preserve">involved in intracellular defense in the context of type 1 immunity and are </w:t>
      </w:r>
      <w:r w:rsidR="00365257">
        <w:rPr>
          <w:rFonts w:ascii="Segoe UI" w:hAnsi="Segoe UI" w:cs="Segoe UI"/>
          <w:lang w:val="en-US"/>
        </w:rPr>
        <w:t>potent producers of IFN-γ</w:t>
      </w:r>
      <w:r w:rsidR="00CF2A0C">
        <w:rPr>
          <w:rFonts w:ascii="Segoe UI" w:hAnsi="Segoe UI" w:cs="Segoe UI"/>
          <w:lang w:val="en-US"/>
        </w:rPr>
        <w:t xml:space="preserve"> and TNF-α</w:t>
      </w:r>
      <w:r w:rsidR="00CC18CC">
        <w:rPr>
          <w:rFonts w:ascii="Segoe UI" w:hAnsi="Segoe UI" w:cs="Segoe UI"/>
          <w:lang w:val="en-US"/>
        </w:rPr>
        <w:t xml:space="preserve"> </w:t>
      </w:r>
      <w:sdt>
        <w:sdtPr>
          <w:rPr>
            <w:rFonts w:ascii="Segoe UI" w:hAnsi="Segoe UI" w:cs="Segoe UI"/>
            <w:lang w:val="en-US"/>
          </w:rPr>
          <w:alias w:val="To edit, see citavi.com/edit"/>
          <w:tag w:val="CitaviPlaceholder#d3fda580-da52-46a1-b3d5-1445abae20d1"/>
          <w:id w:val="-1855264931"/>
          <w:placeholder>
            <w:docPart w:val="DefaultPlaceholder_-1854013440"/>
          </w:placeholder>
        </w:sdtPr>
        <w:sdtContent>
          <w:r w:rsidR="00CC18CC">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YTg0YzY3LWI1YWEtNDIzZi05MmZkLWViYWY4ZDZmNTQzNiIsIlJhbmdlTGVuZ3RoIjozLCJSZWZlcmVuY2VJZCI6IjNiOWE0NzcxLTAzNjUtNDZmZC05ODBkLTA1ZjZjZTNkMD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pbW11LjIwMjQuMTQ4MjgwNyIsIlVyaVN0cmluZyI6Imh0dHBzOi8vZG9pLm9yZy8xMC4zMzg5L2ZpbW11LjIwMjQuMTQ4Mjgw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TowMiIsIk1vZGlmaWVkQnkiOiJfTmllSGF1IiwiSWQiOiIwMjZlZTI3Yi1lOTdmLTRjYzgtYjZjMy1iMTAzN2RlM2VmNTEiLCJNb2RpZmllZE9uIjoiMjAyNS0wNi0yN1QxMTo0NTow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5NzYzNjQ4IiwiVXJpU3RyaW5nIjoiaHR0cDovL3d3dy5uY2JpLm5sbS5uaWguZ292L3B1Ym1lZC8zOTc2MzY0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TowMiIsIk1vZGlmaWVkQnkiOiJfTmllSGF1IiwiSWQiOiI5MjNhZDUxYi02N2MxLTQwMGMtODBkOS1jNzg0NjU2Y2UyNDAiLCJNb2RpZmllZE9uIjoiMjAyNS0wNi0yN1QxMTo0NTow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ExNzAwOTk1IiwiVXJpU3RyaW5nIjoiaHR0cHM6Ly93d3cubmNiaS5ubG0ubmloLmdvdi9wbWMvYXJ0aWNsZXMvUE1DMTE3MDA5O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U6MDIiLCJNb2RpZmllZEJ5IjoiX05pZUhhdSIsIklkIjoiMTFlOWUyYzEtNTMzMi00OGIyLWJiYWItMWE4NTFkMGE3ZjY4IiwiTW9kaWZpZWRPbiI6IjIwMjUtMDYtMjdUMTE6NDU6MDIiLCJQcm9qZWN0Ijp7IiRyZWYiOiI4In19XSwiT3JnYW5pemF0aW9ucyI6W10sIk90aGVyc0ludm9sdmVkIjpbXSwiUGFnZVJhbmdlIjoiPHNwPlxyXG4gIDxuPjE0ODI4MDc8L24+XHJcbiAgPGluPnRydWU8L2luPlxyXG4gIDxvcz4xNDgyODA3PC9vcz5cclxuICA8cHM+MTQ4MjgwNzwvcHM+XHJcbjwvc3A+XHJcbjxvcz4xNDgyODA3PC9vcz4iLCJQZXJpb2RpY2FsIjp7IiRpZCI6IjE5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MTE1NDQwMDQiLCJVcmlTdHJpbmciOiJodHRwczovL3d3dy5uY2JpLm5sbS5uaWguZ292L3BtYy9hcnRpY2xlcy9QTUMxMTU0NDAwN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NTozNyIsIk1vZGlmaWVkQnkiOiJfTmllSGF1IiwiSWQiOiJkYzc0OTYwMy0xODk1LTQwMzktYmI2Ni1mMmQ5ODU2Y2Y5NzMiLCJNb2RpZmllZE9uIjoiMjAyNS0wNi0yN1QxMTo0NTozNy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zgvczQxMzkyLTAyNC0wMjAwNS13IiwiVXJpU3RyaW5nIjoiaHR0cHM6Ly9kb2kub3JnLzEwLjEwMzgvczQxMzkyLTAyNC0wMjAwNS1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1OjM3IiwiTW9kaWZpZWRCeSI6Il9OaWVIYXUiLCJJZCI6IjJkZjNiNjg2LWMzYTgtNDY3ZC1iOWE1LWFiMzMyMzQxZDE4YyIsIk1vZGlmaWVkT24iOiIyMDI1LTA2LTI3VDExOjQ1OjM3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k1MTExMzkiLCJVcmlTdHJpbmciOiJodHRwOi8vd3d3Lm5jYmkubmxtLm5paC5nb3YvcHVibWVkLzM5NTExMTM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xNDYvYW5udXJldi1pbW11bm9sLTEwMTgxOS0wNzQ5NDgiLCJVcmlTdHJpbmciOiJodHRwczovL2RvaS5vcmcvMTAuMTE0Ni9hbm51cmV2LWltbXVub2wtMTAxODE5LTA3NDk0O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jowOSIsIk1vZGlmaWVkQnkiOiJfTmllSGF1IiwiSWQiOiI1NDdlYWViMi0wYzM4LTQ5ODQtOThlZi0xNjYzZjU0Zjc0YWEiLCJNb2RpZmllZE9uIjoiMjAyNS0wNi0yN1QxMTo0NjowOS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jMzOTAyMzEyIiwiVXJpU3RyaW5nIjoiaHR0cDovL3d3dy5uY2JpLm5sbS5uaWguZ292L3B1Ym1lZC8zMzkwMjMxM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}</w:instrText>
          </w:r>
          <w:r w:rsidR="00CC18CC">
            <w:rPr>
              <w:rFonts w:ascii="Segoe UI" w:hAnsi="Segoe UI" w:cs="Segoe UI"/>
              <w:lang w:val="en-US"/>
            </w:rPr>
            <w:fldChar w:fldCharType="separate"/>
          </w:r>
          <w:r w:rsidR="0087553E">
            <w:rPr>
              <w:rFonts w:ascii="Segoe UI" w:hAnsi="Segoe UI" w:cs="Segoe UI"/>
              <w:lang w:val="en-US"/>
            </w:rPr>
            <w:t>(10–12)</w:t>
          </w:r>
          <w:r w:rsidR="00CC18CC">
            <w:rPr>
              <w:rFonts w:ascii="Segoe UI" w:hAnsi="Segoe UI" w:cs="Segoe UI"/>
              <w:lang w:val="en-US"/>
            </w:rPr>
            <w:fldChar w:fldCharType="end"/>
          </w:r>
        </w:sdtContent>
      </w:sdt>
      <w:r w:rsidR="00CF2A0C">
        <w:rPr>
          <w:rFonts w:ascii="Segoe UI" w:hAnsi="Segoe UI" w:cs="Segoe UI"/>
          <w:lang w:val="en-US"/>
        </w:rPr>
        <w:t xml:space="preserve">. However, NK cells tend to have higher cytotoxic effector functions </w:t>
      </w:r>
      <w:r w:rsidR="00C91653">
        <w:rPr>
          <w:rFonts w:ascii="Segoe UI" w:hAnsi="Segoe UI" w:cs="Segoe UI"/>
          <w:lang w:val="en-US"/>
        </w:rPr>
        <w:t>secreting</w:t>
      </w:r>
      <w:r w:rsidR="00CF2A0C">
        <w:rPr>
          <w:rFonts w:ascii="Segoe UI" w:hAnsi="Segoe UI" w:cs="Segoe UI"/>
          <w:lang w:val="en-US"/>
        </w:rPr>
        <w:t xml:space="preserve"> </w:t>
      </w:r>
      <w:r w:rsidR="00365257">
        <w:rPr>
          <w:rFonts w:ascii="Segoe UI" w:hAnsi="Segoe UI" w:cs="Segoe UI"/>
          <w:lang w:val="en-US"/>
        </w:rPr>
        <w:t>granzymes and perforins.</w:t>
      </w:r>
      <w:r w:rsidR="00DE23F5">
        <w:rPr>
          <w:rFonts w:ascii="Segoe UI" w:hAnsi="Segoe UI" w:cs="Segoe UI"/>
          <w:lang w:val="en-US"/>
        </w:rPr>
        <w:t xml:space="preserve"> Associated with type 2 immunity, ILC2s mirror </w:t>
      </w:r>
      <w:r w:rsidR="008A784E">
        <w:rPr>
          <w:rFonts w:ascii="Segoe UI" w:hAnsi="Segoe UI" w:cs="Segoe UI"/>
          <w:lang w:val="en-US"/>
        </w:rPr>
        <w:t>T helper (</w:t>
      </w:r>
      <w:r w:rsidR="00DE23F5">
        <w:rPr>
          <w:rFonts w:ascii="Segoe UI" w:hAnsi="Segoe UI" w:cs="Segoe UI"/>
          <w:lang w:val="en-US"/>
        </w:rPr>
        <w:t>Th</w:t>
      </w:r>
      <w:r w:rsidR="008A784E">
        <w:rPr>
          <w:rFonts w:ascii="Segoe UI" w:hAnsi="Segoe UI" w:cs="Segoe UI"/>
          <w:lang w:val="en-US"/>
        </w:rPr>
        <w:t>)</w:t>
      </w:r>
      <w:r w:rsidR="00DE23F5">
        <w:rPr>
          <w:rFonts w:ascii="Segoe UI" w:hAnsi="Segoe UI" w:cs="Segoe UI"/>
          <w:lang w:val="en-US"/>
        </w:rPr>
        <w:t>2 cells</w:t>
      </w:r>
      <w:r w:rsidR="00CF2A0C">
        <w:rPr>
          <w:rFonts w:ascii="Segoe UI" w:hAnsi="Segoe UI" w:cs="Segoe UI"/>
          <w:lang w:val="en-US"/>
        </w:rPr>
        <w:t xml:space="preserve"> through the expression of high </w:t>
      </w:r>
      <w:r w:rsidR="00DE23F5">
        <w:rPr>
          <w:rFonts w:ascii="Segoe UI" w:hAnsi="Segoe UI" w:cs="Segoe UI"/>
          <w:lang w:val="en-US"/>
        </w:rPr>
        <w:t xml:space="preserve">levels of the master transcription factor GATA3 and </w:t>
      </w:r>
      <w:r w:rsidR="008A784E">
        <w:rPr>
          <w:rFonts w:ascii="Segoe UI" w:hAnsi="Segoe UI" w:cs="Segoe UI"/>
          <w:lang w:val="en-US"/>
        </w:rPr>
        <w:t xml:space="preserve">secretion of type 2 </w:t>
      </w:r>
      <w:r w:rsidR="00DE23F5">
        <w:rPr>
          <w:rFonts w:ascii="Segoe UI" w:hAnsi="Segoe UI" w:cs="Segoe UI"/>
          <w:lang w:val="en-US"/>
        </w:rPr>
        <w:t>cytokines such as IL-5, IL-9, IL-13</w:t>
      </w:r>
      <w:r w:rsidR="00365257">
        <w:rPr>
          <w:rFonts w:ascii="Segoe UI" w:hAnsi="Segoe UI" w:cs="Segoe UI"/>
          <w:lang w:val="en-US"/>
        </w:rPr>
        <w:t xml:space="preserve"> </w:t>
      </w:r>
      <w:r w:rsidR="00DE23F5">
        <w:rPr>
          <w:rFonts w:ascii="Segoe UI" w:hAnsi="Segoe UI" w:cs="Segoe UI"/>
          <w:lang w:val="en-US"/>
        </w:rPr>
        <w:t>during helminth infection</w:t>
      </w:r>
      <w:r w:rsidR="00AF74CA">
        <w:rPr>
          <w:rFonts w:ascii="Segoe UI" w:hAnsi="Segoe UI" w:cs="Segoe UI"/>
          <w:lang w:val="en-US"/>
        </w:rPr>
        <w:t xml:space="preserve"> </w:t>
      </w:r>
      <w:sdt>
        <w:sdtPr>
          <w:rPr>
            <w:rFonts w:ascii="Segoe UI" w:hAnsi="Segoe UI" w:cs="Segoe UI"/>
            <w:lang w:val="en-US"/>
          </w:rPr>
          <w:alias w:val="To edit, see citavi.com/edit"/>
          <w:tag w:val="CitaviPlaceholder#1e459bd8-9e50-4414-bb23-1dde01edf3d1"/>
          <w:id w:val="-1655375398"/>
          <w:placeholder>
            <w:docPart w:val="DefaultPlaceholder_-1854013440"/>
          </w:placeholder>
        </w:sdtPr>
        <w:sdtContent>
          <w:r w:rsidR="00AF74CA">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VjMTljLTI2ZmQtNGZiMy05ZmM3LWE5MjJlNDUwZTgwNiIsIlJhbmdlTGVuZ3RoIjo0LCJSZWZlcmVuY2VJZCI6IjRjOGFiZWMzLTcwNTgtNDA4OS1iMTA3LTEyM2M3ODk4NGY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UE1DNjUzOTE0OSIsIlVyaVN0cmluZyI6Imh0dHBzOi8vd3d3Lm5jYmkubmxtLm5paC5nb3YvcG1jL2FydGljbGVzL1BNQzY1Mzkx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Y6NTgiLCJNb2RpZmllZEJ5IjoiX05pZUhhdSIsIklkIjoiMzE1N2M0NTYtZDZkYS00OTg5LWI1YjEtYzM2ODliMjZjYWUwIiwiTW9kaWZpZWRPbiI6IjIwMjUtMDYtMjdUMTE6NDY6N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lqbXMyMDA5MjI3NiIsIlVyaVN0cmluZyI6Imh0dHBzOi8vZG9pLm9yZy8xMC4zMzkwL2lqbXMyMDA5MjI3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jo1OCIsIk1vZGlmaWVkQnkiOiJfTmllSGF1IiwiSWQiOiIyY2MzMGE2YS0wZmM4LTQzODItODk5NS0yNDA5YjRkZWJlMWUiLCJNb2RpZmllZE9uIjoiMjAyNS0wNi0yN1QxMTo0Njo1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xMDcyMDExIiwiVXJpU3RyaW5nIjoiaHR0cDovL3d3dy5uY2JpLm5sbS5uaWguZ292L3B1Ym1lZC8zMTA3MjAx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}</w:instrText>
          </w:r>
          <w:r w:rsidR="00AF74CA">
            <w:rPr>
              <w:rFonts w:ascii="Segoe UI" w:hAnsi="Segoe UI" w:cs="Segoe UI"/>
              <w:lang w:val="en-US"/>
            </w:rPr>
            <w:fldChar w:fldCharType="separate"/>
          </w:r>
          <w:r w:rsidR="0087553E">
            <w:rPr>
              <w:rFonts w:ascii="Segoe UI" w:hAnsi="Segoe UI" w:cs="Segoe UI"/>
              <w:lang w:val="en-US"/>
            </w:rPr>
            <w:t>(13)</w:t>
          </w:r>
          <w:r w:rsidR="00AF74CA">
            <w:rPr>
              <w:rFonts w:ascii="Segoe UI" w:hAnsi="Segoe UI" w:cs="Segoe UI"/>
              <w:lang w:val="en-US"/>
            </w:rPr>
            <w:fldChar w:fldCharType="end"/>
          </w:r>
        </w:sdtContent>
      </w:sdt>
      <w:r w:rsidR="00DE23F5">
        <w:rPr>
          <w:rFonts w:ascii="Segoe UI" w:hAnsi="Segoe UI" w:cs="Segoe UI"/>
          <w:lang w:val="en-US"/>
        </w:rPr>
        <w:t>. Furthermore, allergic processes such as asthma are associated with ILC2</w:t>
      </w:r>
      <w:r w:rsidR="00CF2A0C">
        <w:rPr>
          <w:rFonts w:ascii="Segoe UI" w:hAnsi="Segoe UI" w:cs="Segoe UI"/>
          <w:lang w:val="en-US"/>
        </w:rPr>
        <w:t>s</w:t>
      </w:r>
      <w:r w:rsidR="00DE23F5">
        <w:rPr>
          <w:rFonts w:ascii="Segoe UI" w:hAnsi="Segoe UI" w:cs="Segoe UI"/>
          <w:lang w:val="en-US"/>
        </w:rPr>
        <w:t>, as well as chronic fibrotic diseases</w:t>
      </w:r>
      <w:r w:rsidR="00283726">
        <w:rPr>
          <w:rFonts w:ascii="Segoe UI" w:hAnsi="Segoe UI" w:cs="Segoe UI"/>
          <w:lang w:val="en-US"/>
        </w:rPr>
        <w:t xml:space="preserve"> </w:t>
      </w:r>
      <w:sdt>
        <w:sdtPr>
          <w:rPr>
            <w:rFonts w:ascii="Segoe UI" w:hAnsi="Segoe UI" w:cs="Segoe UI"/>
            <w:lang w:val="en-US"/>
          </w:rPr>
          <w:alias w:val="To edit, see citavi.com/edit"/>
          <w:tag w:val="CitaviPlaceholder#f4d37165-d41b-4be9-b49e-89baf6720412"/>
          <w:id w:val="1292087185"/>
          <w:placeholder>
            <w:docPart w:val="DefaultPlaceholder_-1854013440"/>
          </w:placeholder>
        </w:sdtPr>
        <w:sdtContent>
          <w:r w:rsidR="00BA4C52">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GFmM2FmLTliYmEtNDQ3MC1hYzg5LTU1Y2JiOWE1OWFkZCIsIlJhbmdlTGVuZ3RoIjozLCJSZWZlcmVuY2VJZCI6ImRkZDgwNjM4LWVmZDMtNDg0My1hYzA4LTk3N2I1ODJkMTd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Jpb20xMzA2MDg5MyIsIlVyaVN0cmluZyI6Imh0dHBzOi8vZG9pLm9yZy8xMC4zMzkwL2Jpb20xMzA2MDg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zoyOCIsIk1vZGlmaWVkQnkiOiJfTmllSGF1IiwiSWQiOiI1NzlmZjY5Mi01YjgyLTRlZjItYjk3ZC04MDQ4MDE5NmU2YWMiLCJNb2RpZmllZE9uIjoiMjAyNS0wNi0yN1QxMTo0NzoyO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wMjk2NjgzIiwiVXJpU3RyaW5nIjoiaHR0cHM6Ly93d3cubmNiaS5ubG0ubmloLmdvdi9wbWMvYXJ0aWNsZXMvUE1DMTAyOTY2OD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c6MjgiLCJNb2RpZmllZEJ5IjoiX05pZUhhdSIsIklkIjoiY2U3OTMxY2EtYjA4ZC00YmRjLTgyNDEtN2VjMWEzMWJhN2MyIiwiTW9kaWZpZWRPbiI6IjIwMjUtMDYtMjdUMTE6NDc6Mjg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NzM3MTQ3MiIsIlVyaVN0cmluZyI6Imh0dHA6Ly93d3cubmNiaS5ubG0ubmloLmdvdi9wdWJtZWQvMzczNzE0N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8wNi8yMDIxIiwiRG9pIjoiMTAuMzM4OS9maW1tdS4yMDIxLjU4NjA3OC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zNDE3Nzg4MSIsIlVyaVN0cmluZyI6Imh0dHA6Ly93d3cubmNiaS5ubG0ubmloLmdvdi9wdWJtZWQvMzQxNzc4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TdUMTY6MjE6MDQiLCJNb2RpZmllZEJ5IjoiX05pZUhhdSIsIklkIjoiY2FhYmY3NzEtNDc0NC00YTFjLWFmMDYtYjYyZjBlYmYzZGRmIiwiTW9kaWZpZWRPbiI6IjIwMjQtMDMtMTdUMTY6MjE6MDQ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JQTUM4MjIwMjIxIiwiVXJpU3RyaW5nIjoiaHR0cHM6Ly93d3cubmNiaS5ubG0ubmloLmdvdi9wbWMvYXJ0aWNsZXMvUE1DODIyMDIyM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xN1QxNjoyMTowNCIsIk1vZGlmaWVkQnkiOiJfTmllSGF1IiwiSWQiOiI5N2Y2N2ZkZS0xYTZiLTRjOGEtYTEzZC0zZDFiMDA5M2IzOTQiLCJNb2RpZmllZE9uIjoiMjAyNC0wMy0xN1QxNjoyMTowNC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MzODkvZmltbXUuMjAyMS41ODYwNzgiLCJVcmlTdHJpbmciOiJodHRwczovL2RvaS5vcmcvMTAuMzM4OS9maW1tdS4yMDIxLjU4NjA3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xN1QxNjoyMTowNCIsIk1vZGlmaWVkQnkiOiJfTmllSGF1IiwiSWQiOiIxMjVlNDkzYS0xYzVmLTQxMzctYTMzMC1lZTM0ZTY5MjU0NjYiLCJNb2RpZmllZE9uIjoiMjAyNC0wMy0xN1QxNjoyMTowNCIsIlByb2plY3QiOnsiJHJlZiI6IjgifX1dLCJPcmdhbml6YXRpb25zIjpbXSwiT3RoZXJzSW52b2x2ZWQiOltdLCJQYWdlUmFuZ2UiOiI8c3A+XHJcbiAgPG4+NTg2MDc4PC9uPlxyXG4gIDxpbj50cnVlPC9pbj5cclxuICA8b3M+NTg2MDc4PC9vcz5cclxuICA8cHM+NTg2MDc4PC9wcz5cclxuPC9zcD5cclxuPG9zPjU4NjA3ODwvb3M+IiwiUGVyaW9kaWNhbCI6eyIkaWQiOiI1MC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zo1MyIsIk1vZGlmaWVkQnkiOiJfTmllSGF1IiwiSWQiOiI5MmM3Zjk3MS1iZjFkLTQyNjQtOGNhYi01NDJhNWMyNzVlODgiLCJNb2RpZmllZE9uIjoiMjAyNS0wNi0yN1QxMTo0Nzo1My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M5NDA1MTEyIiwiVXJpU3RyaW5nIjoiaHR0cDovL3d3dy5uY2JpLm5sbS5uaWguZ292L3B1Ym1lZC8zOTQwNTExMi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zVDE2OjQ0OjIwIiwiTW9kaWZpZWRCeSI6Il9OaWVIYXUiLCJJZCI6ImJkZDI5MWQ3LWFjNzUtNGU4My1hZjU5LWE0MTFiYWRlYjdlNiIsIk1vZGlmaWVkT24iOiIyMDI0LTAzLTIzVDE2OjQ0OjIw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xMC4xMDczL3BuYXMuMTMxNTg1NDExMSIsIlVyaVN0cmluZyI6Imh0dHBzOi8vZG9pLm9yZy8xMC4xMDczL3BuYXMuMTMxNTg1NDExMS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}</w:instrText>
          </w:r>
          <w:r w:rsidR="00BA4C52">
            <w:rPr>
              <w:rFonts w:ascii="Segoe UI" w:hAnsi="Segoe UI" w:cs="Segoe UI"/>
              <w:lang w:val="en-US"/>
            </w:rPr>
            <w:fldChar w:fldCharType="separate"/>
          </w:r>
          <w:r w:rsidR="0087553E">
            <w:rPr>
              <w:rFonts w:ascii="Segoe UI" w:hAnsi="Segoe UI" w:cs="Segoe UI"/>
              <w:lang w:val="en-US"/>
            </w:rPr>
            <w:t>(14–17)</w:t>
          </w:r>
          <w:r w:rsidR="00BA4C52">
            <w:rPr>
              <w:rFonts w:ascii="Segoe UI" w:hAnsi="Segoe UI" w:cs="Segoe UI"/>
              <w:lang w:val="en-US"/>
            </w:rPr>
            <w:fldChar w:fldCharType="end"/>
          </w:r>
        </w:sdtContent>
      </w:sdt>
      <w:r w:rsidR="00DE23F5">
        <w:rPr>
          <w:rFonts w:ascii="Segoe UI" w:hAnsi="Segoe UI" w:cs="Segoe UI"/>
          <w:lang w:val="en-US"/>
        </w:rPr>
        <w:t xml:space="preserve">. </w:t>
      </w:r>
      <w:r w:rsidR="00E8782A">
        <w:rPr>
          <w:rFonts w:ascii="Segoe UI" w:hAnsi="Segoe UI" w:cs="Segoe UI"/>
          <w:lang w:val="en-US"/>
        </w:rPr>
        <w:t xml:space="preserve">The master transcription factor RORγt defines </w:t>
      </w:r>
      <w:r w:rsidR="00713A3D">
        <w:rPr>
          <w:rFonts w:ascii="Segoe UI" w:hAnsi="Segoe UI" w:cs="Segoe UI"/>
          <w:lang w:val="en-US"/>
        </w:rPr>
        <w:t xml:space="preserve">ILC3s which are potent producers of barrier-associated cytokines such as IL-17A, IL-17F, and IL-22. ILC3s </w:t>
      </w:r>
      <w:r w:rsidR="00054ABC">
        <w:rPr>
          <w:rFonts w:ascii="Segoe UI" w:hAnsi="Segoe UI" w:cs="Segoe UI"/>
          <w:lang w:val="en-US"/>
        </w:rPr>
        <w:t>are mainly known for their role in type 3 inflammatory processes such as extracellular pathogens, as well as maintaining barrier integrity</w:t>
      </w:r>
      <w:r w:rsidR="007468DA">
        <w:rPr>
          <w:rFonts w:ascii="Segoe UI" w:hAnsi="Segoe UI" w:cs="Segoe UI"/>
          <w:lang w:val="en-US"/>
        </w:rPr>
        <w:t xml:space="preserve"> </w:t>
      </w:r>
      <w:sdt>
        <w:sdtPr>
          <w:rPr>
            <w:rFonts w:ascii="Segoe UI" w:hAnsi="Segoe UI" w:cs="Segoe UI"/>
            <w:lang w:val="en-US"/>
          </w:rPr>
          <w:alias w:val="To edit, see citavi.com/edit"/>
          <w:tag w:val="CitaviPlaceholder#9a7221a2-bef0-4c8b-bfd4-40ccad7223fa"/>
          <w:id w:val="1162896385"/>
          <w:placeholder>
            <w:docPart w:val="DefaultPlaceholder_-1854013440"/>
          </w:placeholder>
        </w:sdtPr>
        <w:sdtContent>
          <w:r w:rsidR="007468DA">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mQ3OGQ4LTM3MjItNGRkNi04ODVjLTZhYjAzYTBjYzBjZCIsIlJhbmdlTGVuZ3RoIjo0LCJSZWZlcmVuY2VJZCI6ImNkMTAxZGEwLTc0OTktNGJlMi1hMjkzLTYxZjM5MjZiNWV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W1yLjEzMzIyIiwiVXJpU3RyaW5nIjoiaHR0cHM6Ly9kb2kub3JnLzEwLjExMTEvaW1yLjEzMz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wOjI5IiwiTW9kaWZpZWRCeSI6Il9OaWVIYXUiLCJJZCI6Ijg1ZGVlYjdlLWQ3ZWMtNDIxZi1iNWQ3LTI1NGJlNDU1NzlkYSIsIk1vZGlmaWVkT24iOiIyMDI1LTA2LTI3VDExOjUwOjI5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g0OTE4NDIiLCJVcmlTdHJpbmciOiJodHRwOi8vd3d3Lm5jYmkubmxtLm5paC5nb3YvcHVibWVkLzM4NDkxOD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}</w:instrText>
          </w:r>
          <w:r w:rsidR="007468DA">
            <w:rPr>
              <w:rFonts w:ascii="Segoe UI" w:hAnsi="Segoe UI" w:cs="Segoe UI"/>
              <w:lang w:val="en-US"/>
            </w:rPr>
            <w:fldChar w:fldCharType="separate"/>
          </w:r>
          <w:r w:rsidR="0087553E">
            <w:rPr>
              <w:rFonts w:ascii="Segoe UI" w:hAnsi="Segoe UI" w:cs="Segoe UI"/>
              <w:lang w:val="en-US"/>
            </w:rPr>
            <w:t>(18)</w:t>
          </w:r>
          <w:r w:rsidR="007468DA">
            <w:rPr>
              <w:rFonts w:ascii="Segoe UI" w:hAnsi="Segoe UI" w:cs="Segoe UI"/>
              <w:lang w:val="en-US"/>
            </w:rPr>
            <w:fldChar w:fldCharType="end"/>
          </w:r>
        </w:sdtContent>
      </w:sdt>
      <w:r w:rsidR="00054ABC">
        <w:rPr>
          <w:rFonts w:ascii="Segoe UI" w:hAnsi="Segoe UI" w:cs="Segoe UI"/>
          <w:lang w:val="en-US"/>
        </w:rPr>
        <w:t xml:space="preserve">. </w:t>
      </w:r>
      <w:r w:rsidR="008A784E">
        <w:rPr>
          <w:rFonts w:ascii="Segoe UI" w:hAnsi="Segoe UI" w:cs="Segoe UI"/>
          <w:lang w:val="en-US"/>
        </w:rPr>
        <w:t xml:space="preserve">Also </w:t>
      </w:r>
      <w:r w:rsidR="00347DB6">
        <w:rPr>
          <w:rFonts w:ascii="Segoe UI" w:hAnsi="Segoe UI" w:cs="Segoe UI"/>
          <w:lang w:val="en-US"/>
        </w:rPr>
        <w:t xml:space="preserve">a </w:t>
      </w:r>
      <w:r w:rsidR="008A784E">
        <w:rPr>
          <w:rFonts w:ascii="Segoe UI" w:hAnsi="Segoe UI" w:cs="Segoe UI"/>
          <w:lang w:val="en-US"/>
        </w:rPr>
        <w:t>part of the ILC family and closely related to ILC3s</w:t>
      </w:r>
      <w:r w:rsidR="008E55E2">
        <w:rPr>
          <w:rFonts w:ascii="Segoe UI" w:hAnsi="Segoe UI" w:cs="Segoe UI"/>
          <w:lang w:val="en-US"/>
        </w:rPr>
        <w:t xml:space="preserve"> as they express RORγt</w:t>
      </w:r>
      <w:r w:rsidR="008A784E">
        <w:rPr>
          <w:rFonts w:ascii="Segoe UI" w:hAnsi="Segoe UI" w:cs="Segoe UI"/>
          <w:lang w:val="en-US"/>
        </w:rPr>
        <w:t xml:space="preserve"> are lymphoid tissue-inducer (</w:t>
      </w:r>
      <w:proofErr w:type="spellStart"/>
      <w:r w:rsidR="008A784E">
        <w:rPr>
          <w:rFonts w:ascii="Segoe UI" w:hAnsi="Segoe UI" w:cs="Segoe UI"/>
          <w:lang w:val="en-US"/>
        </w:rPr>
        <w:t>LTi</w:t>
      </w:r>
      <w:proofErr w:type="spellEnd"/>
      <w:r w:rsidR="008A784E">
        <w:rPr>
          <w:rFonts w:ascii="Segoe UI" w:hAnsi="Segoe UI" w:cs="Segoe UI"/>
          <w:lang w:val="en-US"/>
        </w:rPr>
        <w:t xml:space="preserve">) cells that are important orchestrators of lymphoid structure formation during embryonic development </w:t>
      </w:r>
      <w:r w:rsidR="008E55E2">
        <w:rPr>
          <w:rFonts w:ascii="Segoe UI" w:hAnsi="Segoe UI" w:cs="Segoe UI"/>
          <w:lang w:val="en-US"/>
        </w:rPr>
        <w:t>and beyond</w:t>
      </w:r>
      <w:r w:rsidR="007468DA">
        <w:rPr>
          <w:rFonts w:ascii="Segoe UI" w:hAnsi="Segoe UI" w:cs="Segoe UI"/>
          <w:lang w:val="en-US"/>
        </w:rPr>
        <w:t xml:space="preserve"> </w:t>
      </w:r>
      <w:sdt>
        <w:sdtPr>
          <w:rPr>
            <w:rFonts w:ascii="Segoe UI" w:hAnsi="Segoe UI" w:cs="Segoe UI"/>
            <w:lang w:val="en-US"/>
          </w:rPr>
          <w:alias w:val="To edit, see citavi.com/edit"/>
          <w:tag w:val="CitaviPlaceholder#c0e2311c-9f94-4ac8-9a1e-56ba37fe37dc"/>
          <w:id w:val="874041107"/>
          <w:placeholder>
            <w:docPart w:val="DefaultPlaceholder_-1854013440"/>
          </w:placeholder>
        </w:sdtPr>
        <w:sdtContent>
          <w:r w:rsidR="007468DA">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zkwYzUxLTM1NzUtNGE3Yy05YzBjLTYyYTIzYmI4MGM1OSIsIlJhbmdlTGVuZ3RoIjozLCJSZWZlcmVuY2VJZCI6ImU4NzBmN2M0LWU0MmYtNGRhZS1iZDJjLWQwYTg2NmM2MmM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lBNQzgxNzg1NDYiLCJVcmlTdHJpbmciOiJodHRwczovL3d3dy5uY2JpLm5sbS5uaWguZ292L3BtYy9hcnRpY2xlcy9QTUM4MTc4NTQ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xOjM1IiwiTW9kaWZpZWRCeSI6Il9OaWVIYXUiLCJJZCI6IjIyNWNmZGQ1LTRhZDItNDkyNS04MGZmLWYxNWQyNDM1MDUwYiIsIk1vZGlmaWVkT24iOiIyMDI1LTA2LTI3VDExOjUxOjM1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M4NDk4MDYiLCJVcmlTdHJpbmciOiJodHRwOi8vd3d3Lm5jYmkubmxtLm5paC5nb3YvcHVibWVkLzMzODQ5ODA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xOjM1IiwiTW9kaWZpZWRCeSI6Il9OaWVIYXUiLCJJZCI6ImM3NjZhZGVkLTAwZDItNGFmOC05NTU1LTk3MTE0NGQ0YmUxYyIsIk1vZGlmaWVkT24iOiIyMDI1LTA2LTI3VDExOjUx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qLjIwMjAuMTIuMDAzIiwiVXJpU3RyaW5nIjoiaHR0cHM6Ly9kb2kub3JnLzEwLjEwMTYvai5iai4yMDIwLjEyLjAw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V2FycmVuIiwiTGFzdE5hbWUiOiJTdHJvYmVyIiwiUHJvdGVjdGVkIjpmYWxzZSwiU2V4IjoyLCJDcmVhdGVkQnkiOiJfTmllSGF1IiwiQ3JlYXRlZE9uIjoiMjAyNS0wNi0yN1QxMTo1MTo0OSIsIk1vZGlmaWVkQnkiOiJfTmllSGF1IiwiSWQiOiI4OTczZDE0YS1lNTg2LTQ4ZmUtYjc2Yi1hNjBjNDU2OWY3ZjMiLCJNb2RpZmllZE9uIjoiMjAyNS0wNi0yN1QxMTo1MTo0OSIsIlByb2plY3QiOnsiJHJlZiI6IjgifX1dLCJDaXRhdGlvbktleVVwZGF0ZVR5cGUiOjAsIkNvbGxhYm9yYXRvcnMiOltdLCJEb2kiOiIxMC4xMDE2L2ouaW1tdW5pLjIwMTAuMTEuMDE2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pbW11bmkuMjAxMC4xMS4wMTYiLCJVcmlTdHJpbmciOiJodHRwczovL2RvaS5vcmcvMTAuMTAxNi9qLmltbXVuaS4yMDEwLjExLjAx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To0OSIsIk1vZGlmaWVkQnkiOiJfTmllSGF1IiwiSWQiOiJjZGYxOGFlNy1hMDVmLTRkZTUtOTA4OC1jNmQzMjYyYWFkMDciLCJNb2RpZmllZE9uIjoiMjAyNS0wNi0yN1QxMTo1MTo0OS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xMDk0NDYwIiwiVXJpU3RyaW5nIjoiaHR0cDovL3d3dy5uY2JpLm5sbS5uaWguZ292L3B1Ym1lZC8yMTA5NDQ2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MTo0OSIsIk1vZGlmaWVkQnkiOiJfTmllSGF1IiwiSWQiOiIzZTU4NmFlMS1lMzkyLTRiYjItOTgzZi02M2M4YjA5M2JkN2YiLCJNb2RpZmllZE9uIjoiMjAyNS0wNi0yN1QxMTo1MTo0O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M0MjY5MjEiLCJVcmlTdHJpbmciOiJodHRwczovL3d3dy5uY2JpLm5sbS5uaWguZ292L3BtYy9hcnRpY2xlcy9QTUMzNDI2OTI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JlaW5hIiwiTGFzdE5hbWUiOiJNZWJpdXMiLCJNaWRkbGVOYW1lIjoiRS4iLCJQcm90ZWN0ZWQiOmZhbHNlLCJTZXgiOjAsIkNyZWF0ZWRCeSI6Il9OaWVIYXUiLCJDcmVhdGVkT24iOiIyMDI0LTAyLTE4VDExOjE2OjE2IiwiTW9kaWZpZWRCeSI6Il9OaWVIYXUiLCJJZCI6IjZlMDZlZWE5LTZmNzUtNDZjOS04NmYyLTlkYTNjZTI1YzY3NiIsIk1vZGlmaWVkT24iOiIyMDI0LTAyLTE4VDExOjE2OjE2IiwiUHJvamVjdCI6eyIkcmVmIjoiOCJ9fV0sIkNpdGF0aW9uS2V5VXBkYXRlVHlwZSI6MCwiQ29sbGFib3JhdG9ycyI6W10sIkRvaSI6IjEwLjEwMzgvbnJpMTA1NC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M4L25yaTEwNTQiLCJVcmlTdHJpbmciOiJodHRwczovL2RvaS5vcmcvMTAuMTAzOC9ucmkxMDU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yOjAyIiwiTW9kaWZpZWRCeSI6Il9OaWVIYXUiLCJJZCI6IjQzOTIyZTU4LTRlNTctNGEzNy1iMjRmLTk5YmJiMzkxNWM3YSIsIk1vZGlmaWVkT24iOiIyMDI1LTA2LTI3VDExOjUyOjAy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I2NjkwMjAiLCJVcmlTdHJpbmciOiJodHRwOi8vd3d3Lm5jYmkubmxtLm5paC5nb3YvcHVibWVkLzEyNjY5MDIw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yOjE3IiwiTW9kaWZpZWRCeSI6Il9OaWVIYXUiLCJJZCI6IjM5ZGYxOGFiLTllYzUtNGZkMC04NmY3LTA5YWFkOThiYWY4YSIsIk1vZGlmaWVkT24iOiIyMDI1LTA2LTI3VDExOjUyOjE3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MTAuMTAzOC9uaTEwMjIiLCJVcmlTdHJpbmciOiJodHRwczovL2RvaS5vcmcvMTAuMTAzOC9uaTEwM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}</w:instrText>
          </w:r>
          <w:r w:rsidR="007468DA">
            <w:rPr>
              <w:rFonts w:ascii="Segoe UI" w:hAnsi="Segoe UI" w:cs="Segoe UI"/>
              <w:lang w:val="en-US"/>
            </w:rPr>
            <w:fldChar w:fldCharType="separate"/>
          </w:r>
          <w:r w:rsidR="0087553E">
            <w:rPr>
              <w:rFonts w:ascii="Segoe UI" w:hAnsi="Segoe UI" w:cs="Segoe UI"/>
              <w:lang w:val="en-US"/>
            </w:rPr>
            <w:t>(19–22)</w:t>
          </w:r>
          <w:r w:rsidR="007468DA">
            <w:rPr>
              <w:rFonts w:ascii="Segoe UI" w:hAnsi="Segoe UI" w:cs="Segoe UI"/>
              <w:lang w:val="en-US"/>
            </w:rPr>
            <w:fldChar w:fldCharType="end"/>
          </w:r>
        </w:sdtContent>
      </w:sdt>
      <w:r w:rsidR="008A784E">
        <w:rPr>
          <w:rFonts w:ascii="Segoe UI" w:hAnsi="Segoe UI" w:cs="Segoe UI"/>
          <w:lang w:val="en-US"/>
        </w:rPr>
        <w:t xml:space="preserve">. </w:t>
      </w:r>
      <w:commentRangeStart w:id="4"/>
      <w:r w:rsidR="00713A3D">
        <w:rPr>
          <w:rFonts w:ascii="Segoe UI" w:hAnsi="Segoe UI" w:cs="Segoe UI"/>
          <w:bCs/>
          <w:lang w:val="en-US"/>
        </w:rPr>
        <w:t xml:space="preserve">Although ILCs can be grouped into distinct subpopulations, the subgroups represent heterogenous populations with tissue- and environment-specific variations and adaptations. </w:t>
      </w:r>
      <w:r w:rsidR="00186DF9">
        <w:rPr>
          <w:rFonts w:ascii="Segoe UI" w:hAnsi="Segoe UI" w:cs="Segoe UI"/>
          <w:lang w:val="en-US"/>
        </w:rPr>
        <w:t>Through phenotypical, transcriptional and functional flexibility influenced by the</w:t>
      </w:r>
      <w:r w:rsidR="00C91653">
        <w:rPr>
          <w:rFonts w:ascii="Segoe UI" w:hAnsi="Segoe UI" w:cs="Segoe UI"/>
          <w:lang w:val="en-US"/>
        </w:rPr>
        <w:t>ir</w:t>
      </w:r>
      <w:r w:rsidR="00186DF9">
        <w:rPr>
          <w:rFonts w:ascii="Segoe UI" w:hAnsi="Segoe UI" w:cs="Segoe UI"/>
          <w:lang w:val="en-US"/>
        </w:rPr>
        <w:t xml:space="preserve"> current microenvironment</w:t>
      </w:r>
      <w:r w:rsidR="00713A3D">
        <w:rPr>
          <w:rFonts w:ascii="Segoe UI" w:hAnsi="Segoe UI" w:cs="Segoe UI"/>
          <w:bCs/>
          <w:lang w:val="en-US"/>
        </w:rPr>
        <w:t xml:space="preserve">, </w:t>
      </w:r>
      <w:r w:rsidR="00713A3D">
        <w:rPr>
          <w:rFonts w:ascii="Segoe UI" w:hAnsi="Segoe UI" w:cs="Segoe UI"/>
          <w:lang w:val="en-US"/>
        </w:rPr>
        <w:t xml:space="preserve">ILCs possess </w:t>
      </w:r>
      <w:r w:rsidR="00186DF9">
        <w:rPr>
          <w:rFonts w:ascii="Segoe UI" w:hAnsi="Segoe UI" w:cs="Segoe UI"/>
          <w:lang w:val="en-US"/>
        </w:rPr>
        <w:t>the capacity to change their ident</w:t>
      </w:r>
      <w:r w:rsidR="001D49AF">
        <w:rPr>
          <w:rFonts w:ascii="Segoe UI" w:hAnsi="Segoe UI" w:cs="Segoe UI"/>
          <w:lang w:val="en-US"/>
        </w:rPr>
        <w:t>it</w:t>
      </w:r>
      <w:r w:rsidR="00186DF9">
        <w:rPr>
          <w:rFonts w:ascii="Segoe UI" w:hAnsi="Segoe UI" w:cs="Segoe UI"/>
          <w:lang w:val="en-US"/>
        </w:rPr>
        <w:t xml:space="preserve">y </w:t>
      </w:r>
      <w:r w:rsidR="00713A3D">
        <w:rPr>
          <w:rFonts w:ascii="Segoe UI" w:hAnsi="Segoe UI" w:cs="Segoe UI"/>
          <w:lang w:val="en-US"/>
        </w:rPr>
        <w:t>which is known as plasticity</w:t>
      </w:r>
      <w:r w:rsidR="00BF4913">
        <w:rPr>
          <w:rFonts w:ascii="Segoe UI" w:hAnsi="Segoe UI" w:cs="Segoe UI"/>
          <w:lang w:val="en-US"/>
        </w:rPr>
        <w:t xml:space="preserve"> </w:t>
      </w:r>
      <w:sdt>
        <w:sdtPr>
          <w:rPr>
            <w:rFonts w:ascii="Segoe UI" w:hAnsi="Segoe UI" w:cs="Segoe UI"/>
            <w:lang w:val="en-US"/>
          </w:rPr>
          <w:alias w:val="To edit, see citavi.com/edit"/>
          <w:tag w:val="CitaviPlaceholder#9383f634-ad06-4958-9a9e-bd50142d92a3"/>
          <w:id w:val="879513990"/>
          <w:placeholder>
            <w:docPart w:val="DefaultPlaceholder_-1854013440"/>
          </w:placeholder>
        </w:sdtPr>
        <w:sdtContent>
          <w:r w:rsidR="00BF4913">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JkOTBhLWY3ZjQtNGRjMS04ZjE1LWM1OTJkNGMwODk5ZiIsIlJhbmdlTGVuZ3RoIjozLCJSZWZlcmVuY2VJZCI6ImIyYjAyMzgxLTc1ODMtNGMyMy1hM2ExLWQ3ZGQ2YTg1ND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8wMi8yMDIwIiwiRG9pIjoiMTAuMTAzOC9zNDE1NzctMDIwLTAyODI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EwNzQ2NiIsIlVyaVN0cmluZyI6Imh0dHA6Ly93d3cubmNiaS5ubG0ubmloLmdvdi9wdWJtZWQvMzIxMDc0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ThUMTE6MjE6MjQiLCJNb2RpZmllZEJ5IjoiX05pZUhhdSIsIklkIjoiZjA1MDllMDktYzJjZC00OTc5LTk3MGQtZjU5MTgyZWNhNmY3IiwiTW9kaWZpZWRPbiI6IjIwMjQtMDItMThUMTE6MjE6Mj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TU3Ny0wMjAtMDI4Mi05IiwiVXJpU3RyaW5nIjoiaHR0cHM6Ly9kb2kub3JnLzEwLjEwMzgvczQxNTc3LTAyMC0wMjgy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kwL21pY3Jvb3JnYW5pc21zMTEwMjA0NjEiLCJVcmlTdHJpbmciOiJodHRwczovL2RvaS5vcmcvMTAuMzM5MC9taWNyb29yZ2FuaXNtczExMDIwND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zOjU1IiwiTW9kaWZpZWRCeSI6Il9OaWVIYXUiLCJJZCI6IjVkMjMzMzZmLTQwNTgtNDIxMC1hM2UwLTE2ZjE3NTAwZjI1OSIsIk1vZGlmaWVkT24iOiIyMDI1LTA2LTI3VDExOjUzOjU1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zY4Mzg0MjYiLCJVcmlTdHJpbmciOiJodHRwOi8vd3d3Lm5jYmkubmxtLm5paC5nb3YvcHVibWVkLzM2ODM4NDI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zOjU1IiwiTW9kaWZpZWRCeSI6Il9OaWVIYXUiLCJJZCI6ImYwZTliODFiLTBhZGMtNDJjMy04OGExLTQ4YmFkNjI2ZDM2NSIsIk1vZGlmaWVkT24iOiIyMDI1LTA2LTI3VDExOjUz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OTk2NzczNyIsIlVyaVN0cmluZyI6Imh0dHBzOi8vd3d3Lm5jYmkubmxtLm5paC5nb3YvcG1jL2FydGljbGVzL1BNQzk5Njc3Mz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ODQvamVtLjIwMjEwOTA5IiwiVXJpU3RyaW5nIjoiaHR0cHM6Ly9kb2kub3JnLzEwLjEwODQvamVtLjIwMjEwOTA5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0OjM4IiwiTW9kaWZpZWRCeSI6Il9OaWVIYXUiLCJJZCI6ImQ3YjY4MWY3LWQ2NTItNDI2Ny04OTBkLTM5ZWFlZjI4NzI2MiIsIk1vZGlmaWVkT24iOiIyMDI1LTA2LTI3VDExOjU0OjM4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MzUwMjQ3NjciLCJVcmlTdHJpbmciOiJodHRwOi8vd3d3Lm5jYmkubmxtLm5paC5nb3YvcHVibWVkLzM1MDI0NzY3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NDoxMiIsIk1vZGlmaWVkQnkiOiJfTmllSGF1IiwiSWQiOiI0MTNhNDkxZS04YTI0LTRiNmQtYmJiYS03ZGFkNGM2NDA3ZDEiLCJNb2RpZmllZE9uIjoiMjAyNS0wNi0yN1QxMTo1NDoxMiIsIlByb2plY3QiOnsiJHJlZiI6IjgifX1dLCJPcmdhbml6YXRpb25zIjpbXSwiT3RoZXJzSW52b2x2ZWQiOltdLCJQYWdlUmFuZ2UiOiI8c3A+XHJcbiAgPG4+OTQ2OTA1PC9uPlxyXG4gIDxpbj50cnVlPC9pbj5cclxuICA8b3M+OTQ2OTA1PC9vcz5cclxuICA8cHM+OTQ2OTA1PC9wcz5cclxuPC9zcD5cclxuPG9zPjk0NjkwNTwvb3M+IiwiUGVyaW9kaWNhbCI6eyIkaWQiOiI4NS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}</w:instrText>
          </w:r>
          <w:r w:rsidR="00BF4913">
            <w:rPr>
              <w:rFonts w:ascii="Segoe UI" w:hAnsi="Segoe UI" w:cs="Segoe UI"/>
              <w:lang w:val="en-US"/>
            </w:rPr>
            <w:fldChar w:fldCharType="separate"/>
          </w:r>
          <w:r w:rsidR="0087553E">
            <w:rPr>
              <w:rFonts w:ascii="Segoe UI" w:hAnsi="Segoe UI" w:cs="Segoe UI"/>
              <w:lang w:val="en-US"/>
            </w:rPr>
            <w:t>(23–27)</w:t>
          </w:r>
          <w:r w:rsidR="00BF4913">
            <w:rPr>
              <w:rFonts w:ascii="Segoe UI" w:hAnsi="Segoe UI" w:cs="Segoe UI"/>
              <w:lang w:val="en-US"/>
            </w:rPr>
            <w:fldChar w:fldCharType="end"/>
          </w:r>
          <w:commentRangeEnd w:id="4"/>
          <w:r w:rsidR="005A0E6A">
            <w:rPr>
              <w:rStyle w:val="Kommentarzeichen"/>
            </w:rPr>
            <w:commentReference w:id="4"/>
          </w:r>
        </w:sdtContent>
      </w:sdt>
      <w:r w:rsidR="005A0E6A">
        <w:rPr>
          <w:rFonts w:ascii="Segoe UI" w:hAnsi="Segoe UI" w:cs="Segoe UI"/>
          <w:lang w:val="en-US"/>
        </w:rPr>
        <w:t>.</w:t>
      </w:r>
    </w:p>
    <w:p w14:paraId="04D5B21F" w14:textId="6B4439B7" w:rsidR="00A04613" w:rsidRDefault="00FD3624" w:rsidP="004B383D">
      <w:pPr>
        <w:jc w:val="both"/>
        <w:rPr>
          <w:rFonts w:ascii="Segoe UI" w:hAnsi="Segoe UI" w:cs="Segoe UI"/>
          <w:lang w:val="en-US" w:eastAsia="de-DE"/>
        </w:rPr>
      </w:pPr>
      <w:r w:rsidRPr="00FD3624">
        <w:rPr>
          <w:rFonts w:ascii="Segoe UI" w:hAnsi="Segoe UI" w:cs="Segoe UI"/>
          <w:bCs/>
          <w:lang w:val="en-US"/>
        </w:rPr>
        <w:t xml:space="preserve">ILCs are extremely rare, raising the question of how such scarce cells exert disproportionate immunological influence. One possible answer lies in their spatial organization: their function may depend not only on their presence but on where they are located within the tissue and whom they interact with. </w:t>
      </w:r>
      <w:r w:rsidR="00655423" w:rsidRPr="003B4C23">
        <w:rPr>
          <w:rFonts w:ascii="Segoe UI" w:hAnsi="Segoe UI" w:cs="Segoe UI"/>
          <w:lang w:val="en-US" w:eastAsia="de-DE"/>
        </w:rPr>
        <w:t>Pascual-Reguant</w:t>
      </w:r>
      <w:r w:rsidR="00347DB6">
        <w:rPr>
          <w:rFonts w:ascii="Segoe UI" w:hAnsi="Segoe UI" w:cs="Segoe UI"/>
          <w:lang w:val="en-US" w:eastAsia="de-DE"/>
        </w:rPr>
        <w:t> </w:t>
      </w:r>
      <w:r w:rsidR="008F50BD">
        <w:rPr>
          <w:rFonts w:ascii="Segoe UI" w:hAnsi="Segoe UI" w:cs="Segoe UI"/>
          <w:lang w:val="en-US" w:eastAsia="de-DE"/>
        </w:rPr>
        <w:t>et al.</w:t>
      </w:r>
      <w:r w:rsidR="00655423" w:rsidRPr="003B4C23">
        <w:rPr>
          <w:rFonts w:ascii="Segoe UI" w:hAnsi="Segoe UI" w:cs="Segoe UI"/>
          <w:lang w:val="en-US" w:eastAsia="de-DE"/>
        </w:rPr>
        <w:t xml:space="preserve"> </w:t>
      </w:r>
      <w:r w:rsidR="00347DB6">
        <w:rPr>
          <w:rFonts w:ascii="Segoe UI" w:hAnsi="Segoe UI" w:cs="Segoe UI"/>
          <w:lang w:val="en-US" w:eastAsia="de-DE"/>
        </w:rPr>
        <w:t xml:space="preserve">have </w:t>
      </w:r>
      <w:r w:rsidR="00655423" w:rsidRPr="003B4C23">
        <w:rPr>
          <w:rFonts w:ascii="Segoe UI" w:hAnsi="Segoe UI" w:cs="Segoe UI"/>
          <w:lang w:val="en-US" w:eastAsia="de-DE"/>
        </w:rPr>
        <w:t xml:space="preserve">described </w:t>
      </w:r>
      <w:r w:rsidR="00347DB6">
        <w:rPr>
          <w:rFonts w:ascii="Segoe UI" w:hAnsi="Segoe UI" w:cs="Segoe UI"/>
          <w:lang w:val="en-US" w:eastAsia="de-DE"/>
        </w:rPr>
        <w:t xml:space="preserve">that </w:t>
      </w:r>
      <w:r w:rsidR="00655423" w:rsidRPr="003B4C23">
        <w:rPr>
          <w:rFonts w:ascii="Segoe UI" w:hAnsi="Segoe UI" w:cs="Segoe UI"/>
          <w:lang w:val="en-US" w:eastAsia="de-DE"/>
        </w:rPr>
        <w:t xml:space="preserve">human ILCs localize in fibrovascular niches </w:t>
      </w:r>
      <w:r w:rsidR="00347DB6">
        <w:rPr>
          <w:rFonts w:ascii="Segoe UI" w:hAnsi="Segoe UI" w:cs="Segoe UI"/>
          <w:lang w:val="en-US" w:eastAsia="de-DE"/>
        </w:rPr>
        <w:t xml:space="preserve">that are conserved throughout different </w:t>
      </w:r>
      <w:r w:rsidR="00655423" w:rsidRPr="003B4C23">
        <w:rPr>
          <w:rFonts w:ascii="Segoe UI" w:hAnsi="Segoe UI" w:cs="Segoe UI"/>
          <w:lang w:val="en-US" w:eastAsia="de-DE"/>
        </w:rPr>
        <w:t>inflamed tissues such as the tonsil</w:t>
      </w:r>
      <w:r w:rsidR="00347DB6">
        <w:rPr>
          <w:rFonts w:ascii="Segoe UI" w:hAnsi="Segoe UI" w:cs="Segoe UI"/>
          <w:lang w:val="en-US" w:eastAsia="de-DE"/>
        </w:rPr>
        <w:t xml:space="preserve"> and intestin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b7f8b6b-31f3-44ec-ae7b-779711b84a9f"/>
          <w:id w:val="-418256153"/>
          <w:placeholder>
            <w:docPart w:val="DefaultPlaceholder_-1854013440"/>
          </w:placeholder>
        </w:sdtPr>
        <w:sdtContent>
          <w:r w:rsidR="008F377B">
            <w:rPr>
              <w:rFonts w:ascii="Segoe UI" w:hAnsi="Segoe UI" w:cs="Segoe UI"/>
              <w:lang w:val="en-US" w:eastAsia="de-DE"/>
            </w:rPr>
            <w:fldChar w:fldCharType="begin"/>
          </w:r>
          <w:r w:rsidR="0087553E">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DdjZTIzLWZjNDQtNDBiYS1iNzZmLWVkYzgyMWM5M2UwOS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wOVQxNzozMjoxOS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JiN2Y4YjZiLTMxZjMtNDRlYy1hZTdiLTc3OTcxMWI4NGE5ZiIsIlRleHQiOiIoMjgpIiwiV0FJVmVyc2lvbiI6IjYuMTcuMC4wIn0=}</w:instrText>
          </w:r>
          <w:r w:rsidR="008F377B">
            <w:rPr>
              <w:rFonts w:ascii="Segoe UI" w:hAnsi="Segoe UI" w:cs="Segoe UI"/>
              <w:lang w:val="en-US" w:eastAsia="de-DE"/>
            </w:rPr>
            <w:fldChar w:fldCharType="separate"/>
          </w:r>
          <w:r w:rsidR="0087553E">
            <w:rPr>
              <w:rFonts w:ascii="Segoe UI" w:hAnsi="Segoe UI" w:cs="Segoe UI"/>
              <w:lang w:val="en-US" w:eastAsia="de-DE"/>
            </w:rPr>
            <w:t>(28)</w:t>
          </w:r>
          <w:r w:rsidR="008F377B">
            <w:rPr>
              <w:rFonts w:ascii="Segoe UI" w:hAnsi="Segoe UI" w:cs="Segoe UI"/>
              <w:lang w:val="en-US" w:eastAsia="de-DE"/>
            </w:rPr>
            <w:fldChar w:fldCharType="end"/>
          </w:r>
        </w:sdtContent>
      </w:sdt>
      <w:r w:rsidR="00655423" w:rsidRPr="003B4C23">
        <w:rPr>
          <w:rFonts w:ascii="Segoe UI" w:hAnsi="Segoe UI" w:cs="Segoe UI"/>
          <w:lang w:val="en-US" w:eastAsia="de-DE"/>
        </w:rPr>
        <w:t xml:space="preserve">. </w:t>
      </w:r>
      <w:r w:rsidR="00347DB6">
        <w:rPr>
          <w:rFonts w:ascii="Segoe UI" w:hAnsi="Segoe UI" w:cs="Segoe UI"/>
          <w:lang w:val="en-US" w:eastAsia="de-DE"/>
        </w:rPr>
        <w:t>This aligns with publications showing murine</w:t>
      </w:r>
      <w:r w:rsidR="00655423">
        <w:rPr>
          <w:rFonts w:ascii="Segoe UI" w:hAnsi="Segoe UI" w:cs="Segoe UI"/>
          <w:lang w:val="en-US" w:eastAsia="de-DE"/>
        </w:rPr>
        <w:t xml:space="preserve"> ILC2s </w:t>
      </w:r>
      <w:r w:rsidR="00347DB6">
        <w:rPr>
          <w:rFonts w:ascii="Segoe UI" w:hAnsi="Segoe UI" w:cs="Segoe UI"/>
          <w:lang w:val="en-US" w:eastAsia="de-DE"/>
        </w:rPr>
        <w:t xml:space="preserve">to localize </w:t>
      </w:r>
      <w:r w:rsidR="00655423">
        <w:rPr>
          <w:rFonts w:ascii="Segoe UI" w:hAnsi="Segoe UI" w:cs="Segoe UI"/>
          <w:lang w:val="en-US" w:eastAsia="de-DE"/>
        </w:rPr>
        <w:t>in adventitial cuffs together with adventitial stromal cells, dendritic cells (DCs) and T regulatory (Treg) cells in various tissu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1dc193ff-b957-49be-bd05-e71a5d04da4e"/>
          <w:id w:val="-712498120"/>
          <w:placeholder>
            <w:docPart w:val="DefaultPlaceholder_-1854013440"/>
          </w:placeholder>
        </w:sdtPr>
        <w:sdtContent>
          <w:r w:rsidR="008F377B">
            <w:rPr>
              <w:rFonts w:ascii="Segoe UI" w:hAnsi="Segoe UI" w:cs="Segoe UI"/>
              <w:lang w:val="en-US" w:eastAsia="de-DE"/>
            </w:rPr>
            <w:fldChar w:fldCharType="begin"/>
          </w:r>
          <w:r w:rsidR="0087553E">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UwNjE5LTM3ZmItNGY1Ny04MWY5LTA5YWE1ZDBhOTQ2Z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wOVQxNzozMjoxOS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FkYzE5M2ZmLWI5NTctNDliZS1iZDA1LWU3MWE1ZDA0ZGE0ZSIsIlRleHQiOiIoMjkpIiwiV0FJVmVyc2lvbiI6IjYuMTcuMC4wIn0=}</w:instrText>
          </w:r>
          <w:r w:rsidR="008F377B">
            <w:rPr>
              <w:rFonts w:ascii="Segoe UI" w:hAnsi="Segoe UI" w:cs="Segoe UI"/>
              <w:lang w:val="en-US" w:eastAsia="de-DE"/>
            </w:rPr>
            <w:fldChar w:fldCharType="separate"/>
          </w:r>
          <w:r w:rsidR="0087553E">
            <w:rPr>
              <w:rFonts w:ascii="Segoe UI" w:hAnsi="Segoe UI" w:cs="Segoe UI"/>
              <w:lang w:val="en-US" w:eastAsia="de-DE"/>
            </w:rPr>
            <w:t>(29)</w:t>
          </w:r>
          <w:r w:rsidR="008F377B">
            <w:rPr>
              <w:rFonts w:ascii="Segoe UI" w:hAnsi="Segoe UI" w:cs="Segoe UI"/>
              <w:lang w:val="en-US" w:eastAsia="de-DE"/>
            </w:rPr>
            <w:fldChar w:fldCharType="end"/>
          </w:r>
        </w:sdtContent>
      </w:sdt>
      <w:r w:rsidR="0064661E">
        <w:rPr>
          <w:rFonts w:ascii="Segoe UI" w:hAnsi="Segoe UI" w:cs="Segoe UI"/>
          <w:lang w:val="en-US" w:eastAsia="de-DE"/>
        </w:rPr>
        <w:t xml:space="preserve">. </w:t>
      </w:r>
      <w:r w:rsidR="004B383D">
        <w:rPr>
          <w:rFonts w:ascii="Segoe UI" w:hAnsi="Segoe UI" w:cs="Segoe UI"/>
          <w:lang w:val="en-US" w:eastAsia="de-DE"/>
        </w:rPr>
        <w:t xml:space="preserve">This is an example that highlights how cells are not evenly distributed within the tissue but instead accumulate in micro-anatomical sites together with specific cell types. Those functional hubs that are shaped </w:t>
      </w:r>
      <w:r w:rsidR="00347DB6">
        <w:rPr>
          <w:rFonts w:ascii="Segoe UI" w:hAnsi="Segoe UI" w:cs="Segoe UI"/>
          <w:lang w:val="en-US" w:eastAsia="de-DE"/>
        </w:rPr>
        <w:t xml:space="preserve">to </w:t>
      </w:r>
      <w:r w:rsidR="00AF1E14">
        <w:rPr>
          <w:rFonts w:ascii="Segoe UI" w:hAnsi="Segoe UI" w:cs="Segoe UI"/>
          <w:lang w:val="en-US" w:eastAsia="de-DE"/>
        </w:rPr>
        <w:t xml:space="preserve">support cellular functions such as local inflammation and are also </w:t>
      </w:r>
      <w:r w:rsidR="004B383D">
        <w:rPr>
          <w:rFonts w:ascii="Segoe UI" w:hAnsi="Segoe UI" w:cs="Segoe UI"/>
          <w:lang w:val="en-US" w:eastAsia="de-DE"/>
        </w:rPr>
        <w:t xml:space="preserve">called niches. </w:t>
      </w:r>
    </w:p>
    <w:p w14:paraId="330C0981" w14:textId="6ACABB06" w:rsidR="00285754" w:rsidRPr="00C269D4" w:rsidRDefault="00655423" w:rsidP="00992A42">
      <w:pPr>
        <w:jc w:val="both"/>
        <w:rPr>
          <w:rFonts w:ascii="Segoe UI" w:hAnsi="Segoe UI" w:cs="Segoe UI"/>
          <w:lang w:val="en-US"/>
        </w:rPr>
      </w:pPr>
      <w:r>
        <w:rPr>
          <w:rFonts w:ascii="Segoe UI" w:hAnsi="Segoe UI" w:cs="Segoe UI"/>
          <w:lang w:val="en-US"/>
        </w:rPr>
        <w:t xml:space="preserve">While spatial technologies </w:t>
      </w:r>
      <w:r w:rsidR="009B4FB9">
        <w:rPr>
          <w:rFonts w:ascii="Segoe UI" w:hAnsi="Segoe UI" w:cs="Segoe UI"/>
          <w:lang w:val="en-US"/>
        </w:rPr>
        <w:t xml:space="preserve">are more often used to study </w:t>
      </w:r>
      <w:r w:rsidR="00347DB6">
        <w:rPr>
          <w:rFonts w:ascii="Segoe UI" w:hAnsi="Segoe UI" w:cs="Segoe UI"/>
          <w:lang w:val="en-US"/>
        </w:rPr>
        <w:t xml:space="preserve">the </w:t>
      </w:r>
      <w:r>
        <w:rPr>
          <w:rFonts w:ascii="Segoe UI" w:hAnsi="Segoe UI" w:cs="Segoe UI"/>
          <w:lang w:val="en-US"/>
        </w:rPr>
        <w:t>tumor</w:t>
      </w:r>
      <w:r w:rsidR="00347DB6">
        <w:rPr>
          <w:rFonts w:ascii="Segoe UI" w:hAnsi="Segoe UI" w:cs="Segoe UI"/>
          <w:lang w:val="en-US"/>
        </w:rPr>
        <w:t xml:space="preserve"> niche</w:t>
      </w:r>
      <w:r w:rsidR="00BA5F3C">
        <w:rPr>
          <w:rFonts w:ascii="Segoe UI" w:hAnsi="Segoe UI" w:cs="Segoe UI"/>
          <w:lang w:val="en-US"/>
        </w:rPr>
        <w:t xml:space="preserve"> </w:t>
      </w:r>
      <w:sdt>
        <w:sdtPr>
          <w:rPr>
            <w:rFonts w:ascii="Segoe UI" w:hAnsi="Segoe UI" w:cs="Segoe UI"/>
            <w:lang w:val="en-US"/>
          </w:rPr>
          <w:alias w:val="To edit, see citavi.com/edit"/>
          <w:tag w:val="CitaviPlaceholder#86212926-c08c-4f2d-b8fa-189edfabaf4b"/>
          <w:id w:val="1338270758"/>
          <w:placeholder>
            <w:docPart w:val="DefaultPlaceholder_-1854013440"/>
          </w:placeholder>
        </w:sdtPr>
        <w:sdtContent>
          <w:r w:rsidR="00BA5F3C">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mQ1M2I1LTYwYjQtNDNlYS05NzU4LWQ0ZTM0MjlhNWI0MyIsIlJhbmdlTGVuZ3RoIjozLCJSZWZlcmVuY2VJZCI6IjNlNzU2ZGYyLTU0YjQtNGExNy05YmUyLTJjNjFlNmY0NTA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jZWxsLjIwMjMuMDEuMDEwIiwiVXJpU3RyaW5nIjoiaHR0cHM6Ly9kb2kub3JnLzEwLjEwMTYvai5jY2VsbC4yMDIzLjAxLjA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Do1NSIsIk1vZGlmaWVkQnkiOiJfTmllSGF1IiwiSWQiOiJmMTM5MmNjOS04ZWI5LTQwMDYtYTRiYy03ZTczYTJiODc3NjIiLCJNb2RpZmllZE9uIjoiMjAyNS0wNi0yN1QxMjowNDo1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2ODAwOTk5IiwiVXJpU3RyaW5nIjoiaHR0cDovL3d3dy5uY2JpLm5sbS5uaWguZ292L3B1Ym1lZC8zNjgwMDk5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4MDEyNDA4IiwiVXJpU3RyaW5nIjoiaHR0cDovL3d3dy5uY2JpLm5sbS5uaWguZ292L3B1Ym1lZC8zODAxMjQ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yOCIsIk1vZGlmaWVkQnkiOiJfTmllSGF1IiwiSWQiOiI3MTVjMDZlYy02ODM1LTQ5M2UtOTEwOC04ZjA3NjBkODAzZGIiLCJNb2RpZmllZE9uIjoiMjAyNS0wNi0yN1QxMjowNDoyOC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zgvczQxNTkwLTAyMy0wMTY3OC05IiwiVXJpU3RyaW5nIjoiaHR0cHM6Ly9kb2kub3JnLzEwLjEwMzgvczQxNTkwLTAyMy0wMTY3OC0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Tg2L3MxMjk0My0wMjQtMDIwNDAtOSIsIlVyaVN0cmluZyI6Imh0dHBzOi8vZG9pLm9yZy8xMC4xMTg2L3MxMjk0My0wMjQtMDIwNDAtOS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Do0MyIsIk1vZGlmaWVkQnkiOiJfTmllSGF1IiwiSWQiOiJlMjE4ODMzYy05OWRhLTQzNGMtYTc5OS05MzA0ODlhZmY0MzEiLCJNb2RpZmllZE9uIjoiMjAyNS0wNi0yN1QxMjowNDo0My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lBNQzExMTg4MTc2IiwiVXJpU3RyaW5nIjoiaHR0cHM6Ly93d3cubmNiaS5ubG0ubmloLmdvdi9wbWMvYXJ0aWNsZXMvUE1DMTExODgxNzY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I6MDQ6NDMiLCJNb2RpZmllZEJ5IjoiX05pZUhhdSIsIklkIjoiMjNkODAzOGUtZDA4Yy00YTRhLTk5YjctY2ZlOTYyODM5YjA4IiwiTW9kaWZpZWRPbiI6IjIwMjUtMDYtMjdUMTI6MDQ6ND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zODkwMjcyNyIsIlVyaVN0cmluZyI6Imh0dHA6Ly93d3cubmNiaS5ubG0ubmloLmdvdi9wdWJtZWQvMzg5MDI3Mjc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}</w:instrText>
          </w:r>
          <w:r w:rsidR="00BA5F3C">
            <w:rPr>
              <w:rFonts w:ascii="Segoe UI" w:hAnsi="Segoe UI" w:cs="Segoe UI"/>
              <w:lang w:val="en-US"/>
            </w:rPr>
            <w:fldChar w:fldCharType="separate"/>
          </w:r>
          <w:r w:rsidR="0087553E">
            <w:rPr>
              <w:rFonts w:ascii="Segoe UI" w:hAnsi="Segoe UI" w:cs="Segoe UI"/>
              <w:lang w:val="en-US"/>
            </w:rPr>
            <w:t>(30–32)</w:t>
          </w:r>
          <w:r w:rsidR="00BA5F3C">
            <w:rPr>
              <w:rFonts w:ascii="Segoe UI" w:hAnsi="Segoe UI" w:cs="Segoe UI"/>
              <w:lang w:val="en-US"/>
            </w:rPr>
            <w:fldChar w:fldCharType="end"/>
          </w:r>
        </w:sdtContent>
      </w:sdt>
      <w:r>
        <w:rPr>
          <w:rFonts w:ascii="Segoe UI" w:hAnsi="Segoe UI" w:cs="Segoe UI"/>
          <w:lang w:val="en-US"/>
        </w:rPr>
        <w:t xml:space="preserve">, the field of immunology </w:t>
      </w:r>
      <w:r w:rsidR="00C269D4">
        <w:rPr>
          <w:rFonts w:ascii="Segoe UI" w:hAnsi="Segoe UI" w:cs="Segoe UI"/>
          <w:lang w:val="en-US"/>
        </w:rPr>
        <w:t>has only</w:t>
      </w:r>
      <w:r>
        <w:rPr>
          <w:rFonts w:ascii="Segoe UI" w:hAnsi="Segoe UI" w:cs="Segoe UI"/>
          <w:lang w:val="en-US"/>
        </w:rPr>
        <w:t xml:space="preserve"> started to take advantage of spatial information recently</w:t>
      </w:r>
      <w:r w:rsidR="00574B78">
        <w:rPr>
          <w:rFonts w:ascii="Segoe UI" w:hAnsi="Segoe UI" w:cs="Segoe UI"/>
          <w:lang w:val="en-US"/>
        </w:rPr>
        <w:t xml:space="preserve"> </w:t>
      </w:r>
      <w:sdt>
        <w:sdtPr>
          <w:rPr>
            <w:rFonts w:ascii="Segoe UI" w:hAnsi="Segoe UI" w:cs="Segoe UI"/>
            <w:lang w:val="en-US"/>
          </w:rPr>
          <w:alias w:val="To edit, see citavi.com/edit"/>
          <w:tag w:val="CitaviPlaceholder#185327cd-30a9-4013-93f9-7b281212ebae"/>
          <w:id w:val="-1847390123"/>
          <w:placeholder>
            <w:docPart w:val="DefaultPlaceholder_-1854013440"/>
          </w:placeholder>
        </w:sdtPr>
        <w:sdtContent>
          <w:r w:rsidR="000B1925">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OGRmOGMyLTBjZTUtNDFjZi04ZWIxLWMwMzBkYmUyOTNlMiIsIlJhbmdlTGVuZ3RoIjozLCJSZWZlcmVuY2VJZCI6IjM3MzY3NjYxLTJjZWMtNDQxNC1iZTZjLTY4ZjliYTYxNWQ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hY3RiaW8uMjAyMS4xMC4wMTgiLCJVcmlTdHJpbmciOiJodHRwczovL2RvaS5vcmcvMTAuMTAxNi9qLmFjdGJpby4yMDIxLjEwL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To1MCIsIk1vZGlmaWVkQnkiOiJfTmllSGF1IiwiSWQiOiJiMTQ0YjdjNC1jNTk5LTQ0YTEtYTcxNC05ZjFhMjZlNmYzMGQiLCJNb2RpZmllZE9uIjoiMjAyNS0wNi0yN1QxMjowNTo1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0NjczMjI4IiwiVXJpU3RyaW5nIjoiaHR0cDovL3d3dy5uY2JpLm5sbS5uaWguZ292L3B1Ym1lZC8zNDY3MzI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JQTUMxMTY0Njg1NSIsIlVyaVN0cmluZyI6Imh0dHBzOi8vd3d3Lm5jYmkubmxtLm5paC5nb3YvcG1jL2FydGljbGVzL1BNQzExNjQ2ODU1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yOjA2OjAxIiwiTW9kaWZpZWRCeSI6Il9OaWVIYXUiLCJJZCI6ImU1ZDFiMGNiLWQ4NDMtNDlkMi1hMWFjLWQ3MDRiZDRmYzI3ZiIsIk1vZGlmaWVkT24iOiIyMDI1LTA2LTI3VDEyOjA2OjAxIiwiUHJvamVjdCI6eyIkcmVmIjoiOC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zM4OS9maW1tdS4yMDI0LjE0ODMzNDYiLCJVcmlTdHJpbmciOiJodHRwczovL2RvaS5vcmcvMTAuMzM4OS9maW1tdS4yMDI0LjE0ODMzNDY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I6MDY6MDEiLCJNb2RpZmllZEJ5IjoiX05pZUhhdSIsIklkIjoiOWZkNDhkZTktNmRiMy00MGRhLTkwMjYtYjEwNjRlNTBiNTNiIiwiTW9kaWZpZWRPbiI6IjIwMjUtMDYtMjdUMTI6MDY6MDE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zOTY4NzYyMyIsIlVyaVN0cmluZyI6Imh0dHA6Ly93d3cubmNiaS5ubG0ubmloLmdvdi9wdWJtZWQvMzk2ODc2MjM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I6MDY6MDEiLCJNb2RpZmllZEJ5IjoiX05pZUhhdSIsIklkIjoiYzkyNWE5MzUtZDE2NC00ZjEwLThkYzUtNzAzYjZkYTliYzU4IiwiTW9kaWZpZWRPbiI6IjIwMjUtMDYtMjdUMTI6MDY6MDEiLCJQcm9qZWN0Ijp7IiRyZWYiOiI4In19XSwiT3JnYW5pemF0aW9ucyI6W10sIk90aGVyc0ludm9sdmVkIjpbXSwiUGFnZVJhbmdlIjoiPHNwPlxyXG4gIDxuPjE0ODMzNDY8L24+XHJcbiAgPGluPnRydWU8L2luPlxyXG4gIDxvcz4xNDgzMzQ2PC9vcz5cclxuICA8cHM+MTQ4MzM0NjwvcHM+XHJcbjwvc3A+XHJcbjxvcz4xNDgzMzQ2PC9vcz4iLCJQZXJpb2RpY2FsIjp7IiRpZCI6IjQ4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zMFQxMDozNjozNSIsIk1vZGlmaWVkQnkiOiJfTmllSGF1IiwiSWQiOiJlNTEwOWNiYi05NzE1LTRjYzEtYmQ0YS04NTQ1MGUyZTlmMTgiLCJNb2RpZmllZE9uIjoiMjAyMy0xMS0zMFQxMDozNjozNSIsIlByb2plY3QiOnsiJHJlZiI6IjgifX1dLCJOdW1iZXIiOiIxIiwiT3JnYW5pemF0aW9ucyI6W10sIk90aGVyc0ludm9sdmVkIjpbXSwiUGFnZVJhbmdlIjoiPHNwPlxyXG4gIDxuPjc5MTwvbj5cclxuICA8aW4+dHJ1ZTwvaW4+XHJcbiAgPG9zPjc5MTwvb3M+XHJcbiAgPHBzPjc5MTwvcHM+XHJcbjwvc3A+XHJcbjxvcz43OTE8L29zPiIsIlBlcmlvZGljYWwiOnsiJGlkIjoiOTU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}</w:instrText>
          </w:r>
          <w:r w:rsidR="000B1925">
            <w:rPr>
              <w:rFonts w:ascii="Segoe UI" w:hAnsi="Segoe UI" w:cs="Segoe UI"/>
              <w:lang w:val="en-US"/>
            </w:rPr>
            <w:fldChar w:fldCharType="separate"/>
          </w:r>
          <w:r w:rsidR="0087553E">
            <w:rPr>
              <w:rFonts w:ascii="Segoe UI" w:hAnsi="Segoe UI" w:cs="Segoe UI"/>
              <w:lang w:val="en-US"/>
            </w:rPr>
            <w:t>(33–36)</w:t>
          </w:r>
          <w:r w:rsidR="000B1925">
            <w:rPr>
              <w:rFonts w:ascii="Segoe UI" w:hAnsi="Segoe UI" w:cs="Segoe UI"/>
              <w:lang w:val="en-US"/>
            </w:rPr>
            <w:fldChar w:fldCharType="end"/>
          </w:r>
        </w:sdtContent>
      </w:sdt>
      <w:r w:rsidR="000B1925">
        <w:rPr>
          <w:rFonts w:ascii="Segoe UI" w:hAnsi="Segoe UI" w:cs="Segoe UI"/>
          <w:lang w:val="en-US"/>
        </w:rPr>
        <w:t xml:space="preserve">. </w:t>
      </w:r>
      <w:r w:rsidR="00C269D4">
        <w:rPr>
          <w:rFonts w:ascii="Segoe UI" w:hAnsi="Segoe UI" w:cs="Segoe UI"/>
          <w:lang w:val="en-US"/>
        </w:rPr>
        <w:t>Additionally</w:t>
      </w:r>
      <w:r w:rsidR="00FD3624" w:rsidRPr="00FD3624">
        <w:rPr>
          <w:rFonts w:ascii="Segoe UI" w:hAnsi="Segoe UI" w:cs="Segoe UI"/>
          <w:bCs/>
          <w:lang w:val="en-US"/>
        </w:rPr>
        <w:t>, limitations in imaging technologies and analysis pipelines have hindered the study of rare immune populations</w:t>
      </w:r>
      <w:r w:rsidR="00C269D4">
        <w:rPr>
          <w:rFonts w:ascii="Segoe UI" w:hAnsi="Segoe UI" w:cs="Segoe UI"/>
          <w:bCs/>
          <w:lang w:val="en-US"/>
        </w:rPr>
        <w:t xml:space="preserve"> like ILCs</w:t>
      </w:r>
      <w:r w:rsidR="00FD3624" w:rsidRPr="00FD3624">
        <w:rPr>
          <w:rFonts w:ascii="Segoe UI" w:hAnsi="Segoe UI" w:cs="Segoe UI"/>
          <w:bCs/>
          <w:lang w:val="en-US"/>
        </w:rPr>
        <w:t xml:space="preserve"> </w:t>
      </w:r>
      <w:r w:rsidR="00FD3624" w:rsidRPr="00CC7DC8">
        <w:rPr>
          <w:rFonts w:ascii="Segoe UI" w:hAnsi="Segoe UI" w:cs="Segoe UI"/>
          <w:bCs/>
          <w:i/>
          <w:lang w:val="en-US"/>
        </w:rPr>
        <w:t>in situ</w:t>
      </w:r>
      <w:r w:rsidR="00FD3624" w:rsidRPr="00FD3624">
        <w:rPr>
          <w:rFonts w:ascii="Segoe UI" w:hAnsi="Segoe UI" w:cs="Segoe UI"/>
          <w:bCs/>
          <w:lang w:val="en-US"/>
        </w:rPr>
        <w:t>.</w:t>
      </w:r>
      <w:r w:rsidR="00C269D4">
        <w:rPr>
          <w:rFonts w:ascii="Segoe UI" w:hAnsi="Segoe UI" w:cs="Segoe UI"/>
          <w:bCs/>
          <w:lang w:val="en-US"/>
        </w:rPr>
        <w:t xml:space="preserve"> Current knowledge of the spatial distribution of ILCs in mice </w:t>
      </w:r>
      <w:r w:rsidR="007C362C">
        <w:rPr>
          <w:rFonts w:ascii="Segoe UI" w:hAnsi="Segoe UI" w:cs="Segoe UI"/>
          <w:bCs/>
          <w:lang w:val="en-US"/>
        </w:rPr>
        <w:t xml:space="preserve">has </w:t>
      </w:r>
      <w:r w:rsidR="00C269D4">
        <w:rPr>
          <w:rFonts w:ascii="Segoe UI" w:hAnsi="Segoe UI" w:cs="Segoe UI"/>
          <w:bCs/>
          <w:lang w:val="en-US"/>
        </w:rPr>
        <w:t>used low-plex immunofluorescence technologies</w:t>
      </w:r>
      <w:r w:rsidR="00E32E24">
        <w:rPr>
          <w:rFonts w:ascii="Segoe UI" w:hAnsi="Segoe UI" w:cs="Segoe UI"/>
          <w:bCs/>
          <w:lang w:val="en-US"/>
        </w:rPr>
        <w:t>,</w:t>
      </w:r>
      <w:r w:rsidR="00C269D4">
        <w:rPr>
          <w:rFonts w:ascii="Segoe UI" w:hAnsi="Segoe UI" w:cs="Segoe UI"/>
          <w:bCs/>
          <w:lang w:val="en-US"/>
        </w:rPr>
        <w:t xml:space="preserve"> </w:t>
      </w:r>
      <w:r w:rsidR="001B312D">
        <w:rPr>
          <w:rFonts w:ascii="Segoe UI" w:hAnsi="Segoe UI" w:cs="Segoe UI"/>
          <w:bCs/>
          <w:lang w:val="en-US"/>
        </w:rPr>
        <w:t>ligand-receptor analysis approaches in single cell data</w:t>
      </w:r>
      <w:r w:rsidR="00E32E24">
        <w:rPr>
          <w:rFonts w:ascii="Segoe UI" w:hAnsi="Segoe UI" w:cs="Segoe UI"/>
          <w:bCs/>
          <w:lang w:val="en-US"/>
        </w:rPr>
        <w:t xml:space="preserve"> or other functional assays</w:t>
      </w:r>
      <w:r w:rsidR="000B7608">
        <w:rPr>
          <w:rFonts w:ascii="Segoe UI" w:hAnsi="Segoe UI" w:cs="Segoe UI"/>
          <w:bCs/>
          <w:lang w:val="en-US"/>
        </w:rPr>
        <w:t xml:space="preserve"> </w:t>
      </w:r>
      <w:sdt>
        <w:sdtPr>
          <w:rPr>
            <w:rFonts w:ascii="Segoe UI" w:hAnsi="Segoe UI" w:cs="Segoe UI"/>
            <w:bCs/>
            <w:lang w:val="en-US"/>
          </w:rPr>
          <w:alias w:val="To edit, see citavi.com/edit"/>
          <w:tag w:val="CitaviPlaceholder#b2f2bf3f-7898-49c2-bf4b-6f6500369c6f"/>
          <w:id w:val="1357465926"/>
          <w:placeholder>
            <w:docPart w:val="DefaultPlaceholder_-1854013440"/>
          </w:placeholder>
        </w:sdtPr>
        <w:sdtContent>
          <w:r w:rsidR="000B7608">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5NmFmLTY3ZjQtNDkyOS1hYTQ3LTU1ZjNjYTNkMjBiZSIsIlJhbmdlTGVuZ3RoIjozLCJSZWZlcmVuY2VJZCI6IjIwZmYxMTNmLWZjY2QtNGJmMi05MDU3LWQ1MjcyZGIwYTF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k2ODM3MDkiLCJVcmlTdHJpbmciOiJodHRwczovL3d3dy5uY2JpLm5sbS5uaWguZ292L3BtYy9hcnRpY2xlcy9QTUM5NjgzNz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5OjU2IiwiTW9kaWZpZWRCeSI6Il9OaWVIYXUiLCJJZCI6ImQxOTIyYTZlLTc5M2YtNDc0Zi05Yzc0LWI5NmFhYmU1ZWM4ZCIsIk1vZGlmaWVkT24iOiIyMDI1LTA2LTI3VDExOjU5OjU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yNi9zY2lhZHYuYWJxMTU1MSIsIlVyaVN0cmluZyI6Imh0dHBzOi8vZG9pLm9yZy8xMC4xMTI2L3NjaWFkdi5hYnExNTU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5OjU2IiwiTW9kaWZpZWRCeSI6Il9OaWVIYXUiLCJJZCI6ImVjODk4ODhjLTM4ZDctNGQ4OS04MWYxLTM4MzVlY2E1ZjEwMSIsIk1vZGlmaWVkT24iOiIyMDI1LTA2LTI3VDExOjU5OjU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Y0MTc1MTEiLCJVcmlTdHJpbmciOiJodHRwOi8vd3d3Lm5jYmkubmxtLm5paC5nb3YvcHVibWVkLzM2NDE3NTE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E4Mi9ibG9vZC0yMDIyLTE2NTM3NCIsIlVyaVN0cmluZyI6Imh0dHBzOi8vZG9pLm9yZy8xMC4xMTgyL2Jsb29kLTIwMjItMTY1Mzc0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zA0LzIwMjIiLCJEb2kiOiIxMC4xMDM4L3M0MTQ2Ny0wMjItMjk3MzQtMiIsIkVkaXRvcnMiOltdLCJFdmFsdWF0aW9uQ29tcGxleGl0eSI6MCwiRXZhbHVhdGlvblNvdXJjZVRleHRGb3JtYXQiOjAsIkdyb3VwcyI6W10sIkhhc0xhYmVsMSI6ZmFsc2UsIkhhc0xhYmVsMiI6ZmFsc2UsIktleXdvcmRzIjpbXSwiTGFuZ3VhZ2UiOiJlbmciLCJMYW5ndWFnZUNvZGUiOiJlbiIsIkxvY2F0aW9ucyI6W3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M4L3M0MTQ2Ny0wMjItMjk3MzQtMiIsIlVyaVN0cmluZyI6Imh0dHBzOi8vZG9pLm9yZy8xMC4xMDM4L3M0MTQ2Ny0wMjItMjk3MzQtMi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yLTEzVDE2OjM3OjE0IiwiTW9kaWZpZWRCeSI6Il9OaWVIYXUiLCJJZCI6ImJhNDliYjgxLTA0ZjMtNGM5Ni1hZGQ0LWZlNTQ3MmVjMzNlYyIsIk1vZGlmaWVkT24iOiIyMDIzLTEyLTEzVDE2OjM3OjE0IiwiUHJvamVjdCI6eyIkcmVmIjoiOCJ9fV0sIk51bWJlciI6IjEiLCJPcmdhbml6YXRpb25zIjpbXSwiT3RoZXJzSW52b2x2ZWQiOltdLCJQYWdlUmFuZ2UiOiI8c3A+XHJcbiAgPG4+MjAyNzwvbj5cclxuICA8aW4+dHJ1ZTwvaW4+XHJcbiAgPG9zPjIwMjc8L29zPlxyXG4gIDxwcz4yMDI3PC9wcz5cclxuPC9zcD5cclxuPG9zPjIwMjc8L29zPiIsIlBlcmlvZGljYWwiOnsiJGlkIjoiNjM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jowMDo0NCIsIk1vZGlmaWVkQnkiOiJfTmllSGF1IiwiSWQiOiIyNmYwZTJlYy1iNmUzLTQwMjktYTkwMi04ZDZhODVkMzVlNjUiLCJNb2RpZmllZE9uIjoiMjAyNS0wNi0yN1QxMjowMDo0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jEwLjEwMzgvczQxNDY3LTAyNS01ODk4Mi0xIiwiVXJpU3RyaW5nIjoiaHR0cHM6Ly9kb2kub3JnLzEwLjEwMzgvczQxNDY3LTAyNS01ODk4Mi0x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wOjQ0IiwiTW9kaWZpZWRCeSI6Il9OaWVIYXUiLCJJZCI6IjZmOTZkMjI3LTMzODktNGNlYy1hYTIxLThkMWQ0NzA5MTdlOCIsIk1vZGlmaWVkT24iOiIyMDI1LTA2LTI3VDEyOjAwOjQ0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NDAyNTM0MDciLCJVcmlTdHJpbmciOiJodHRwOi8vd3d3Lm5jYmkubmxtLm5paC5nb3YvcHVibWVkLzQwMjUzNDA3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}</w:instrText>
          </w:r>
          <w:r w:rsidR="000B7608">
            <w:rPr>
              <w:rFonts w:ascii="Segoe UI" w:hAnsi="Segoe UI" w:cs="Segoe UI"/>
              <w:bCs/>
              <w:lang w:val="en-US"/>
            </w:rPr>
            <w:fldChar w:fldCharType="separate"/>
          </w:r>
          <w:r w:rsidR="0087553E">
            <w:rPr>
              <w:rFonts w:ascii="Segoe UI" w:hAnsi="Segoe UI" w:cs="Segoe UI"/>
              <w:bCs/>
              <w:lang w:val="en-US"/>
            </w:rPr>
            <w:t>(37–41)</w:t>
          </w:r>
          <w:r w:rsidR="000B7608">
            <w:rPr>
              <w:rFonts w:ascii="Segoe UI" w:hAnsi="Segoe UI" w:cs="Segoe UI"/>
              <w:bCs/>
              <w:lang w:val="en-US"/>
            </w:rPr>
            <w:fldChar w:fldCharType="end"/>
          </w:r>
        </w:sdtContent>
      </w:sdt>
      <w:r w:rsidR="000B7608">
        <w:rPr>
          <w:rFonts w:ascii="Segoe UI" w:hAnsi="Segoe UI" w:cs="Segoe UI"/>
          <w:bCs/>
          <w:lang w:val="en-US"/>
        </w:rPr>
        <w:t xml:space="preserve">. </w:t>
      </w:r>
      <w:r w:rsidR="001B312D">
        <w:rPr>
          <w:rFonts w:ascii="Segoe UI" w:hAnsi="Segoe UI" w:cs="Segoe UI"/>
          <w:bCs/>
          <w:lang w:val="en-US"/>
        </w:rPr>
        <w:t xml:space="preserve">Those approaches only enable to visualize </w:t>
      </w:r>
      <w:r w:rsidR="002954A8">
        <w:rPr>
          <w:rFonts w:ascii="Segoe UI" w:hAnsi="Segoe UI" w:cs="Segoe UI"/>
          <w:bCs/>
          <w:lang w:val="en-US"/>
        </w:rPr>
        <w:t xml:space="preserve">either </w:t>
      </w:r>
      <w:r w:rsidR="001B312D">
        <w:rPr>
          <w:rFonts w:ascii="Segoe UI" w:hAnsi="Segoe UI" w:cs="Segoe UI"/>
          <w:bCs/>
          <w:lang w:val="en-US"/>
        </w:rPr>
        <w:t>a low number of markers and with this a limited number of cell types or represent an indirect approach missing actual spatial data. Pascual-Reguant </w:t>
      </w:r>
      <w:r w:rsidR="008F50BD">
        <w:rPr>
          <w:rFonts w:ascii="Segoe UI" w:hAnsi="Segoe UI" w:cs="Segoe UI"/>
          <w:bCs/>
          <w:lang w:val="en-US"/>
        </w:rPr>
        <w:t>et al.</w:t>
      </w:r>
      <w:r w:rsidR="001B312D">
        <w:rPr>
          <w:rFonts w:ascii="Segoe UI" w:hAnsi="Segoe UI" w:cs="Segoe UI"/>
          <w:bCs/>
          <w:lang w:val="en-US"/>
        </w:rPr>
        <w:t xml:space="preserve"> have presented an in-depth analysis of human ILCs in multiple organ</w:t>
      </w:r>
      <w:r w:rsidR="002954A8">
        <w:rPr>
          <w:rFonts w:ascii="Segoe UI" w:hAnsi="Segoe UI" w:cs="Segoe UI"/>
          <w:bCs/>
          <w:lang w:val="en-US"/>
        </w:rPr>
        <w:t>s</w:t>
      </w:r>
      <w:r w:rsidR="001B312D">
        <w:rPr>
          <w:rFonts w:ascii="Segoe UI" w:hAnsi="Segoe UI" w:cs="Segoe UI"/>
          <w:bCs/>
          <w:lang w:val="en-US"/>
        </w:rPr>
        <w:t xml:space="preserve"> achieving single cell resolution and the separation of </w:t>
      </w:r>
      <w:r w:rsidR="00651639">
        <w:rPr>
          <w:rFonts w:ascii="Segoe UI" w:hAnsi="Segoe UI" w:cs="Segoe UI"/>
          <w:bCs/>
          <w:lang w:val="en-US"/>
        </w:rPr>
        <w:t>9</w:t>
      </w:r>
      <w:r w:rsidR="001B312D">
        <w:rPr>
          <w:rFonts w:ascii="Segoe UI" w:hAnsi="Segoe UI" w:cs="Segoe UI"/>
          <w:bCs/>
          <w:lang w:val="en-US"/>
        </w:rPr>
        <w:t xml:space="preserve"> different cell types gaining valuable information about </w:t>
      </w:r>
      <w:r w:rsidR="002954A8">
        <w:rPr>
          <w:rFonts w:ascii="Segoe UI" w:hAnsi="Segoe UI" w:cs="Segoe UI"/>
          <w:bCs/>
          <w:lang w:val="en-US"/>
        </w:rPr>
        <w:t xml:space="preserve">human tonsil </w:t>
      </w:r>
      <w:r w:rsidR="001B312D">
        <w:rPr>
          <w:rFonts w:ascii="Segoe UI" w:hAnsi="Segoe UI" w:cs="Segoe UI"/>
          <w:bCs/>
          <w:lang w:val="en-US"/>
        </w:rPr>
        <w:t>ILC</w:t>
      </w:r>
      <w:r w:rsidR="002954A8">
        <w:rPr>
          <w:rFonts w:ascii="Segoe UI" w:hAnsi="Segoe UI" w:cs="Segoe UI"/>
          <w:bCs/>
          <w:lang w:val="en-US"/>
        </w:rPr>
        <w:t xml:space="preserve">s localizing together with plasma cells in a fibrovascular niche sharing functional markers </w:t>
      </w:r>
      <w:r w:rsidR="002954A8">
        <w:rPr>
          <w:rFonts w:ascii="Segoe UI" w:hAnsi="Segoe UI" w:cs="Segoe UI"/>
          <w:bCs/>
          <w:lang w:val="en-US"/>
        </w:rPr>
        <w:lastRenderedPageBreak/>
        <w:t>such as IRF4</w:t>
      </w:r>
      <w:r w:rsidR="00C64C15">
        <w:rPr>
          <w:rFonts w:ascii="Segoe UI" w:hAnsi="Segoe UI" w:cs="Segoe UI"/>
          <w:bCs/>
          <w:lang w:val="en-US"/>
        </w:rPr>
        <w:t xml:space="preserve"> </w:t>
      </w:r>
      <w:sdt>
        <w:sdtPr>
          <w:rPr>
            <w:rFonts w:ascii="Segoe UI" w:hAnsi="Segoe UI" w:cs="Segoe UI"/>
            <w:bCs/>
            <w:lang w:val="en-US"/>
          </w:rPr>
          <w:alias w:val="To edit, see citavi.com/edit"/>
          <w:tag w:val="CitaviPlaceholder#6132b9d5-227d-4816-9c60-094d240743c2"/>
          <w:id w:val="-662318563"/>
          <w:placeholder>
            <w:docPart w:val="DefaultPlaceholder_-1854013440"/>
          </w:placeholder>
        </w:sdtPr>
        <w:sdtContent>
          <w:r w:rsidR="00C64C15">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M2ZWYwLTk4ZWEtNGIzNC1hOWQ5LTZkNTYyMWY2NGVjMy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wOVQxNzozMjoxOS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YxMzJiOWQ1LTIyN2QtNDgxNi05YzYwLTA5NGQyNDA3NDNjMiIsIlRleHQiOiIoMjgpIiwiV0FJVmVyc2lvbiI6IjYuMTcuMC4wIn0=}</w:instrText>
          </w:r>
          <w:r w:rsidR="00C64C15">
            <w:rPr>
              <w:rFonts w:ascii="Segoe UI" w:hAnsi="Segoe UI" w:cs="Segoe UI"/>
              <w:bCs/>
              <w:lang w:val="en-US"/>
            </w:rPr>
            <w:fldChar w:fldCharType="separate"/>
          </w:r>
          <w:r w:rsidR="0087553E">
            <w:rPr>
              <w:rFonts w:ascii="Segoe UI" w:hAnsi="Segoe UI" w:cs="Segoe UI"/>
              <w:bCs/>
              <w:lang w:val="en-US"/>
            </w:rPr>
            <w:t>(28)</w:t>
          </w:r>
          <w:r w:rsidR="00C64C15">
            <w:rPr>
              <w:rFonts w:ascii="Segoe UI" w:hAnsi="Segoe UI" w:cs="Segoe UI"/>
              <w:bCs/>
              <w:lang w:val="en-US"/>
            </w:rPr>
            <w:fldChar w:fldCharType="end"/>
          </w:r>
        </w:sdtContent>
      </w:sdt>
      <w:r w:rsidR="00C64C15">
        <w:rPr>
          <w:rFonts w:ascii="Segoe UI" w:hAnsi="Segoe UI" w:cs="Segoe UI"/>
          <w:bCs/>
          <w:lang w:val="en-US"/>
        </w:rPr>
        <w:t xml:space="preserve">. </w:t>
      </w:r>
      <w:r w:rsidR="0082267F" w:rsidRPr="0082267F">
        <w:rPr>
          <w:rFonts w:ascii="Segoe UI" w:hAnsi="Segoe UI" w:cs="Segoe UI"/>
          <w:bCs/>
          <w:lang w:val="en-US"/>
        </w:rPr>
        <w:t>While studying ILCs in human tissues is essential for uncovering their roles in homeostasis and disease, several challenges limit mechanistic insights. Human sample collection is often constrained by clinical accessibility, and inter-individual variability can obscure specific cellular behaviors or disease-driven mechanisms. In this context, murine models provide a valuable complement: they offer controlled experimental conditions, genetic tractability, and reproducible inflammation models that enable targeted dissection of ILC function.</w:t>
      </w:r>
      <w:r w:rsidR="00670CB2" w:rsidRPr="00670CB2">
        <w:rPr>
          <w:rFonts w:ascii="Segoe UI" w:hAnsi="Segoe UI" w:cs="Segoe UI"/>
          <w:bCs/>
          <w:lang w:val="en-US"/>
        </w:rPr>
        <w:t xml:space="preserve"> </w:t>
      </w:r>
      <w:r w:rsidR="00670CB2">
        <w:rPr>
          <w:rFonts w:ascii="Segoe UI" w:hAnsi="Segoe UI" w:cs="Segoe UI"/>
          <w:bCs/>
          <w:lang w:val="en-US"/>
        </w:rPr>
        <w:t>T</w:t>
      </w:r>
      <w:r w:rsidR="00670CB2" w:rsidRPr="00FD3624">
        <w:rPr>
          <w:rFonts w:ascii="Segoe UI" w:hAnsi="Segoe UI" w:cs="Segoe UI"/>
          <w:bCs/>
          <w:lang w:val="en-US"/>
        </w:rPr>
        <w:t>he formation of localized microenvironments</w:t>
      </w:r>
      <w:r w:rsidR="00670CB2">
        <w:rPr>
          <w:rFonts w:ascii="Segoe UI" w:hAnsi="Segoe UI" w:cs="Segoe UI"/>
          <w:bCs/>
          <w:lang w:val="en-US"/>
        </w:rPr>
        <w:t xml:space="preserve"> </w:t>
      </w:r>
      <w:r w:rsidR="00670CB2" w:rsidRPr="00FD3624">
        <w:rPr>
          <w:rFonts w:ascii="Segoe UI" w:hAnsi="Segoe UI" w:cs="Segoe UI"/>
          <w:bCs/>
          <w:lang w:val="en-US"/>
        </w:rPr>
        <w:t>has</w:t>
      </w:r>
      <w:r w:rsidR="00670CB2">
        <w:rPr>
          <w:rFonts w:ascii="Segoe UI" w:hAnsi="Segoe UI" w:cs="Segoe UI"/>
          <w:bCs/>
          <w:lang w:val="en-US"/>
        </w:rPr>
        <w:t xml:space="preserve"> </w:t>
      </w:r>
      <w:r w:rsidR="00670CB2" w:rsidRPr="00FD3624">
        <w:rPr>
          <w:rFonts w:ascii="Segoe UI" w:hAnsi="Segoe UI" w:cs="Segoe UI"/>
          <w:bCs/>
          <w:lang w:val="en-US"/>
        </w:rPr>
        <w:t>received comparatively little attention</w:t>
      </w:r>
      <w:r w:rsidR="00670CB2">
        <w:rPr>
          <w:rFonts w:ascii="Segoe UI" w:hAnsi="Segoe UI" w:cs="Segoe UI"/>
          <w:bCs/>
          <w:lang w:val="en-US"/>
        </w:rPr>
        <w:t xml:space="preserve"> until recently </w:t>
      </w:r>
      <w:sdt>
        <w:sdtPr>
          <w:rPr>
            <w:rFonts w:ascii="Segoe UI" w:hAnsi="Segoe UI" w:cs="Segoe UI"/>
            <w:bCs/>
            <w:lang w:val="en-US"/>
          </w:rPr>
          <w:alias w:val="To edit, see citavi.com/edit"/>
          <w:tag w:val="CitaviPlaceholder#ff4880b6-baf9-49d8-9b7a-f6bcb8f7463f"/>
          <w:id w:val="-2094159438"/>
          <w:placeholder>
            <w:docPart w:val="F060A9D8205D4A7BB5F5E4ED552440E7"/>
          </w:placeholder>
        </w:sdtPr>
        <w:sdtContent>
          <w:r w:rsidR="00670CB2">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BmNTlmLTM4ZjEtNGRmYS04YmI3LWQzNWU4MGVkM2ZjOCIsIlJhbmdlTGVuZ3RoIjoz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wOVQxNzozMjoxOSIsIlByb2plY3QiOnsiJHJlZiI6IjgifX0sIlVzZU51bWJlcmluZ1R5cGVPZlBhcmVudERvY3VtZW50IjpmYWxzZX0seyIkaWQiOiIzNCIsIiR0eXBlIjoiU3dpc3NBY2FkZW1pYy5DaXRhdmkuQ2l0YXRpb25zLldvcmRQbGFjZWhvbGRlckVudHJ5LCBTd2lzc0FjYWRlbWljLkNpdGF2aSIsIklkIjoiOGRjMjdiY2QtMDk5Yi00YThiLTkyMzctZTNjZWNlYWFlMzcwIiwiUmFuZ2VTdGFydCI6MywiUmFuZ2VMZW5ndGgiOjQsIlJlZmVyZW5jZUlkIjoiM2EzM2NkNzAtZmVjYS00ZGMyLTkyODctMDhjNDBlNWZmZTA4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cmVmIjoiMjEifV0sIkNpdGF0aW9uS2V5VXBkYXRlVHlwZSI6MCwiQ29sbGFib3JhdG9ycyI6W10sIkRhdGUyIjoiMjMvMTEvMjAyMyIsIkRvaSI6IjEwLjEwMTYvai5zZW1hcnRocml0LjIwMjMuMTUyMzE5IiwiRWRpdG9ycyI6W10sIkV2YWx1YXRpb25Db21wbGV4aXR5IjowLCJFdmFsdWF0aW9uU291cmNlVGV4dEZvcm1hdCI6MCwiR3JvdXBzIjpbXSwiSGFzTGFiZWwxIjpmYWxzZSwiSGFzTGFiZWwyIjpmYWxzZSwiS2V5d29yZHMiOltdLCJMYW5ndWFnZSI6ImVuZyIsIkxhbmd1YWdlQ29kZSI6ImVuIi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MTYvai5zZW1hcnRocml0LjIwMjMuMTUyMzE5IiwiVXJpU3RyaW5nIjoiaHR0cHM6Ly9kb2kub3JnLzEwLjEwMTYvai5zZW1hcnRocml0LjIwMjMuMTUyMzE5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jEwLjEwMTYvai5qYWNpLjIwMjQuMTEuMDAxIiwiVXJpU3RyaW5nIjoiaHR0cHM6Ly9kb2kub3JnLzEwLjEwMTYvai5qYWNpLjIwMjQuMTEuMDAx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}</w:instrText>
          </w:r>
          <w:r w:rsidR="00670CB2">
            <w:rPr>
              <w:rFonts w:ascii="Segoe UI" w:hAnsi="Segoe UI" w:cs="Segoe UI"/>
              <w:bCs/>
              <w:lang w:val="en-US"/>
            </w:rPr>
            <w:fldChar w:fldCharType="separate"/>
          </w:r>
          <w:r w:rsidR="0087553E">
            <w:rPr>
              <w:rFonts w:ascii="Segoe UI" w:hAnsi="Segoe UI" w:cs="Segoe UI"/>
              <w:bCs/>
              <w:lang w:val="en-US"/>
            </w:rPr>
            <w:t>(28, 42, 36)</w:t>
          </w:r>
          <w:r w:rsidR="00670CB2">
            <w:rPr>
              <w:rFonts w:ascii="Segoe UI" w:hAnsi="Segoe UI" w:cs="Segoe UI"/>
              <w:bCs/>
              <w:lang w:val="en-US"/>
            </w:rPr>
            <w:fldChar w:fldCharType="end"/>
          </w:r>
        </w:sdtContent>
      </w:sdt>
      <w:r w:rsidR="00670CB2">
        <w:rPr>
          <w:rFonts w:ascii="Segoe UI" w:hAnsi="Segoe UI" w:cs="Segoe UI"/>
          <w:bCs/>
          <w:lang w:val="en-US"/>
        </w:rPr>
        <w:t>.</w:t>
      </w:r>
      <w:r w:rsidR="00670CB2" w:rsidRPr="00FD3624">
        <w:rPr>
          <w:rFonts w:ascii="Segoe UI" w:hAnsi="Segoe UI" w:cs="Segoe UI"/>
          <w:bCs/>
          <w:lang w:val="en-US"/>
        </w:rPr>
        <w:t xml:space="preserve"> This is especially relevant at barrier surfaces such as the lungs and small intestine, where immune responses must simultaneously ensure protection against pathogens and maintain tissue homeostasis.</w:t>
      </w:r>
    </w:p>
    <w:p w14:paraId="7AF7DAB4" w14:textId="397E5F9C" w:rsidR="00F23D63" w:rsidRPr="00E7191B" w:rsidRDefault="00FD3624" w:rsidP="00992A42">
      <w:pPr>
        <w:jc w:val="both"/>
        <w:rPr>
          <w:rFonts w:ascii="Segoe UI" w:hAnsi="Segoe UI" w:cs="Segoe UI"/>
          <w:bCs/>
          <w:lang w:val="en-US"/>
        </w:rPr>
      </w:pPr>
      <w:r w:rsidRPr="00FD3624">
        <w:rPr>
          <w:rFonts w:ascii="Segoe UI" w:hAnsi="Segoe UI" w:cs="Segoe UI"/>
          <w:bCs/>
          <w:lang w:val="en-US"/>
        </w:rPr>
        <w:t xml:space="preserve">To address this, we </w:t>
      </w:r>
      <w:r w:rsidR="000C1AB7">
        <w:rPr>
          <w:rFonts w:ascii="Segoe UI" w:hAnsi="Segoe UI" w:cs="Segoe UI"/>
          <w:bCs/>
          <w:lang w:val="en-US"/>
        </w:rPr>
        <w:t xml:space="preserve">established the multiplex immunofluorescence technology </w:t>
      </w:r>
      <w:r w:rsidR="00B30AFC">
        <w:rPr>
          <w:rFonts w:ascii="Segoe UI" w:hAnsi="Segoe UI" w:cs="Segoe UI"/>
          <w:bCs/>
          <w:lang w:val="en-US"/>
        </w:rPr>
        <w:t>multi epitope ligand cartography (</w:t>
      </w:r>
      <w:r w:rsidR="000C1AB7">
        <w:rPr>
          <w:rFonts w:ascii="Segoe UI" w:hAnsi="Segoe UI" w:cs="Segoe UI"/>
          <w:bCs/>
          <w:lang w:val="en-US"/>
        </w:rPr>
        <w:t>MELC</w:t>
      </w:r>
      <w:r w:rsidR="00B30AFC">
        <w:rPr>
          <w:rFonts w:ascii="Segoe UI" w:hAnsi="Segoe UI" w:cs="Segoe UI"/>
          <w:bCs/>
          <w:lang w:val="en-US"/>
        </w:rPr>
        <w:t>)</w:t>
      </w:r>
      <w:r w:rsidR="000C1AB7">
        <w:rPr>
          <w:rFonts w:ascii="Segoe UI" w:hAnsi="Segoe UI" w:cs="Segoe UI"/>
          <w:bCs/>
          <w:lang w:val="en-US"/>
        </w:rPr>
        <w:t xml:space="preserve"> in murine lung and small intestinal samples and </w:t>
      </w:r>
      <w:r w:rsidRPr="00FD3624">
        <w:rPr>
          <w:rFonts w:ascii="Segoe UI" w:hAnsi="Segoe UI" w:cs="Segoe UI"/>
          <w:bCs/>
          <w:lang w:val="en-US"/>
        </w:rPr>
        <w:t>developed an open-source, multiplexed imaging and computational analysis workflow capable of spatially profiling multiple immune cell types</w:t>
      </w:r>
      <w:r w:rsidR="009C1138">
        <w:rPr>
          <w:rFonts w:ascii="Segoe UI" w:hAnsi="Segoe UI" w:cs="Segoe UI"/>
          <w:bCs/>
          <w:lang w:val="en-US"/>
        </w:rPr>
        <w:t xml:space="preserve"> – </w:t>
      </w:r>
      <w:r w:rsidRPr="00FD3624">
        <w:rPr>
          <w:rFonts w:ascii="Segoe UI" w:hAnsi="Segoe UI" w:cs="Segoe UI"/>
          <w:bCs/>
          <w:lang w:val="en-US"/>
        </w:rPr>
        <w:t>including</w:t>
      </w:r>
      <w:r w:rsidR="009C1138">
        <w:rPr>
          <w:rFonts w:ascii="Segoe UI" w:hAnsi="Segoe UI" w:cs="Segoe UI"/>
          <w:bCs/>
          <w:lang w:val="en-US"/>
        </w:rPr>
        <w:t xml:space="preserve"> </w:t>
      </w:r>
      <w:r w:rsidRPr="00FD3624">
        <w:rPr>
          <w:rFonts w:ascii="Segoe UI" w:hAnsi="Segoe UI" w:cs="Segoe UI"/>
          <w:bCs/>
          <w:lang w:val="en-US"/>
        </w:rPr>
        <w:t>rare subsets like ILCs</w:t>
      </w:r>
      <w:r w:rsidR="009C1138">
        <w:rPr>
          <w:rFonts w:ascii="Segoe UI" w:hAnsi="Segoe UI" w:cs="Segoe UI"/>
          <w:bCs/>
          <w:lang w:val="en-US"/>
        </w:rPr>
        <w:t xml:space="preserve"> – </w:t>
      </w:r>
      <w:r w:rsidRPr="00FD3624">
        <w:rPr>
          <w:rFonts w:ascii="Segoe UI" w:hAnsi="Segoe UI" w:cs="Segoe UI"/>
          <w:bCs/>
          <w:lang w:val="en-US"/>
        </w:rPr>
        <w:t>at</w:t>
      </w:r>
      <w:r w:rsidR="009C1138">
        <w:rPr>
          <w:rFonts w:ascii="Segoe UI" w:hAnsi="Segoe UI" w:cs="Segoe UI"/>
          <w:bCs/>
          <w:lang w:val="en-US"/>
        </w:rPr>
        <w:t xml:space="preserve"> </w:t>
      </w:r>
      <w:r w:rsidRPr="00FD3624">
        <w:rPr>
          <w:rFonts w:ascii="Segoe UI" w:hAnsi="Segoe UI" w:cs="Segoe UI"/>
          <w:bCs/>
          <w:lang w:val="en-US"/>
        </w:rPr>
        <w:t xml:space="preserve">single-cell resolution. </w:t>
      </w:r>
      <w:r w:rsidR="000C1AB7">
        <w:rPr>
          <w:rFonts w:ascii="Segoe UI" w:hAnsi="Segoe UI" w:cs="Segoe UI"/>
          <w:bCs/>
          <w:lang w:val="en-US"/>
        </w:rPr>
        <w:t xml:space="preserve">We combined the MELC technology with a systemic inflammation model based on consecutive IL-33 injections. </w:t>
      </w:r>
      <w:commentRangeStart w:id="5"/>
      <w:r w:rsidR="000C1AB7">
        <w:rPr>
          <w:rFonts w:ascii="Segoe UI" w:hAnsi="Segoe UI" w:cs="Segoe UI"/>
          <w:lang w:val="en-US"/>
        </w:rPr>
        <w:t>IL-33 is a profibrogenic cytokine associated with type 2 inflammation that is released upon tissue destruction, injury or uncontrolled cell death. IL-33 is also associated with lung fibrosis and trigger</w:t>
      </w:r>
      <w:r w:rsidR="0082267F">
        <w:rPr>
          <w:rFonts w:ascii="Segoe UI" w:hAnsi="Segoe UI" w:cs="Segoe UI"/>
          <w:lang w:val="en-US"/>
        </w:rPr>
        <w:t>s</w:t>
      </w:r>
      <w:r w:rsidR="000C1AB7">
        <w:rPr>
          <w:rFonts w:ascii="Segoe UI" w:hAnsi="Segoe UI" w:cs="Segoe UI"/>
          <w:lang w:val="en-US"/>
        </w:rPr>
        <w:t xml:space="preserve"> </w:t>
      </w:r>
      <w:r w:rsidR="00066FCE">
        <w:rPr>
          <w:rFonts w:ascii="Segoe UI" w:hAnsi="Segoe UI" w:cs="Segoe UI"/>
          <w:lang w:val="en-US"/>
        </w:rPr>
        <w:t xml:space="preserve">a quick </w:t>
      </w:r>
      <w:r w:rsidR="000C1AB7">
        <w:rPr>
          <w:rFonts w:ascii="Segoe UI" w:hAnsi="Segoe UI" w:cs="Segoe UI"/>
          <w:lang w:val="en-US"/>
        </w:rPr>
        <w:t xml:space="preserve">activation and expansion </w:t>
      </w:r>
      <w:r w:rsidR="00066FCE">
        <w:rPr>
          <w:rFonts w:ascii="Segoe UI" w:hAnsi="Segoe UI" w:cs="Segoe UI"/>
          <w:lang w:val="en-US"/>
        </w:rPr>
        <w:t xml:space="preserve">of ILC2s </w:t>
      </w:r>
      <w:r w:rsidR="000C1AB7">
        <w:rPr>
          <w:rFonts w:ascii="Segoe UI" w:hAnsi="Segoe UI" w:cs="Segoe UI"/>
          <w:lang w:val="en-US"/>
        </w:rPr>
        <w:t>in various organs (</w:t>
      </w:r>
      <w:r w:rsidR="000C1AB7" w:rsidRPr="00306129">
        <w:rPr>
          <w:rFonts w:ascii="Segoe UI" w:hAnsi="Segoe UI" w:cs="Segoe UI"/>
          <w:lang w:val="en-US"/>
        </w:rPr>
        <w:t xml:space="preserve">Li </w:t>
      </w:r>
      <w:r w:rsidR="008F50BD">
        <w:rPr>
          <w:rFonts w:ascii="Segoe UI" w:hAnsi="Segoe UI" w:cs="Segoe UI"/>
          <w:lang w:val="en-US"/>
        </w:rPr>
        <w:t>et al.</w:t>
      </w:r>
      <w:r w:rsidR="000C1AB7" w:rsidRPr="00306129">
        <w:rPr>
          <w:rFonts w:ascii="Segoe UI" w:hAnsi="Segoe UI" w:cs="Segoe UI"/>
          <w:lang w:val="en-US"/>
        </w:rPr>
        <w:t xml:space="preserve">, </w:t>
      </w:r>
      <w:proofErr w:type="spellStart"/>
      <w:r w:rsidR="000C1AB7" w:rsidRPr="00306129">
        <w:rPr>
          <w:rFonts w:ascii="Segoe UI" w:hAnsi="Segoe UI" w:cs="Segoe UI"/>
        </w:rPr>
        <w:t>doi</w:t>
      </w:r>
      <w:proofErr w:type="spellEnd"/>
      <w:r w:rsidR="000C1AB7" w:rsidRPr="00306129">
        <w:rPr>
          <w:rFonts w:ascii="Segoe UI" w:hAnsi="Segoe UI" w:cs="Segoe UI"/>
        </w:rPr>
        <w:t>: 10.1016/j.jaci.2014.05.011</w:t>
      </w:r>
      <w:r w:rsidR="000C1AB7">
        <w:rPr>
          <w:rFonts w:ascii="Segoe UI" w:hAnsi="Segoe UI" w:cs="Segoe UI"/>
          <w:lang w:val="en-US"/>
        </w:rPr>
        <w:t>)</w:t>
      </w:r>
      <w:commentRangeEnd w:id="5"/>
      <w:r w:rsidR="000C1AB7">
        <w:rPr>
          <w:rStyle w:val="Kommentarzeichen"/>
        </w:rPr>
        <w:commentReference w:id="5"/>
      </w:r>
      <w:r w:rsidR="000C1AB7">
        <w:rPr>
          <w:rFonts w:ascii="Segoe UI" w:hAnsi="Segoe UI" w:cs="Segoe UI"/>
          <w:lang w:val="en-US"/>
        </w:rPr>
        <w:t>.</w:t>
      </w:r>
      <w:r w:rsidR="00066FCE">
        <w:rPr>
          <w:rFonts w:ascii="Segoe UI" w:hAnsi="Segoe UI" w:cs="Segoe UI"/>
          <w:lang w:val="en-US"/>
        </w:rPr>
        <w:t xml:space="preserve"> </w:t>
      </w:r>
      <w:r w:rsidR="00066FCE" w:rsidRPr="00066FCE">
        <w:rPr>
          <w:rFonts w:ascii="Segoe UI" w:hAnsi="Segoe UI" w:cs="Segoe UI"/>
          <w:lang w:val="en-US"/>
        </w:rPr>
        <w:t>Most studies investigating ILCs in the context of IL-33–induced inflammation have concentrated on later stages of the immune response</w:t>
      </w:r>
      <w:r w:rsidR="000B1925">
        <w:rPr>
          <w:rFonts w:ascii="Segoe UI" w:hAnsi="Segoe UI" w:cs="Segoe UI"/>
          <w:lang w:val="en-US"/>
        </w:rPr>
        <w:t xml:space="preserve"> </w:t>
      </w:r>
      <w:sdt>
        <w:sdtPr>
          <w:rPr>
            <w:rFonts w:ascii="Segoe UI" w:hAnsi="Segoe UI" w:cs="Segoe UI"/>
            <w:lang w:val="en-US"/>
          </w:rPr>
          <w:alias w:val="To edit, see citavi.com/edit"/>
          <w:tag w:val="CitaviPlaceholder#aeaf62dc-7397-456e-81d9-36303748714c"/>
          <w:id w:val="-356659071"/>
          <w:placeholder>
            <w:docPart w:val="DefaultPlaceholder_-1854013440"/>
          </w:placeholder>
        </w:sdtPr>
        <w:sdtContent>
          <w:r w:rsidR="000B1925">
            <w:rPr>
              <w:rFonts w:ascii="Segoe UI" w:hAnsi="Segoe UI" w:cs="Segoe UI"/>
              <w:lang w:val="en-US"/>
            </w:rPr>
            <w:fldChar w:fldCharType="begin"/>
          </w:r>
          <w:r w:rsidR="0087553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lkYjYwLWM0OWUtNDRlZi1iNzcwLTBjODhmZDMzOGY3OCIsIlJhbmdlTGVuZ3RoIjozLCJSZWZlcmVuY2VJZCI6IjEzMDcxMzgyLTk2MzgtNDAxYS05MDU1LWEwMjI4YTcyZDM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vMDMvMjAxMCIsIkRvaSI6IjEwLjEwMzgvbmF0dXJlMDg5MDA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Mjg2MjE2NSIsIlVyaVN0cmluZyI6Imh0dHBzOi8vd3d3Lm5jYmkubmxtLm5paC5nb3YvcG1jL2FydGljbGVzL1BNQzI4NjIxNj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jBUMDk6NTI6MzkiLCJNb2RpZmllZEJ5IjoiX05pZUhhdSIsIklkIjoiMDA2ZGM2MDAtMmQ3Ni00NzhhLWFkMzEtYzc5N2Y2Mjk5MmNmIiwiTW9kaWZpZWRPbiI6IjIwMjMtMTEtMjBUMDk6NTI6Mzk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yMDIwMDUxOCIsIlVyaVN0cmluZyI6Imh0dHA6Ly93d3cubmNiaS5ubG0ubmloLmdvdi9wdWJtZWQvMjAyMDA1MTg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jBUMDk6NTI6MzkiLCJNb2RpZmllZEJ5IjoiX05pZUhhdSIsIklkIjoiNjM1NWNmZWMtYzE5ZS00YjRjLWFlYmEtNzQwODE2MzZmOWM4IiwiTW9kaWZpZWRPbiI6IjIwMjMtMTEtMjBUMDk6NTI6Mzk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4L25hdHVyZTA4OTAwIiwiVXJpU3RyaW5nIjoiaHR0cHM6Ly9kb2kub3JnLzEwLjEwMzgvbmF0dXJlMDg5MDA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8wNy8yMDIxIiwiRG9pIjoiMTAuMzM4OS9maW1tdS4yMDIxLjY2OTc4Ny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QTUM4MzIwMzc0IiwiVXJpU3RyaW5nIjoiaHR0cHM6Ly93d3cubmNiaS5ubG0ubmloLmdvdi9wbWMvYXJ0aWNsZXMvUE1DODMyMDM3N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MVQxMzo0MDoyNiIsIk1vZGlmaWVkQnkiOiJfTmllSGF1IiwiSWQiOiIyZWQ0ZGUyNC1jYzAxLTQ4ZTUtOTI3NC03MTUwYzNlZjE4NDQiLCJNb2RpZmllZE9uIjoiMjAyMy0xMS0xMVQxMzo0MDoyNi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M0MzM1NTcxIiwiVXJpU3RyaW5nIjoiaHR0cDovL3d3dy5uY2JpLm5sbS5uaWguZ292L3B1Ym1lZC8zNDMzNTU3M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MVQxMzo0MDoyNiIsIk1vZGlmaWVkQnkiOiJfTmllSGF1IiwiSWQiOiJhYzMzZTZjOS1iMTIzLTRjMmEtODk1YS1mN2JkN2ZiYmE1NjMiLCJNb2RpZmllZE9uIjoiMjAyMy0xMS0xMVQxMzo0MDoyNi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MzODkvZmltbXUuMjAyMS42Njk3ODciLCJVcmlTdHJpbmciOiJodHRwczovL2RvaS5vcmcvMTAuMzM4OS9maW1tdS4yMDIxLjY2OTc4N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xMVQxMzo0MDoyNiIsIk1vZGlmaWVkQnkiOiJfTmllSGF1IiwiSWQiOiI2NTVhYWExNi1hY2QyLTRjZjUtOTEzZC00YTJjM2VjYzRmNzEiLCJNb2RpZmllZE9uIjoiMjAyMy0xMS0xMVQxMzo0MDoyNiIsIlByb2plY3QiOnsiJHJlZiI6IjgifX1dLCJPcmdhbml6YXRpb25zIjpbXSwiT3RoZXJzSW52b2x2ZWQiOltdLCJQYWdlUmFuZ2UiOiI8c3A+XHJcbiAgPG4+NjY5Nzg3PC9uPlxyXG4gIDxpbj50cnVlPC9pbj5cclxuICA8b3M+NjY5Nzg3PC9vcz5cclxuICA8cHM+NjY5Nzg3PC9wcz5cclxuPC9zcD5cclxuPG9zPjY2OTc4Nzwvb3M+IiwiUGVyaW9kaWNhbCI6eyIkaWQiOiI1N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yNi9zY2llbmNlLmFhbTU4MDkiLCJFZGl0b3JzIjpbXSwiRXZhbHVhdGlvbkNvbXBsZXhpdHkiOjAsIkV2YWx1YXRpb25Tb3VyY2VUZXh0Rm9ybWF0IjowLCJHcm91cHMiOltdLCJIYXNMYWJlbDEiOmZhbHNlLCJIYXNMYWJlbDIiOmZhbHNlLCJLZXl3b3JkcyI6W10sIkxhbmd1YWdlIjoiZW5nIiwiTGFuZ3VhZ2VDb2RlIjoiZW4i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EyNi9zY2llbmNlLmFhbTU4MDkiLCJVcmlTdHJpbmciOiJodHRwczovL2RvaS5vcmcvMTAuMTEyNi9zY2llbmNlLmFhbTU4MDk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}</w:instrText>
          </w:r>
          <w:r w:rsidR="000B1925">
            <w:rPr>
              <w:rFonts w:ascii="Segoe UI" w:hAnsi="Segoe UI" w:cs="Segoe UI"/>
              <w:lang w:val="en-US"/>
            </w:rPr>
            <w:fldChar w:fldCharType="separate"/>
          </w:r>
          <w:r w:rsidR="0087553E">
            <w:rPr>
              <w:rFonts w:ascii="Segoe UI" w:hAnsi="Segoe UI" w:cs="Segoe UI"/>
              <w:lang w:val="en-US"/>
            </w:rPr>
            <w:t>(43–45)</w:t>
          </w:r>
          <w:r w:rsidR="000B1925">
            <w:rPr>
              <w:rFonts w:ascii="Segoe UI" w:hAnsi="Segoe UI" w:cs="Segoe UI"/>
              <w:lang w:val="en-US"/>
            </w:rPr>
            <w:fldChar w:fldCharType="end"/>
          </w:r>
        </w:sdtContent>
      </w:sdt>
      <w:r w:rsidR="00066FCE" w:rsidRPr="00066FCE">
        <w:rPr>
          <w:rFonts w:ascii="Segoe UI" w:hAnsi="Segoe UI" w:cs="Segoe UI"/>
          <w:lang w:val="en-US"/>
        </w:rPr>
        <w:t xml:space="preserve">. As a result, little is known about the spatial organization and phenotypic changes of ILCs during the early phase of inflammation—particularly within the first three days. Yet ILCs are known for their ability to respond rapidly to alarmins such as IL-33 and for their strategic localization within barrier tissues. By combining </w:t>
      </w:r>
      <w:r w:rsidR="000B25ED">
        <w:rPr>
          <w:rFonts w:ascii="Segoe UI" w:hAnsi="Segoe UI" w:cs="Segoe UI"/>
          <w:lang w:val="en-US"/>
        </w:rPr>
        <w:t>MELC</w:t>
      </w:r>
      <w:r w:rsidR="00066FCE" w:rsidRPr="00066FCE">
        <w:rPr>
          <w:rFonts w:ascii="Segoe UI" w:hAnsi="Segoe UI" w:cs="Segoe UI"/>
          <w:lang w:val="en-US"/>
        </w:rPr>
        <w:t xml:space="preserve"> with a systemic IL-33 inflammation model, we are able to characterize ILC subsets, define their spatial niches, and examine both their localization and phenotypic adaptations during the earliest stages of type</w:t>
      </w:r>
      <w:r w:rsidR="000B25ED">
        <w:rPr>
          <w:rFonts w:ascii="Segoe UI" w:hAnsi="Segoe UI" w:cs="Segoe UI"/>
          <w:lang w:val="en-US"/>
        </w:rPr>
        <w:t> </w:t>
      </w:r>
      <w:r w:rsidR="00066FCE" w:rsidRPr="00066FCE">
        <w:rPr>
          <w:rFonts w:ascii="Segoe UI" w:hAnsi="Segoe UI" w:cs="Segoe UI"/>
          <w:lang w:val="en-US"/>
        </w:rPr>
        <w:t>2 inflammation.</w:t>
      </w:r>
      <w:r w:rsidR="00066FCE">
        <w:rPr>
          <w:rFonts w:ascii="Segoe UI" w:hAnsi="Segoe UI" w:cs="Segoe UI"/>
          <w:lang w:val="en-US"/>
        </w:rPr>
        <w:t xml:space="preserve"> </w:t>
      </w:r>
      <w:r w:rsidR="00E7191B">
        <w:rPr>
          <w:rFonts w:ascii="Segoe UI" w:hAnsi="Segoe UI" w:cs="Segoe UI"/>
          <w:lang w:val="en-US"/>
        </w:rPr>
        <w:t xml:space="preserve">This approach represents a </w:t>
      </w:r>
      <w:r w:rsidRPr="00FD3624">
        <w:rPr>
          <w:rFonts w:ascii="Segoe UI" w:hAnsi="Segoe UI" w:cs="Segoe UI"/>
          <w:bCs/>
          <w:lang w:val="en-US"/>
        </w:rPr>
        <w:t>systematic dissection of cellular interactions in tissue-specific niches and offers a powerful tool for studying the spatial logic of mucosal immunity.</w:t>
      </w:r>
      <w:r w:rsidR="00365257">
        <w:rPr>
          <w:rFonts w:ascii="Segoe UI" w:hAnsi="Segoe UI" w:cs="Segoe UI"/>
          <w:bCs/>
          <w:lang w:val="en-US"/>
        </w:rPr>
        <w:t xml:space="preserve"> </w:t>
      </w: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0E133E3A"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are able to shape their </w:t>
      </w:r>
      <w:r w:rsidR="009E0CC6" w:rsidRPr="003B4C23">
        <w:rPr>
          <w:rFonts w:ascii="Segoe UI" w:hAnsi="Segoe UI" w:cs="Segoe UI"/>
          <w:lang w:val="en-US"/>
        </w:rPr>
        <w:t>surroundings</w:t>
      </w:r>
      <w:r w:rsidR="00A038D2" w:rsidRPr="003B4C23">
        <w:rPr>
          <w:rFonts w:ascii="Segoe UI" w:hAnsi="Segoe UI" w:cs="Segoe UI"/>
          <w:lang w:val="en-US"/>
        </w:rPr>
        <w:t xml:space="preserve"> by the potent secretion of cytokines. This makes </w:t>
      </w:r>
      <w:r w:rsidRPr="003B4C23">
        <w:rPr>
          <w:rFonts w:ascii="Segoe UI" w:hAnsi="Segoe UI" w:cs="Segoe UI"/>
          <w:lang w:val="en-US"/>
        </w:rPr>
        <w:t xml:space="preserve">a spatial characterization of ILCs in the context of inflammation desirable. </w:t>
      </w:r>
      <w:r w:rsidR="004F7378">
        <w:rPr>
          <w:rFonts w:ascii="Segoe UI" w:hAnsi="Segoe UI" w:cs="Segoe UI"/>
          <w:lang w:val="en-US"/>
        </w:rPr>
        <w:t>To this end</w:t>
      </w:r>
      <w:r w:rsidR="00084AFE">
        <w:rPr>
          <w:rFonts w:ascii="Segoe UI" w:hAnsi="Segoe UI" w:cs="Segoe UI"/>
          <w:lang w:val="en-US"/>
        </w:rPr>
        <w:t>,</w:t>
      </w:r>
      <w:r w:rsidR="0026668D" w:rsidRPr="003B4C23">
        <w:rPr>
          <w:rFonts w:ascii="Segoe UI" w:hAnsi="Segoe UI" w:cs="Segoe UI"/>
          <w:lang w:val="en-US"/>
        </w:rPr>
        <w:t xml:space="preserve"> we decided to use the multiplex </w:t>
      </w:r>
      <w:r w:rsidR="004F7378">
        <w:rPr>
          <w:rFonts w:ascii="Segoe UI" w:hAnsi="Segoe UI" w:cs="Segoe UI"/>
          <w:lang w:val="en-US"/>
        </w:rPr>
        <w:t>immunofluorescence</w:t>
      </w:r>
      <w:r w:rsidR="004F7378" w:rsidRPr="003B4C23">
        <w:rPr>
          <w:rFonts w:ascii="Segoe UI" w:hAnsi="Segoe UI" w:cs="Segoe UI"/>
          <w:lang w:val="en-US"/>
        </w:rPr>
        <w:t xml:space="preserve"> </w:t>
      </w:r>
      <w:r w:rsidR="0026668D" w:rsidRPr="003B4C23">
        <w:rPr>
          <w:rFonts w:ascii="Segoe UI" w:hAnsi="Segoe UI" w:cs="Segoe UI"/>
          <w:lang w:val="en-US"/>
        </w:rPr>
        <w:t>technique multi epitope ligand cartography (MELC)</w:t>
      </w:r>
      <w:r w:rsidR="004F7378">
        <w:rPr>
          <w:rFonts w:ascii="Segoe UI" w:hAnsi="Segoe UI" w:cs="Segoe UI"/>
          <w:lang w:val="en-US"/>
        </w:rPr>
        <w:t xml:space="preserve"> to analyze tissues from mice </w:t>
      </w:r>
      <w:r w:rsidR="00084AFE">
        <w:rPr>
          <w:rFonts w:ascii="Segoe UI" w:hAnsi="Segoe UI" w:cs="Segoe UI"/>
          <w:lang w:val="en-US"/>
        </w:rPr>
        <w:t xml:space="preserve">in </w:t>
      </w:r>
      <w:r w:rsidR="00BF33D7">
        <w:rPr>
          <w:rFonts w:ascii="Segoe UI" w:hAnsi="Segoe UI" w:cs="Segoe UI"/>
          <w:lang w:val="en-US"/>
        </w:rPr>
        <w:t>a</w:t>
      </w:r>
      <w:r w:rsidR="004F7378">
        <w:rPr>
          <w:rFonts w:ascii="Segoe UI" w:hAnsi="Segoe UI" w:cs="Segoe UI"/>
          <w:lang w:val="en-US"/>
        </w:rPr>
        <w:t xml:space="preserve"> systemic inflammation model.</w:t>
      </w:r>
    </w:p>
    <w:p w14:paraId="02965220" w14:textId="0245E1D7"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r w:rsidR="00630F1E" w:rsidRPr="003B4C23">
        <w:rPr>
          <w:rFonts w:ascii="Segoe UI" w:hAnsi="Segoe UI" w:cs="Segoe UI"/>
          <w:lang w:val="en-US" w:eastAsia="de-DE"/>
        </w:rPr>
        <w:t>RORγt</w:t>
      </w:r>
      <w:r w:rsidR="005E3875" w:rsidRPr="003B4C23">
        <w:rPr>
          <w:rFonts w:ascii="Segoe UI" w:hAnsi="Segoe UI" w:cs="Segoe UI"/>
          <w:lang w:val="en-US" w:eastAsia="de-DE"/>
        </w:rPr>
        <w:t>, as well as 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ILC3s, and NK cells, respectively</w:t>
      </w:r>
      <w:r w:rsidR="005E3875" w:rsidRPr="003B4C23">
        <w:rPr>
          <w:rFonts w:ascii="Segoe UI" w:hAnsi="Segoe UI" w:cs="Segoe UI"/>
          <w:lang w:val="en-US" w:eastAsia="de-DE"/>
        </w:rPr>
        <w:t xml:space="preserve">. Although we tested various GATA3 antibodies, the resulting </w:t>
      </w:r>
      <w:r w:rsidR="005E3875" w:rsidRPr="003B4C23">
        <w:rPr>
          <w:rFonts w:ascii="Segoe UI" w:hAnsi="Segoe UI" w:cs="Segoe UI"/>
          <w:lang w:val="en-US" w:eastAsia="de-DE"/>
        </w:rPr>
        <w:lastRenderedPageBreak/>
        <w:t xml:space="preserve">staining was either weak or unreliable. 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lung</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08dde6a0-1a20-4ca2-af9b-e741d19ecb61"/>
          <w:id w:val="1274367660"/>
          <w:placeholder>
            <w:docPart w:val="DefaultPlaceholder_-1854013440"/>
          </w:placeholder>
        </w:sdtPr>
        <w:sdtContent>
          <w:r w:rsidR="006A2870">
            <w:rPr>
              <w:rFonts w:ascii="Segoe UI" w:hAnsi="Segoe UI" w:cs="Segoe UI"/>
              <w:lang w:val="en-US" w:eastAsia="de-DE"/>
            </w:rPr>
            <w:fldChar w:fldCharType="begin"/>
          </w:r>
          <w:r w:rsidR="0087553E">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ZkYTdjLTYzNTYtNDg0NC05Yzk3LTBiNTAxOTQwN2E5YiIsIlJhbmdlTGVuZ3RoIjo0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ctMDlUMTc6MzI6MTkiLCJQcm9qZWN0Ijp7IiRyZWYiOiI4In19LCJVc2VOdW1iZXJpbmdUeXBlT2ZQYXJlbnREb2N1bWVudCI6ZmFsc2V9XSwiRm9ybWF0dGVkVGV4dCI6eyIkaWQiOiIzMiIsIkNvdW50IjoxLCJUZXh0VW5pdHMiOlt7IiRpZCI6IjMzIiwiRm9udFN0eWxlIjp7IiRpZCI6IjM0IiwiTmV1dHJhbCI6dHJ1ZX0sIlJlYWRpbmdPcmRlciI6MSwiVGV4dCI6Iig0NikifV19LCJUYWciOiJDaXRhdmlQbGFjZWhvbGRlciMwOGRkZTZhMC0xYTIwLTRjYTItYWY5Yi1lNzQxZDE5ZWNiNjEiLCJUZXh0IjoiKDQ2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6)</w:t>
          </w:r>
          <w:r w:rsidR="006A2870">
            <w:rPr>
              <w:rFonts w:ascii="Segoe UI" w:hAnsi="Segoe UI" w:cs="Segoe UI"/>
              <w:lang w:val="en-US" w:eastAsia="de-DE"/>
            </w:rPr>
            <w:fldChar w:fldCharType="end"/>
          </w:r>
        </w:sdtContent>
      </w:sdt>
      <w:r w:rsidR="00BF33D7">
        <w:rPr>
          <w:rFonts w:ascii="Segoe UI" w:hAnsi="Segoe UI" w:cs="Segoe UI"/>
          <w:lang w:val="en-US" w:eastAsia="de-DE"/>
        </w:rPr>
        <w:t xml:space="preserve"> therefore</w:t>
      </w:r>
      <w:r w:rsidR="00630F1E" w:rsidRPr="003B4C23">
        <w:rPr>
          <w:rFonts w:ascii="Segoe UI" w:hAnsi="Segoe UI" w:cs="Segoe UI"/>
          <w:lang w:val="en-US" w:eastAsia="de-DE"/>
        </w:rPr>
        <w:t xml:space="preserve"> it is important to include GATA3 in the panel</w:t>
      </w:r>
      <w:r w:rsidR="005E3875" w:rsidRPr="003B4C23">
        <w:rPr>
          <w:rFonts w:ascii="Segoe UI" w:hAnsi="Segoe UI" w:cs="Segoe UI"/>
          <w:lang w:val="en-US" w:eastAsia="de-DE"/>
        </w:rPr>
        <w:t>, we decided to use a GATA3eGFP reporter mouse strain. Combining the GATA3eGFP reporter with an anti-GFP antibody resulted in reliable staining of GATA3 in murine lung and intestinal tissues. Additionally, we established other markers</w:t>
      </w:r>
      <w:r w:rsidR="00630F1E" w:rsidRPr="003B4C23">
        <w:rPr>
          <w:rFonts w:ascii="Segoe UI" w:hAnsi="Segoe UI" w:cs="Segoe UI"/>
          <w:lang w:val="en-US" w:eastAsia="de-DE"/>
        </w:rPr>
        <w:t xml:space="preserve"> that have been previously described in the context of ILC biology</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20693c8-ed43-423e-8435-e31d99716daa"/>
          <w:id w:val="-1710640695"/>
          <w:placeholder>
            <w:docPart w:val="DefaultPlaceholder_-1854013440"/>
          </w:placeholder>
        </w:sdtPr>
        <w:sdtContent>
          <w:r w:rsidR="006A2870">
            <w:rPr>
              <w:rFonts w:ascii="Segoe UI" w:hAnsi="Segoe UI" w:cs="Segoe UI"/>
              <w:lang w:val="en-US" w:eastAsia="de-DE"/>
            </w:rPr>
            <w:fldChar w:fldCharType="begin"/>
          </w:r>
          <w:r w:rsidR="0087553E">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DFlMGZkLWJmMDYtNDIxNC1hMmM1LWQxZjQ2ZTdlZmU5MSIsIlJhbmdlTGVuZ3RoIjo0LCJSZWZlcmVuY2VJZCI6ImM4YjFkZjhlLTAzMmItNDM1Yy1hMzJhLTdjNmFkNWQxZDZ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8xMi8yMDExIiwiRG9pIjoiMTAuNDA0OS9qaW1tdW5vbC4xMTAyODM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QwNDkvamltbXVub2wuMTEwMjgzMiIsIlVyaVN0cmluZyI6Imh0dHBzOi8vZG9pLm9yZy8xMC40MDQ5L2ppbW11bm9sLjExMDI4M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jVUMDg6MzM6MjQiLCJNb2RpZmllZEJ5IjoiX05pZUhhdSIsIklkIjoiZTY2YTE4N2QtOWQxZS00Zjg4LTllYjQtNGI2MGM2YzE0M2YzIiwiTW9kaWZpZWRPbiI6IjIwMjMtMDgtMjVUMDg6MzM6Mj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MjE5ODk0OCIsIlVyaVN0cmluZyI6Imh0dHA6Ly93d3cubmNiaS5ubG0ubmloLmdvdi9wdWJtZWQvMjIxOTg5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jVUMDg6MzM6MjQiLCJNb2RpZmllZEJ5IjoiX05pZUhhdSIsIklkIjoiOWJhMzUzMjUtMjc2MC00YmM3LThiMjYtN2UzOTkxMzc5NjQxIiwiTW9kaWZpZWRPbiI6IjIwMjMtMDgtMjVUMDg6MzM6Mj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zMjYyODc3IiwiVXJpU3RyaW5nIjoiaHR0cHM6Ly93d3cubmNiaS5ubG0ubmloLmdvdi9wbWMvYXJ0aWNsZXMvUE1DMzI2Mjg3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7)</w:t>
          </w:r>
          <w:r w:rsidR="006A2870">
            <w:rPr>
              <w:rFonts w:ascii="Segoe UI" w:hAnsi="Segoe UI" w:cs="Segoe UI"/>
              <w:lang w:val="en-US" w:eastAsia="de-DE"/>
            </w:rPr>
            <w:fldChar w:fldCharType="end"/>
          </w:r>
        </w:sdtContent>
      </w:sdt>
      <w:r w:rsidR="005E3875" w:rsidRPr="003B4C23">
        <w:rPr>
          <w:rFonts w:ascii="Segoe UI" w:hAnsi="Segoe UI" w:cs="Segoe UI"/>
          <w:lang w:val="en-US" w:eastAsia="de-DE"/>
        </w:rPr>
        <w:t xml:space="preserve">, </w:t>
      </w:r>
      <w:r w:rsidR="00084AFE">
        <w:rPr>
          <w:rFonts w:ascii="Segoe UI" w:hAnsi="Segoe UI" w:cs="Segoe UI"/>
          <w:lang w:val="en-US" w:eastAsia="de-DE"/>
        </w:rPr>
        <w:t xml:space="preserve">as well as markers for immune and nonimmune cells summarized in table 1. </w:t>
      </w:r>
      <w:r w:rsidR="00CD4F4D" w:rsidRPr="003B4C23">
        <w:rPr>
          <w:rFonts w:ascii="Segoe UI" w:hAnsi="Segoe UI" w:cs="Segoe UI"/>
          <w:lang w:val="en-US" w:eastAsia="de-DE"/>
        </w:rPr>
        <w:t xml:space="preserve">Nuclei markers were included in the panel, so that DAPI was stained in the first cycle of MELC, while </w:t>
      </w:r>
      <w:proofErr w:type="spellStart"/>
      <w:r w:rsidR="00CD4F4D" w:rsidRPr="003B4C23">
        <w:rPr>
          <w:rFonts w:ascii="Segoe UI" w:hAnsi="Segoe UI" w:cs="Segoe UI"/>
          <w:lang w:val="en-US" w:eastAsia="de-DE"/>
        </w:rPr>
        <w:t>Sytox</w:t>
      </w:r>
      <w:proofErr w:type="spellEnd"/>
      <w:r w:rsidR="00CD4F4D" w:rsidRPr="003B4C23">
        <w:rPr>
          <w:rFonts w:ascii="Segoe UI" w:hAnsi="Segoe UI" w:cs="Segoe UI"/>
          <w:lang w:val="en-US" w:eastAsia="de-DE"/>
        </w:rPr>
        <w:t xml:space="preserve">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p>
    <w:p w14:paraId="6D9BCFDC" w14:textId="24CCBD84"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t>As ILCs only constitute around 0.15</w:t>
      </w:r>
      <w:r w:rsidR="006A2870">
        <w:rPr>
          <w:rFonts w:ascii="Segoe UI" w:hAnsi="Segoe UI" w:cs="Segoe UI"/>
          <w:lang w:val="en-US" w:eastAsia="de-DE"/>
        </w:rPr>
        <w:t xml:space="preserve"> to 1</w:t>
      </w:r>
      <w:r w:rsidRPr="003B4C23">
        <w:rPr>
          <w:rFonts w:ascii="Segoe UI" w:hAnsi="Segoe UI" w:cs="Segoe UI"/>
          <w:lang w:val="en-US" w:eastAsia="de-DE"/>
        </w:rPr>
        <w:t xml:space="preserve"> % of the immune cell compartment in murine lung </w:t>
      </w:r>
      <w:sdt>
        <w:sdtPr>
          <w:rPr>
            <w:rFonts w:ascii="Segoe UI" w:hAnsi="Segoe UI" w:cs="Segoe UI"/>
            <w:lang w:val="en-US" w:eastAsia="de-DE"/>
          </w:rPr>
          <w:alias w:val="To edit, see citavi.com/edit"/>
          <w:tag w:val="CitaviPlaceholder#9dd31c23-a005-4e0e-8c03-3cd11010dac4"/>
          <w:id w:val="-232015896"/>
          <w:placeholder>
            <w:docPart w:val="DefaultPlaceholder_-1854013440"/>
          </w:placeholder>
        </w:sdtPr>
        <w:sdtContent>
          <w:r w:rsidR="006A2870">
            <w:rPr>
              <w:rFonts w:ascii="Segoe UI" w:hAnsi="Segoe UI" w:cs="Segoe UI"/>
              <w:lang w:val="en-US" w:eastAsia="de-DE"/>
            </w:rPr>
            <w:fldChar w:fldCharType="begin"/>
          </w:r>
          <w:r w:rsidR="0087553E">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Mjg2MzVkLTczOTktNDI2MS1iZjQ3LThhNDk1MDlhZTZiNiIsIlJhbmdlTGVuZ3RoIjoz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ctMDlUMTc6MzI6MTkiLCJQcm9qZWN0Ijp7IiRyZWYiOiI4In19LCJVc2VOdW1iZXJpbmdUeXBlT2ZQYXJlbnREb2N1bWVudCI6ZmFsc2V9LHsiJGlkIjoiMzIiLCIkdHlwZSI6IlN3aXNzQWNhZGVtaWMuQ2l0YXZpLkNpdGF0aW9ucy5Xb3JkUGxhY2Vob2xkZXJFbnRyeSwgU3dpc3NBY2FkZW1pYy5DaXRhdmkiLCJJZCI6IjY1ZTcwNDRlLWE3N2YtNDIyMC05M2VlLTk2MGNmY2NmMjAzMCIsIlJhbmdlU3RhcnQiOjMsIlJhbmdlTGVuZ3RoIjo1LCJSZWZlcmVuY2VJZCI6ImZmY2FhMTM5LWIyNGUtNDg0Zi05NzVjLWU3ZTI0Y2I5MWU0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OS8yMDIzIiwiRG9pIjoiMTAuMzM4OS9maW1tdS4yMDIzLjExOTgzMTA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UE1DMTA1NTk4ODMiLCJVcmlTdHJpbmciOiJodHRwczovL3d3dy5uY2JpLm5sbS5uaWguZ292L3BtYy9hcnRpY2xlcy9QTUMxMDU1OTg4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xNVQxMzozMjowOCIsIk1vZGlmaWVkQnkiOiJfTmllSGF1IiwiSWQiOiJhYTk0NDUzMC05OTcwLTRiYWItYTlkNC1jNDJmNWI0NTVkNDUiLCJNb2RpZmllZE9uIjoiMjAyMy0xMi0xNVQxMzozMjowOCIsIlByb2plY3QiOnsiJHJlZiI6Ijg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MzODkvZmltbXUuMjAyMy4xMTk4MzEwIiwiVXJpU3RyaW5nIjoiaHR0cHM6Ly9kb2kub3JnLzEwLjMzODkvZmltbXUuMjAyMy4xMTk4MzEw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1VDEzOjMyOjA4IiwiTW9kaWZpZWRCeSI6Il9OaWVIYXUiLCJJZCI6ImVlODRkZjE4LWM0YWEtNGRkZS1iMGM2LTU0YTc5ZGUxOGRkYyIsIk1vZGlmaWVkT24iOiIyMDIzLTEyLTE1VDEzOjMyOjA4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zc4MDkxMDAiLCJVcmlTdHJpbmciOiJodHRwOi8vd3d3Lm5jYmkubmxtLm5paC5nb3YvcHVibWVkLzM3ODA5MTAw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1VDEzOjMyOjA4IiwiTW9kaWZpZWRCeSI6Il9OaWVIYXUiLCJJZCI6ImMzYjRjZTBkLTM0MjktNDgwMy04YzdiLWZhNDg4Mzg1ZmE5MCIsIk1vZGlmaWVkT24iOiIyMDIzLTEyLTE1VDEzOjMyOjA4IiwiUHJvamVjdCI6eyIkcmVmIjoiOCJ9fV0sIk9yZ2FuaXphdGlvbnMiOltdLCJPdGhlcnNJbnZvbHZlZCI6W10sIlBhZ2VSYW5nZSI6IjxzcD5cclxuICA8bj4xMTk4MzEwPC9uPlxyXG4gIDxpbj50cnVlPC9pbj5cclxuICA8b3M+MTE5ODMxMDwvb3M+XHJcbiAgPHBzPjExOTgzMTA8L3BzPlxyXG48L3NwPlxyXG48b3M+MTE5ODMxMDwvb3M+IiwiUGVyaW9kaWNhbCI6eyIkaWQiOiI1M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6, 48)</w:t>
          </w:r>
          <w:r w:rsidR="006A2870">
            <w:rPr>
              <w:rFonts w:ascii="Segoe UI" w:hAnsi="Segoe UI" w:cs="Segoe UI"/>
              <w:lang w:val="en-US" w:eastAsia="de-DE"/>
            </w:rPr>
            <w:fldChar w:fldCharType="end"/>
          </w:r>
        </w:sdtContent>
      </w:sdt>
      <w:r w:rsidR="006A2870">
        <w:rPr>
          <w:rFonts w:ascii="Segoe UI" w:hAnsi="Segoe UI" w:cs="Segoe UI"/>
          <w:lang w:val="en-US" w:eastAsia="de-DE"/>
        </w:rPr>
        <w:t xml:space="preserve"> </w:t>
      </w:r>
      <w:r w:rsidRPr="003B4C23">
        <w:rPr>
          <w:rFonts w:ascii="Segoe UI" w:hAnsi="Segoe UI" w:cs="Segoe UI"/>
          <w:lang w:val="en-US" w:eastAsia="de-DE"/>
        </w:rPr>
        <w:t xml:space="preserve">and as we were not only interested in the spatial distribution of ILCs under </w:t>
      </w:r>
      <w:r w:rsidR="0036367F">
        <w:rPr>
          <w:rFonts w:ascii="Segoe UI" w:hAnsi="Segoe UI" w:cs="Segoe UI"/>
          <w:lang w:val="en-US" w:eastAsia="de-DE"/>
        </w:rPr>
        <w:t>homeostatic</w:t>
      </w:r>
      <w:r w:rsidRPr="003B4C23">
        <w:rPr>
          <w:rFonts w:ascii="Segoe UI" w:hAnsi="Segoe UI" w:cs="Segoe UI"/>
          <w:lang w:val="en-US" w:eastAsia="de-DE"/>
        </w:rPr>
        <w:t xml:space="preserve"> conditions, but also if and how a potential ILC niche is influenced by inflammatory stimul</w:t>
      </w:r>
      <w:r w:rsidR="004D1BAC">
        <w:rPr>
          <w:rFonts w:ascii="Segoe UI" w:hAnsi="Segoe UI" w:cs="Segoe UI"/>
          <w:lang w:val="en-US" w:eastAsia="de-DE"/>
        </w:rPr>
        <w:t>i</w:t>
      </w:r>
      <w:r w:rsidRPr="003B4C23">
        <w:rPr>
          <w:rFonts w:ascii="Segoe UI" w:hAnsi="Segoe UI" w:cs="Segoe UI"/>
          <w:lang w:val="en-US" w:eastAsia="de-DE"/>
        </w:rPr>
        <w:t xml:space="preserve">, we decided to combine MELC with a systemic inflammation model based on consecutive IL-33 </w:t>
      </w:r>
      <w:proofErr w:type="spellStart"/>
      <w:r w:rsidRPr="003B4C23">
        <w:rPr>
          <w:rFonts w:ascii="Segoe UI" w:hAnsi="Segoe UI" w:cs="Segoe UI"/>
          <w:lang w:val="en-US" w:eastAsia="de-DE"/>
        </w:rPr>
        <w:t>i.p.</w:t>
      </w:r>
      <w:proofErr w:type="spellEnd"/>
      <w:r w:rsidRPr="003B4C23">
        <w:rPr>
          <w:rFonts w:ascii="Segoe UI" w:hAnsi="Segoe UI" w:cs="Segoe UI"/>
          <w:lang w:val="en-US" w:eastAsia="de-DE"/>
        </w:rPr>
        <w:t xml:space="preserve">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 xml:space="preserve">Therefore, we decided to focus on very </w:t>
      </w:r>
      <w:r w:rsidR="00010011" w:rsidRPr="003B4C23">
        <w:rPr>
          <w:rFonts w:ascii="Segoe UI" w:hAnsi="Segoe UI" w:cs="Segoe UI"/>
          <w:lang w:val="en-US" w:eastAsia="de-DE"/>
        </w:rPr>
        <w:t>early</w:t>
      </w:r>
      <w:r w:rsidR="00BD62F9" w:rsidRPr="003B4C23">
        <w:rPr>
          <w:rFonts w:ascii="Segoe UI" w:hAnsi="Segoe UI" w:cs="Segoe UI"/>
          <w:lang w:val="en-US" w:eastAsia="de-DE"/>
        </w:rPr>
        <w:t xml:space="preserve"> </w:t>
      </w:r>
      <w:r w:rsidR="00010011">
        <w:rPr>
          <w:rFonts w:ascii="Segoe UI" w:hAnsi="Segoe UI" w:cs="Segoe UI"/>
          <w:lang w:val="en-US" w:eastAsia="de-DE"/>
        </w:rPr>
        <w:t xml:space="preserve">time </w:t>
      </w:r>
      <w:r w:rsidR="00BD62F9" w:rsidRPr="003B4C23">
        <w:rPr>
          <w:rFonts w:ascii="Segoe UI" w:hAnsi="Segoe UI" w:cs="Segoe UI"/>
          <w:lang w:val="en-US" w:eastAsia="de-DE"/>
        </w:rPr>
        <w:t xml:space="preserve">points of inflammation, namely day 1, 2, and 3 after </w:t>
      </w:r>
      <w:r w:rsidR="001B10D8">
        <w:rPr>
          <w:rFonts w:ascii="Segoe UI" w:hAnsi="Segoe UI" w:cs="Segoe UI"/>
          <w:lang w:val="en-US" w:eastAsia="de-DE"/>
        </w:rPr>
        <w:t xml:space="preserve">IL-33 </w:t>
      </w:r>
      <w:r w:rsidR="007945BF">
        <w:rPr>
          <w:rFonts w:ascii="Segoe UI" w:hAnsi="Segoe UI" w:cs="Segoe UI"/>
          <w:lang w:val="en-US" w:eastAsia="de-DE"/>
        </w:rPr>
        <w:t>injection</w:t>
      </w:r>
      <w:r w:rsidR="00BD62F9" w:rsidRPr="003B4C23">
        <w:rPr>
          <w:rFonts w:ascii="Segoe UI" w:hAnsi="Segoe UI" w:cs="Segoe UI"/>
          <w:lang w:val="en-US" w:eastAsia="de-DE"/>
        </w:rPr>
        <w:t xml:space="preserve">. </w:t>
      </w:r>
      <w:r w:rsidR="00761668" w:rsidRPr="003B4C23">
        <w:rPr>
          <w:rFonts w:ascii="Segoe UI" w:hAnsi="Segoe UI" w:cs="Segoe UI"/>
          <w:lang w:val="en-US" w:eastAsia="de-DE"/>
        </w:rPr>
        <w:t xml:space="preserve">12- to 14-week-old females of GATA3eGFP reporter mice were </w:t>
      </w:r>
      <w:proofErr w:type="spellStart"/>
      <w:r w:rsidR="00761668" w:rsidRPr="003B4C23">
        <w:rPr>
          <w:rFonts w:ascii="Segoe UI" w:hAnsi="Segoe UI" w:cs="Segoe UI"/>
          <w:lang w:val="en-US" w:eastAsia="de-DE"/>
        </w:rPr>
        <w:t>i.p.</w:t>
      </w:r>
      <w:proofErr w:type="spellEnd"/>
      <w:r w:rsidR="00761668" w:rsidRPr="003B4C23">
        <w:rPr>
          <w:rFonts w:ascii="Segoe UI" w:hAnsi="Segoe UI" w:cs="Segoe UI"/>
          <w:lang w:val="en-US" w:eastAsia="de-DE"/>
        </w:rPr>
        <w:t>-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464F352B" w:rsidR="001B00D7" w:rsidRDefault="001B00D7" w:rsidP="00992A42">
      <w:pPr>
        <w:jc w:val="both"/>
        <w:rPr>
          <w:rFonts w:ascii="Segoe UI" w:hAnsi="Segoe UI" w:cs="Segoe UI"/>
          <w:lang w:val="en-US" w:eastAsia="de-DE"/>
        </w:rPr>
      </w:pPr>
      <w:bookmarkStart w:id="6"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w:t>
      </w:r>
      <w:r w:rsidR="004D1BAC">
        <w:rPr>
          <w:rFonts w:ascii="Segoe UI" w:hAnsi="Segoe UI" w:cs="Segoe UI"/>
          <w:lang w:val="en-US" w:eastAsia="de-DE"/>
        </w:rPr>
        <w:t>fter identification of single cells by segmentation, d</w:t>
      </w:r>
      <w:r w:rsidR="00A03970" w:rsidRPr="003B4C23">
        <w:rPr>
          <w:rFonts w:ascii="Segoe UI" w:hAnsi="Segoe UI" w:cs="Segoe UI"/>
          <w:lang w:val="en-US" w:eastAsia="de-DE"/>
        </w:rPr>
        <w:t>imensionality 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 xml:space="preserve">high levels of the pan-leukocyte marker CD45, as well as different markers for T cells, B cells, </w:t>
      </w:r>
      <w:r w:rsidR="00187162">
        <w:rPr>
          <w:rFonts w:ascii="Segoe UI" w:hAnsi="Segoe UI" w:cs="Segoe UI"/>
          <w:lang w:val="en-US" w:eastAsia="de-DE"/>
        </w:rPr>
        <w:t>p</w:t>
      </w:r>
      <w:r w:rsidR="00750B7F" w:rsidRPr="003B4C23">
        <w:rPr>
          <w:rFonts w:ascii="Segoe UI" w:hAnsi="Segoe UI" w:cs="Segoe UI"/>
          <w:lang w:val="en-US" w:eastAsia="de-DE"/>
        </w:rPr>
        <w:t>lasma cells, and myeloid cells, such as CD3, B220, Kappa, CD6</w:t>
      </w:r>
      <w:r w:rsidRPr="003B4C23">
        <w:rPr>
          <w:rFonts w:ascii="Segoe UI" w:hAnsi="Segoe UI" w:cs="Segoe UI"/>
          <w:lang w:val="en-US" w:eastAsia="de-DE"/>
        </w:rPr>
        <w:t>8</w:t>
      </w:r>
      <w:r w:rsidR="00187162">
        <w:rPr>
          <w:rFonts w:ascii="Segoe UI" w:hAnsi="Segoe UI" w:cs="Segoe UI"/>
          <w:lang w:val="en-US" w:eastAsia="de-DE"/>
        </w:rPr>
        <w:t>,</w:t>
      </w:r>
      <w:r w:rsidR="00594F05">
        <w:rPr>
          <w:rFonts w:ascii="Segoe UI" w:hAnsi="Segoe UI" w:cs="Segoe UI"/>
          <w:lang w:val="en-US" w:eastAsia="de-DE"/>
        </w:rPr>
        <w:t xml:space="preserve"> </w:t>
      </w:r>
      <w:r w:rsidR="00187162">
        <w:rPr>
          <w:rFonts w:ascii="Segoe UI" w:hAnsi="Segoe UI" w:cs="Segoe UI"/>
          <w:lang w:val="en-US" w:eastAsia="de-DE"/>
        </w:rPr>
        <w:t>respectively</w:t>
      </w:r>
      <w:r w:rsidR="004A7887" w:rsidRPr="003B4C23">
        <w:rPr>
          <w:rFonts w:ascii="Segoe UI" w:hAnsi="Segoe UI" w:cs="Segoe UI"/>
          <w:lang w:val="en-US" w:eastAsia="de-DE"/>
        </w:rPr>
        <w:t xml:space="preserve">. The cluster annotated as </w:t>
      </w:r>
      <w:r w:rsidR="00C7321D">
        <w:rPr>
          <w:rFonts w:ascii="Segoe UI" w:hAnsi="Segoe UI" w:cs="Segoe UI"/>
          <w:lang w:val="en-US" w:eastAsia="de-DE"/>
        </w:rPr>
        <w:t xml:space="preserve">endothelia &amp; </w:t>
      </w:r>
      <w:r w:rsidR="00412703" w:rsidRPr="003B4C23">
        <w:rPr>
          <w:rFonts w:ascii="Segoe UI" w:hAnsi="Segoe UI" w:cs="Segoe UI"/>
          <w:lang w:val="en-US" w:eastAsia="de-DE"/>
        </w:rPr>
        <w:t>stroma</w:t>
      </w:r>
      <w:r w:rsidR="004A7887" w:rsidRPr="003B4C23">
        <w:rPr>
          <w:rFonts w:ascii="Segoe UI" w:hAnsi="Segoe UI" w:cs="Segoe UI"/>
          <w:lang w:val="en-US" w:eastAsia="de-DE"/>
        </w:rPr>
        <w:t xml:space="preserve"> was high in 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markers EMCN, CD31, LYVE1, PDPN, </w:t>
      </w:r>
      <w:r w:rsidR="007D444E" w:rsidRPr="003B4C23">
        <w:rPr>
          <w:rFonts w:ascii="Segoe UI" w:hAnsi="Segoe UI" w:cs="Segoe UI"/>
          <w:lang w:val="en-US" w:eastAsia="de-DE"/>
        </w:rPr>
        <w:t xml:space="preserve">Sca1, and </w:t>
      </w:r>
      <w:proofErr w:type="spellStart"/>
      <w:r w:rsidR="007D444E" w:rsidRPr="003B4C23">
        <w:rPr>
          <w:rFonts w:ascii="Segoe UI" w:hAnsi="Segoe UI" w:cs="Segoe UI"/>
          <w:lang w:val="en-US" w:eastAsia="de-DE"/>
        </w:rPr>
        <w:t>PDGFRa</w:t>
      </w:r>
      <w:proofErr w:type="spellEnd"/>
      <w:r w:rsidR="007D444E" w:rsidRPr="003B4C23">
        <w:rPr>
          <w:rFonts w:ascii="Segoe UI" w:hAnsi="Segoe UI" w:cs="Segoe UI"/>
          <w:lang w:val="en-US" w:eastAsia="de-DE"/>
        </w:rPr>
        <w:t xml:space="preserve">, </w:t>
      </w:r>
      <w:r w:rsidR="004A7887" w:rsidRPr="003B4C23">
        <w:rPr>
          <w:rFonts w:ascii="Segoe UI" w:hAnsi="Segoe UI" w:cs="Segoe UI"/>
          <w:lang w:val="en-US" w:eastAsia="de-DE"/>
        </w:rPr>
        <w:t xml:space="preserve">while the cluster annotated as </w:t>
      </w:r>
      <w:commentRangeStart w:id="7"/>
      <w:r w:rsidR="004A7887" w:rsidRPr="003B4C23">
        <w:rPr>
          <w:rFonts w:ascii="Segoe UI" w:hAnsi="Segoe UI" w:cs="Segoe UI"/>
          <w:lang w:val="en-US" w:eastAsia="de-DE"/>
        </w:rPr>
        <w:t xml:space="preserve">epithelia was marked by a high level of </w:t>
      </w:r>
      <w:proofErr w:type="spellStart"/>
      <w:r w:rsidR="004A7887" w:rsidRPr="003B4C23">
        <w:rPr>
          <w:rFonts w:ascii="Segoe UI" w:hAnsi="Segoe UI" w:cs="Segoe UI"/>
          <w:lang w:val="en-US" w:eastAsia="de-DE"/>
        </w:rPr>
        <w:t>EpCAM</w:t>
      </w:r>
      <w:proofErr w:type="spellEnd"/>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commentRangeEnd w:id="7"/>
      <w:r w:rsidR="00DF209F">
        <w:rPr>
          <w:rStyle w:val="Kommentarzeichen"/>
        </w:rPr>
        <w:commentReference w:id="7"/>
      </w:r>
    </w:p>
    <w:p w14:paraId="49E12C46" w14:textId="535048F1"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t>For visual validation, the annotated cell types, namely immune cells (</w:t>
      </w:r>
      <w:r w:rsidR="00187162">
        <w:rPr>
          <w:rFonts w:ascii="Segoe UI" w:hAnsi="Segoe UI" w:cs="Segoe UI"/>
          <w:lang w:val="en-US" w:eastAsia="de-DE"/>
        </w:rPr>
        <w:t>d</w:t>
      </w:r>
      <w:r w:rsidRPr="003B4C23">
        <w:rPr>
          <w:rFonts w:ascii="Segoe UI" w:hAnsi="Segoe UI" w:cs="Segoe UI"/>
          <w:lang w:val="en-US" w:eastAsia="de-DE"/>
        </w:rPr>
        <w:t>ark</w:t>
      </w:r>
      <w:r w:rsidR="00187162">
        <w:rPr>
          <w:rFonts w:ascii="Segoe UI" w:hAnsi="Segoe UI" w:cs="Segoe UI"/>
          <w:lang w:val="en-US" w:eastAsia="de-DE"/>
        </w:rPr>
        <w:t xml:space="preserve"> </w:t>
      </w:r>
      <w:r w:rsidRPr="003B4C23">
        <w:rPr>
          <w:rFonts w:ascii="Segoe UI" w:hAnsi="Segoe UI" w:cs="Segoe UI"/>
          <w:lang w:val="en-US" w:eastAsia="de-DE"/>
        </w:rPr>
        <w:t xml:space="preserve">cyan),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w:t>
      </w:r>
      <w:r w:rsidR="00187162">
        <w:rPr>
          <w:rFonts w:ascii="Segoe UI" w:hAnsi="Segoe UI" w:cs="Segoe UI"/>
          <w:lang w:val="en-US" w:eastAsia="de-DE"/>
        </w:rPr>
        <w:t>d</w:t>
      </w:r>
      <w:r w:rsidRPr="003B4C23">
        <w:rPr>
          <w:rFonts w:ascii="Segoe UI" w:hAnsi="Segoe UI" w:cs="Segoe UI"/>
          <w:lang w:val="en-US" w:eastAsia="de-DE"/>
        </w:rPr>
        <w:t>ark</w:t>
      </w:r>
      <w:r w:rsidR="00187162">
        <w:rPr>
          <w:rFonts w:ascii="Segoe UI" w:hAnsi="Segoe UI" w:cs="Segoe UI"/>
          <w:lang w:val="en-US" w:eastAsia="de-DE"/>
        </w:rPr>
        <w:t xml:space="preserve"> </w:t>
      </w:r>
      <w:r w:rsidRPr="003B4C23">
        <w:rPr>
          <w:rFonts w:ascii="Segoe UI" w:hAnsi="Segoe UI" w:cs="Segoe UI"/>
          <w:lang w:val="en-US" w:eastAsia="de-DE"/>
        </w:rPr>
        <w:t>magenta), and epithelia (</w:t>
      </w:r>
      <w:r w:rsidR="00187162">
        <w:rPr>
          <w:rFonts w:ascii="Segoe UI" w:hAnsi="Segoe UI" w:cs="Segoe UI"/>
          <w:lang w:val="en-US" w:eastAsia="de-DE"/>
        </w:rPr>
        <w:t>g</w:t>
      </w:r>
      <w:r w:rsidRPr="003B4C23">
        <w:rPr>
          <w:rFonts w:ascii="Segoe UI" w:hAnsi="Segoe UI" w:cs="Segoe UI"/>
          <w:lang w:val="en-US" w:eastAsia="de-DE"/>
        </w:rPr>
        <w:t xml:space="preserve">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MELC IF overlays of CD45 (</w:t>
      </w:r>
      <w:r w:rsidR="00187162">
        <w:rPr>
          <w:rFonts w:ascii="Segoe UI" w:hAnsi="Segoe UI" w:cs="Segoe UI"/>
          <w:lang w:val="en-US" w:eastAsia="de-DE"/>
        </w:rPr>
        <w:t>c</w:t>
      </w:r>
      <w:r w:rsidR="004A7887" w:rsidRPr="003B4C23">
        <w:rPr>
          <w:rFonts w:ascii="Segoe UI" w:hAnsi="Segoe UI" w:cs="Segoe UI"/>
          <w:lang w:val="en-US" w:eastAsia="de-DE"/>
        </w:rPr>
        <w:t>yan), CD31 (</w:t>
      </w:r>
      <w:r w:rsidR="00187162">
        <w:rPr>
          <w:rFonts w:ascii="Segoe UI" w:hAnsi="Segoe UI" w:cs="Segoe UI"/>
          <w:lang w:val="en-US" w:eastAsia="de-DE"/>
        </w:rPr>
        <w:t>m</w:t>
      </w:r>
      <w:r w:rsidR="004A7887" w:rsidRPr="003B4C23">
        <w:rPr>
          <w:rFonts w:ascii="Segoe UI" w:hAnsi="Segoe UI" w:cs="Segoe UI"/>
          <w:lang w:val="en-US" w:eastAsia="de-DE"/>
        </w:rPr>
        <w:t xml:space="preserve">agenta), and </w:t>
      </w:r>
      <w:proofErr w:type="spellStart"/>
      <w:r w:rsidR="004A7887" w:rsidRPr="003B4C23">
        <w:rPr>
          <w:rFonts w:ascii="Segoe UI" w:hAnsi="Segoe UI" w:cs="Segoe UI"/>
          <w:lang w:val="en-US" w:eastAsia="de-DE"/>
        </w:rPr>
        <w:t>EpCAM</w:t>
      </w:r>
      <w:proofErr w:type="spellEnd"/>
      <w:r w:rsidR="004A7887" w:rsidRPr="003B4C23">
        <w:rPr>
          <w:rFonts w:ascii="Segoe UI" w:hAnsi="Segoe UI" w:cs="Segoe UI"/>
          <w:lang w:val="en-US" w:eastAsia="de-DE"/>
        </w:rPr>
        <w:t xml:space="preserve"> (</w:t>
      </w:r>
      <w:r w:rsidR="00187162">
        <w:rPr>
          <w:rFonts w:ascii="Segoe UI" w:hAnsi="Segoe UI" w:cs="Segoe UI"/>
          <w:lang w:val="en-US" w:eastAsia="de-DE"/>
        </w:rPr>
        <w:t>y</w:t>
      </w:r>
      <w:r w:rsidR="004A7887" w:rsidRPr="003B4C23">
        <w:rPr>
          <w:rFonts w:ascii="Segoe UI" w:hAnsi="Segoe UI" w:cs="Segoe UI"/>
          <w:lang w:val="en-US" w:eastAsia="de-DE"/>
        </w:rPr>
        <w:t>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6"/>
    <w:p w14:paraId="2FD30A14" w14:textId="0485E012"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t>To increase the granularity</w:t>
      </w:r>
      <w:r w:rsidR="003D6F20">
        <w:rPr>
          <w:rFonts w:ascii="Segoe UI" w:hAnsi="Segoe UI" w:cs="Segoe UI"/>
          <w:lang w:val="en-US" w:eastAsia="de-DE"/>
        </w:rPr>
        <w:t xml:space="preserve"> and identify ILC subtypes</w:t>
      </w:r>
      <w:r w:rsidRPr="003B4C23">
        <w:rPr>
          <w:rFonts w:ascii="Segoe UI" w:hAnsi="Segoe UI" w:cs="Segoe UI"/>
          <w:lang w:val="en-US" w:eastAsia="de-DE"/>
        </w:rPr>
        <w:t>, we 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typ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xml:space="preserve">. 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w:t>
      </w:r>
      <w:r w:rsidR="00C6300E" w:rsidRPr="003B4C23">
        <w:rPr>
          <w:rFonts w:ascii="Segoe UI" w:hAnsi="Segoe UI" w:cs="Segoe UI"/>
          <w:lang w:val="en-US" w:eastAsia="de-DE"/>
        </w:rPr>
        <w:lastRenderedPageBreak/>
        <w:t xml:space="preserve">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w:t>
      </w:r>
      <w:r w:rsidR="00187162">
        <w:rPr>
          <w:rFonts w:ascii="Segoe UI" w:hAnsi="Segoe UI" w:cs="Segoe UI"/>
          <w:lang w:val="en-US" w:eastAsia="de-DE"/>
        </w:rPr>
        <w:t>with</w:t>
      </w:r>
      <w:r w:rsidR="00C6300E" w:rsidRPr="003B4C23">
        <w:rPr>
          <w:rFonts w:ascii="Segoe UI" w:hAnsi="Segoe UI" w:cs="Segoe UI"/>
          <w:lang w:val="en-US" w:eastAsia="de-DE"/>
        </w:rPr>
        <w:t xml:space="preserve"> high levels of GATA3eGFP and KLRG1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w:t>
      </w:r>
      <w:r w:rsidR="00187162">
        <w:rPr>
          <w:rFonts w:ascii="Segoe UI" w:hAnsi="Segoe UI" w:cs="Segoe UI"/>
          <w:lang w:val="en-US" w:eastAsia="de-DE"/>
        </w:rPr>
        <w:t>W</w:t>
      </w:r>
      <w:r w:rsidR="007A2640" w:rsidRPr="003B4C23">
        <w:rPr>
          <w:rFonts w:ascii="Segoe UI" w:hAnsi="Segoe UI" w:cs="Segoe UI"/>
          <w:lang w:val="en-US" w:eastAsia="de-DE"/>
        </w:rPr>
        <w:t xml:space="preserve">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r w:rsidR="00C54D33">
        <w:rPr>
          <w:rFonts w:ascii="Segoe UI" w:hAnsi="Segoe UI" w:cs="Segoe UI"/>
          <w:lang w:val="en-US" w:eastAsia="de-DE"/>
        </w:rPr>
        <w:t>V</w:t>
      </w:r>
      <w:r w:rsidR="00862A96" w:rsidRPr="003B4C23">
        <w:rPr>
          <w:rFonts w:ascii="Segoe UI" w:hAnsi="Segoe UI" w:cs="Segoe UI"/>
          <w:lang w:val="en-US" w:eastAsia="de-DE"/>
        </w:rPr>
        <w:t>isual</w:t>
      </w:r>
      <w:commentRangeStart w:id="8"/>
      <w:r w:rsidR="00862A96" w:rsidRPr="003B4C23">
        <w:rPr>
          <w:rFonts w:ascii="Segoe UI" w:hAnsi="Segoe UI" w:cs="Segoe UI"/>
          <w:lang w:val="en-US" w:eastAsia="de-DE"/>
        </w:rPr>
        <w:t xml:space="preserve"> validation </w:t>
      </w:r>
      <w:commentRangeEnd w:id="8"/>
      <w:r w:rsidR="00B06C33">
        <w:rPr>
          <w:rStyle w:val="Kommentarzeichen"/>
        </w:rPr>
        <w:commentReference w:id="8"/>
      </w:r>
      <w:r w:rsidR="00452B7B">
        <w:rPr>
          <w:rFonts w:ascii="Segoe UI" w:hAnsi="Segoe UI" w:cs="Segoe UI"/>
          <w:lang w:val="en-US" w:eastAsia="de-DE"/>
        </w:rPr>
        <w:t xml:space="preserve">of the annotated ILC subtypes with respective ILC-related markers using IF overlays </w:t>
      </w:r>
      <w:r w:rsidR="00862A96" w:rsidRPr="003B4C23">
        <w:rPr>
          <w:rFonts w:ascii="Segoe UI" w:hAnsi="Segoe UI" w:cs="Segoe UI"/>
          <w:lang w:val="en-US" w:eastAsia="de-DE"/>
        </w:rPr>
        <w:t xml:space="preserve">was performed </w:t>
      </w:r>
      <w:r w:rsidR="00C54D33">
        <w:rPr>
          <w:rFonts w:ascii="Segoe UI" w:hAnsi="Segoe UI" w:cs="Segoe UI"/>
          <w:lang w:val="en-US" w:eastAsia="de-DE"/>
        </w:rPr>
        <w:t xml:space="preserve">and confirmed correct annotation </w:t>
      </w:r>
      <w:r w:rsidR="00862A96" w:rsidRPr="003B4C23">
        <w:rPr>
          <w:rFonts w:ascii="Segoe UI" w:hAnsi="Segoe UI" w:cs="Segoe UI"/>
          <w:lang w:val="en-US" w:eastAsia="de-DE"/>
        </w:rPr>
        <w:t xml:space="preserve">(Fig. 3C-E). </w:t>
      </w:r>
      <w:r w:rsidR="004C6F34">
        <w:rPr>
          <w:rFonts w:ascii="Segoe UI" w:hAnsi="Segoe UI" w:cs="Segoe UI"/>
          <w:lang w:val="en-US" w:eastAsia="de-DE"/>
        </w:rPr>
        <w:t xml:space="preserve">Of note, visual validation included the presence of a nuclei signal, evaluation of a lymphocyte-like shape and the presence of subtypes specific IF signal described in more detail in the following section. </w:t>
      </w:r>
      <w:r w:rsidR="00862A96" w:rsidRPr="003B4C23">
        <w:rPr>
          <w:rFonts w:ascii="Segoe UI" w:hAnsi="Segoe UI" w:cs="Segoe UI"/>
          <w:lang w:val="en-US" w:eastAsia="de-DE"/>
        </w:rPr>
        <w:t>All three clusters showed high levels of</w:t>
      </w:r>
      <w:commentRangeStart w:id="9"/>
      <w:commentRangeStart w:id="10"/>
      <w:r w:rsidR="00862A96" w:rsidRPr="003B4C23">
        <w:rPr>
          <w:rFonts w:ascii="Segoe UI" w:hAnsi="Segoe UI" w:cs="Segoe UI"/>
          <w:lang w:val="en-US" w:eastAsia="de-DE"/>
        </w:rPr>
        <w:t xml:space="preserve"> GATA3eGFP</w:t>
      </w:r>
      <w:r w:rsidR="0004726E" w:rsidRPr="003B4C23">
        <w:rPr>
          <w:rFonts w:ascii="Segoe UI" w:hAnsi="Segoe UI" w:cs="Segoe UI"/>
          <w:lang w:val="en-US" w:eastAsia="de-DE"/>
        </w:rPr>
        <w:t xml:space="preserve"> </w:t>
      </w:r>
      <w:commentRangeEnd w:id="9"/>
      <w:r w:rsidR="003D6F20">
        <w:rPr>
          <w:rStyle w:val="Kommentarzeichen"/>
        </w:rPr>
        <w:commentReference w:id="9"/>
      </w:r>
      <w:commentRangeEnd w:id="10"/>
      <w:r w:rsidR="00551A6D">
        <w:rPr>
          <w:rStyle w:val="Kommentarzeichen"/>
        </w:rPr>
        <w:commentReference w:id="10"/>
      </w:r>
      <w:r w:rsidR="007819B9">
        <w:rPr>
          <w:rFonts w:ascii="Segoe UI" w:hAnsi="Segoe UI" w:cs="Segoe UI"/>
          <w:lang w:val="en-US" w:eastAsia="de-DE"/>
        </w:rPr>
        <w:t xml:space="preserve">(median over 6) </w:t>
      </w:r>
      <w:r w:rsidR="0004726E" w:rsidRPr="003B4C23">
        <w:rPr>
          <w:rFonts w:ascii="Segoe UI" w:hAnsi="Segoe UI" w:cs="Segoe UI"/>
          <w:lang w:val="en-US" w:eastAsia="de-DE"/>
        </w:rPr>
        <w:t xml:space="preserve">(Fig. 3B). </w:t>
      </w:r>
      <w:r w:rsidR="004B0CAE">
        <w:rPr>
          <w:rFonts w:ascii="Segoe UI" w:hAnsi="Segoe UI" w:cs="Segoe UI"/>
          <w:lang w:val="en-US" w:eastAsia="de-DE"/>
        </w:rPr>
        <w:t xml:space="preserve">Both </w:t>
      </w:r>
      <w:r w:rsidR="0004726E" w:rsidRPr="003B4C23">
        <w:rPr>
          <w:rFonts w:ascii="Segoe UI" w:hAnsi="Segoe UI" w:cs="Segoe UI"/>
          <w:lang w:val="en-US" w:eastAsia="de-DE"/>
        </w:rPr>
        <w:t>ILC2s</w:t>
      </w:r>
      <w:r w:rsidR="003D6F20">
        <w:rPr>
          <w:rFonts w:ascii="Segoe UI" w:hAnsi="Segoe UI" w:cs="Segoe UI"/>
          <w:lang w:val="en-US" w:eastAsia="de-DE"/>
        </w:rPr>
        <w:t xml:space="preserve"> </w:t>
      </w:r>
      <w:r w:rsidR="004B0CAE">
        <w:rPr>
          <w:rFonts w:ascii="Segoe UI" w:hAnsi="Segoe UI" w:cs="Segoe UI"/>
          <w:lang w:val="en-US" w:eastAsia="de-DE"/>
        </w:rPr>
        <w:t xml:space="preserve">and ILC3s </w:t>
      </w:r>
      <w:r w:rsidR="00551A6D">
        <w:rPr>
          <w:rFonts w:ascii="Segoe UI" w:hAnsi="Segoe UI" w:cs="Segoe UI"/>
          <w:lang w:val="en-US" w:eastAsia="de-DE"/>
        </w:rPr>
        <w:t>had</w:t>
      </w:r>
      <w:r w:rsidR="00862A96" w:rsidRPr="003B4C23">
        <w:rPr>
          <w:rFonts w:ascii="Segoe UI" w:hAnsi="Segoe UI" w:cs="Segoe UI"/>
          <w:lang w:val="en-US" w:eastAsia="de-DE"/>
        </w:rPr>
        <w:t xml:space="preserve"> </w:t>
      </w:r>
      <w:commentRangeStart w:id="11"/>
      <w:commentRangeStart w:id="12"/>
      <w:r w:rsidR="004B0CAE">
        <w:rPr>
          <w:rFonts w:ascii="Segoe UI" w:hAnsi="Segoe UI" w:cs="Segoe UI"/>
          <w:lang w:val="en-US" w:eastAsia="de-DE"/>
        </w:rPr>
        <w:t>intensity</w:t>
      </w:r>
      <w:r w:rsidR="0004726E" w:rsidRPr="003B4C23">
        <w:rPr>
          <w:rFonts w:ascii="Segoe UI" w:hAnsi="Segoe UI" w:cs="Segoe UI"/>
          <w:lang w:val="en-US" w:eastAsia="de-DE"/>
        </w:rPr>
        <w:t xml:space="preserve"> levels </w:t>
      </w:r>
      <w:commentRangeEnd w:id="11"/>
      <w:r w:rsidR="003D6F20">
        <w:rPr>
          <w:rStyle w:val="Kommentarzeichen"/>
        </w:rPr>
        <w:commentReference w:id="11"/>
      </w:r>
      <w:commentRangeEnd w:id="12"/>
      <w:r w:rsidR="00D94746">
        <w:rPr>
          <w:rStyle w:val="Kommentarzeichen"/>
        </w:rPr>
        <w:commentReference w:id="12"/>
      </w:r>
      <w:r w:rsidR="0004726E" w:rsidRPr="003B4C23">
        <w:rPr>
          <w:rFonts w:ascii="Segoe UI" w:hAnsi="Segoe UI" w:cs="Segoe UI"/>
          <w:lang w:val="en-US" w:eastAsia="de-DE"/>
        </w:rPr>
        <w:t>of both CD127 and CD90.2</w:t>
      </w:r>
      <w:r w:rsidR="004B0CAE">
        <w:rPr>
          <w:rFonts w:ascii="Segoe UI" w:hAnsi="Segoe UI" w:cs="Segoe UI"/>
          <w:lang w:val="en-US" w:eastAsia="de-DE"/>
        </w:rPr>
        <w:t xml:space="preserve"> that </w:t>
      </w:r>
      <w:r w:rsidR="005F01B4">
        <w:rPr>
          <w:rFonts w:ascii="Segoe UI" w:hAnsi="Segoe UI" w:cs="Segoe UI"/>
          <w:lang w:val="en-US" w:eastAsia="de-DE"/>
        </w:rPr>
        <w:t xml:space="preserve">had a median of </w:t>
      </w:r>
      <w:r w:rsidR="004B0CAE">
        <w:rPr>
          <w:rFonts w:ascii="Segoe UI" w:hAnsi="Segoe UI" w:cs="Segoe UI"/>
          <w:lang w:val="en-US" w:eastAsia="de-DE"/>
        </w:rPr>
        <w:t xml:space="preserve">around </w:t>
      </w:r>
      <w:r w:rsidR="007819B9">
        <w:rPr>
          <w:rFonts w:ascii="Segoe UI" w:hAnsi="Segoe UI" w:cs="Segoe UI"/>
          <w:lang w:val="en-US" w:eastAsia="de-DE"/>
        </w:rPr>
        <w:t xml:space="preserve">6 while </w:t>
      </w:r>
      <w:r w:rsidR="004B0CAE">
        <w:rPr>
          <w:rFonts w:ascii="Segoe UI" w:hAnsi="Segoe UI" w:cs="Segoe UI"/>
          <w:lang w:val="en-US" w:eastAsia="de-DE"/>
        </w:rPr>
        <w:t>identified NK cells/ILC1s</w:t>
      </w:r>
      <w:r w:rsidR="007819B9">
        <w:rPr>
          <w:rFonts w:ascii="Segoe UI" w:hAnsi="Segoe UI" w:cs="Segoe UI"/>
          <w:lang w:val="en-US" w:eastAsia="de-DE"/>
        </w:rPr>
        <w:t xml:space="preserve"> had lower or no levels of both markers with medians of 0. Furthermore, </w:t>
      </w:r>
      <w:r w:rsidR="005F01B4">
        <w:rPr>
          <w:rFonts w:ascii="Segoe UI" w:hAnsi="Segoe UI" w:cs="Segoe UI"/>
          <w:lang w:val="en-US" w:eastAsia="de-DE"/>
        </w:rPr>
        <w:t xml:space="preserve">ILC2s showed </w:t>
      </w:r>
      <w:r w:rsidR="0004726E" w:rsidRPr="003B4C23">
        <w:rPr>
          <w:rFonts w:ascii="Segoe UI" w:hAnsi="Segoe UI" w:cs="Segoe UI"/>
          <w:lang w:val="en-US" w:eastAsia="de-DE"/>
        </w:rPr>
        <w:t xml:space="preserve">the highest </w:t>
      </w:r>
      <w:r w:rsidR="00862A96" w:rsidRPr="003B4C23">
        <w:rPr>
          <w:rFonts w:ascii="Segoe UI" w:hAnsi="Segoe UI" w:cs="Segoe UI"/>
          <w:lang w:val="en-US" w:eastAsia="de-DE"/>
        </w:rPr>
        <w:t>level</w:t>
      </w:r>
      <w:r w:rsidR="005F01B4">
        <w:rPr>
          <w:rFonts w:ascii="Segoe UI" w:hAnsi="Segoe UI" w:cs="Segoe UI"/>
          <w:lang w:val="en-US" w:eastAsia="de-DE"/>
        </w:rPr>
        <w:t>s</w:t>
      </w:r>
      <w:r w:rsidR="00862A96" w:rsidRPr="003B4C23">
        <w:rPr>
          <w:rFonts w:ascii="Segoe UI" w:hAnsi="Segoe UI" w:cs="Segoe UI"/>
          <w:lang w:val="en-US" w:eastAsia="de-DE"/>
        </w:rPr>
        <w:t xml:space="preserve"> </w:t>
      </w:r>
      <w:r w:rsidR="0004726E" w:rsidRPr="003B4C23">
        <w:rPr>
          <w:rFonts w:ascii="Segoe UI" w:hAnsi="Segoe UI" w:cs="Segoe UI"/>
          <w:lang w:val="en-US" w:eastAsia="de-DE"/>
        </w:rPr>
        <w:t xml:space="preserve">of GATA3eGFP </w:t>
      </w:r>
      <w:r w:rsidR="005F01B4">
        <w:rPr>
          <w:rFonts w:ascii="Segoe UI" w:hAnsi="Segoe UI" w:cs="Segoe UI"/>
          <w:lang w:val="en-US" w:eastAsia="de-DE"/>
        </w:rPr>
        <w:t>and KLRG1 with medians of 6.3 and 6.2, respectively</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 xml:space="preserve">were </w:t>
      </w:r>
      <w:r w:rsidR="005F01B4">
        <w:rPr>
          <w:rFonts w:ascii="Segoe UI" w:hAnsi="Segoe UI" w:cs="Segoe UI"/>
          <w:lang w:val="en-US" w:eastAsia="de-DE"/>
        </w:rPr>
        <w:t>the ILC cluster with the highest levels of TBET and EOMES. The median of EOMES was 6.4</w:t>
      </w:r>
      <w:r w:rsidR="00D94746">
        <w:rPr>
          <w:rFonts w:ascii="Segoe UI" w:hAnsi="Segoe UI" w:cs="Segoe UI"/>
          <w:lang w:val="en-US" w:eastAsia="de-DE"/>
        </w:rPr>
        <w:t xml:space="preserve"> while both ILC2s and ILC3s had a median of 0. With 6.5 in NK cells/ILC1s, the median of TBET was even higher. Partly, also ILC3s showed TBET signal (median = 4), while ILC2s had a TBET and EOMES median of 0 </w:t>
      </w:r>
      <w:r w:rsidR="00473922" w:rsidRPr="003B4C23">
        <w:rPr>
          <w:rFonts w:ascii="Segoe UI" w:hAnsi="Segoe UI" w:cs="Segoe UI"/>
          <w:lang w:val="en-US" w:eastAsia="de-DE"/>
        </w:rPr>
        <w:t xml:space="preserve">(Fig. 3B, 3D). The cluster annotated as ILC3s had </w:t>
      </w:r>
      <w:r w:rsidR="00D94746">
        <w:rPr>
          <w:rFonts w:ascii="Segoe UI" w:hAnsi="Segoe UI" w:cs="Segoe UI"/>
          <w:lang w:val="en-US" w:eastAsia="de-DE"/>
        </w:rPr>
        <w:t>a high median of</w:t>
      </w:r>
      <w:r w:rsidR="00473922" w:rsidRPr="003B4C23">
        <w:rPr>
          <w:rFonts w:ascii="Segoe UI" w:hAnsi="Segoe UI" w:cs="Segoe UI"/>
          <w:lang w:val="en-US" w:eastAsia="de-DE"/>
        </w:rPr>
        <w:t xml:space="preserve"> </w:t>
      </w:r>
      <w:r w:rsidR="00F5361D" w:rsidRPr="003B4C23">
        <w:rPr>
          <w:rFonts w:ascii="Segoe UI" w:hAnsi="Segoe UI" w:cs="Segoe UI"/>
          <w:lang w:val="en-US" w:eastAsia="de-DE"/>
        </w:rPr>
        <w:t>RORγt</w:t>
      </w:r>
      <w:r w:rsidR="00862A96" w:rsidRPr="003B4C23">
        <w:rPr>
          <w:rFonts w:ascii="Segoe UI" w:hAnsi="Segoe UI" w:cs="Segoe UI"/>
          <w:lang w:val="en-US" w:eastAsia="de-DE"/>
        </w:rPr>
        <w:t xml:space="preserve"> </w:t>
      </w:r>
      <w:r w:rsidR="00D94746">
        <w:rPr>
          <w:rFonts w:ascii="Segoe UI" w:hAnsi="Segoe UI" w:cs="Segoe UI"/>
          <w:lang w:val="en-US" w:eastAsia="de-DE"/>
        </w:rPr>
        <w:t>(6.2), while the median of ILC2s and NK cells/ILC1s was 0</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0B10AD6D"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w:t>
      </w:r>
      <w:commentRangeStart w:id="13"/>
      <w:commentRangeStart w:id="14"/>
      <w:r w:rsidRPr="003B4C23">
        <w:rPr>
          <w:rFonts w:ascii="Segoe UI" w:hAnsi="Segoe UI" w:cs="Segoe UI"/>
          <w:lang w:val="en-US" w:eastAsia="de-DE"/>
        </w:rPr>
        <w:t>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w:t>
      </w:r>
      <w:commentRangeEnd w:id="13"/>
      <w:r w:rsidR="00B93424">
        <w:rPr>
          <w:rStyle w:val="Kommentarzeichen"/>
        </w:rPr>
        <w:commentReference w:id="13"/>
      </w:r>
      <w:commentRangeEnd w:id="14"/>
      <w:r w:rsidR="001D4D8C">
        <w:rPr>
          <w:rStyle w:val="Kommentarzeichen"/>
        </w:rPr>
        <w:commentReference w:id="14"/>
      </w:r>
      <w:r w:rsidRPr="003B4C23">
        <w:rPr>
          <w:rFonts w:ascii="Segoe UI" w:hAnsi="Segoe UI" w:cs="Segoe UI"/>
          <w:lang w:val="en-US" w:eastAsia="de-DE"/>
        </w:rPr>
        <w:t>.</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lung and </w:t>
      </w:r>
      <w:r w:rsidR="00992A42" w:rsidRPr="003B4C23">
        <w:rPr>
          <w:rFonts w:ascii="Segoe UI" w:hAnsi="Segoe UI" w:cs="Segoe UI"/>
          <w:b/>
          <w:sz w:val="25"/>
          <w:szCs w:val="25"/>
          <w:lang w:val="en-US" w:eastAsia="de-DE"/>
        </w:rPr>
        <w:t>only increase at IL-33 day 3</w:t>
      </w:r>
    </w:p>
    <w:p w14:paraId="036710BA" w14:textId="4F72592B"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We first quantified the total count, as well as the proportions of the identified ILC subtypes within the immune and the ILC compartment</w:t>
      </w:r>
      <w:r w:rsidR="005721DE" w:rsidRPr="003B4C23">
        <w:rPr>
          <w:rFonts w:ascii="Segoe UI" w:hAnsi="Segoe UI" w:cs="Segoe UI"/>
          <w:lang w:val="en-US" w:eastAsia="de-DE"/>
        </w:rPr>
        <w:t xml:space="preserve"> under </w:t>
      </w:r>
      <w:r w:rsidR="00B93424" w:rsidRPr="003B4C23">
        <w:rPr>
          <w:rFonts w:ascii="Segoe UI" w:hAnsi="Segoe UI" w:cs="Segoe UI"/>
          <w:lang w:val="en-US" w:eastAsia="de-DE"/>
        </w:rPr>
        <w:t>h</w:t>
      </w:r>
      <w:r w:rsidR="00B93424">
        <w:rPr>
          <w:rFonts w:ascii="Segoe UI" w:hAnsi="Segoe UI" w:cs="Segoe UI"/>
          <w:lang w:val="en-US" w:eastAsia="de-DE"/>
        </w:rPr>
        <w:t>omeostatic</w:t>
      </w:r>
      <w:r w:rsidR="00B93424" w:rsidRPr="003B4C23">
        <w:rPr>
          <w:rFonts w:ascii="Segoe UI" w:hAnsi="Segoe UI" w:cs="Segoe UI"/>
          <w:lang w:val="en-US" w:eastAsia="de-DE"/>
        </w:rPr>
        <w:t xml:space="preserve"> </w:t>
      </w:r>
      <w:r w:rsidR="005721DE" w:rsidRPr="003B4C23">
        <w:rPr>
          <w:rFonts w:ascii="Segoe UI" w:hAnsi="Segoe UI" w:cs="Segoe UI"/>
          <w:lang w:val="en-US" w:eastAsia="de-DE"/>
        </w:rPr>
        <w:t>conditions</w:t>
      </w:r>
      <w:r w:rsidRPr="003B4C23">
        <w:rPr>
          <w:rFonts w:ascii="Segoe UI" w:hAnsi="Segoe UI" w:cs="Segoe UI"/>
          <w:lang w:val="en-US" w:eastAsia="de-DE"/>
        </w:rPr>
        <w:t xml:space="preserve"> (Fig. 4A-C). The median 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ILC3s were the rarest ILC subtype and were only detected in one</w:t>
      </w:r>
      <w:r w:rsidR="009A2A68">
        <w:rPr>
          <w:rFonts w:ascii="Segoe UI" w:hAnsi="Segoe UI" w:cs="Segoe UI"/>
          <w:lang w:val="en-US" w:eastAsia="de-DE"/>
        </w:rPr>
        <w:t xml:space="preserve"> out of 9</w:t>
      </w:r>
      <w:r w:rsidR="005721DE" w:rsidRPr="003B4C23">
        <w:rPr>
          <w:rFonts w:ascii="Segoe UI" w:hAnsi="Segoe UI" w:cs="Segoe UI"/>
          <w:lang w:val="en-US" w:eastAsia="de-DE"/>
        </w:rPr>
        <w:t xml:space="preserve"> FOV under </w:t>
      </w:r>
      <w:r w:rsidR="0036367F">
        <w:rPr>
          <w:rFonts w:ascii="Segoe UI" w:hAnsi="Segoe UI" w:cs="Segoe UI"/>
          <w:lang w:val="en-US" w:eastAsia="de-DE"/>
        </w:rPr>
        <w:t>homeostatic</w:t>
      </w:r>
      <w:r w:rsidR="005721DE" w:rsidRPr="003B4C23">
        <w:rPr>
          <w:rFonts w:ascii="Segoe UI" w:hAnsi="Segoe UI" w:cs="Segoe UI"/>
          <w:lang w:val="en-US" w:eastAsia="de-DE"/>
        </w:rPr>
        <w:t xml:space="preserve"> conditions (Fig. 4A). </w:t>
      </w:r>
      <w:r w:rsidR="009A2A68">
        <w:rPr>
          <w:rFonts w:ascii="Segoe UI" w:hAnsi="Segoe UI" w:cs="Segoe UI"/>
          <w:lang w:val="en-US" w:eastAsia="de-DE"/>
        </w:rPr>
        <w:t xml:space="preserve">Regarding the different ILC subtypes, </w:t>
      </w:r>
      <w:r w:rsidR="005721DE" w:rsidRPr="003B4C23">
        <w:rPr>
          <w:rFonts w:ascii="Segoe UI" w:hAnsi="Segoe UI" w:cs="Segoe UI"/>
          <w:lang w:val="en-US" w:eastAsia="de-DE"/>
        </w:rPr>
        <w:t>ILC2s represented the predominant ILC subtype</w:t>
      </w:r>
      <w:r w:rsidR="002420F9">
        <w:rPr>
          <w:rFonts w:ascii="Segoe UI" w:hAnsi="Segoe UI" w:cs="Segoe UI"/>
          <w:lang w:val="en-US" w:eastAsia="de-DE"/>
        </w:rPr>
        <w:t xml:space="preserve"> </w:t>
      </w:r>
      <w:r w:rsidR="00147063">
        <w:rPr>
          <w:rFonts w:ascii="Segoe UI" w:hAnsi="Segoe UI" w:cs="Segoe UI"/>
          <w:lang w:val="en-US" w:eastAsia="de-DE"/>
        </w:rPr>
        <w:t xml:space="preserve">within the immune compartment with a median of </w:t>
      </w:r>
      <w:r w:rsidR="00653D93">
        <w:rPr>
          <w:rFonts w:ascii="Segoe UI" w:hAnsi="Segoe UI" w:cs="Segoe UI"/>
          <w:lang w:val="en-US" w:eastAsia="de-DE"/>
        </w:rPr>
        <w:t>4.5</w:t>
      </w:r>
      <w:r w:rsidR="00147063">
        <w:rPr>
          <w:rFonts w:ascii="Segoe UI" w:hAnsi="Segoe UI" w:cs="Segoe UI"/>
          <w:lang w:val="en-US" w:eastAsia="de-DE"/>
        </w:rPr>
        <w:t> % as well as within the ILC compartment with a median of 61.5 %</w:t>
      </w:r>
      <w:r w:rsidR="005721DE" w:rsidRPr="003B4C23">
        <w:rPr>
          <w:rFonts w:ascii="Segoe UI" w:hAnsi="Segoe UI" w:cs="Segoe UI"/>
          <w:lang w:val="en-US" w:eastAsia="de-DE"/>
        </w:rPr>
        <w:t xml:space="preserve">, </w:t>
      </w:r>
      <w:r w:rsidR="002420F9">
        <w:rPr>
          <w:rFonts w:ascii="Segoe UI" w:hAnsi="Segoe UI" w:cs="Segoe UI"/>
          <w:lang w:val="en-US" w:eastAsia="de-DE"/>
        </w:rPr>
        <w:t>followed by NK cells/ILC1s</w:t>
      </w:r>
      <w:r w:rsidR="00147063">
        <w:rPr>
          <w:rFonts w:ascii="Segoe UI" w:hAnsi="Segoe UI" w:cs="Segoe UI"/>
          <w:lang w:val="en-US" w:eastAsia="de-DE"/>
        </w:rPr>
        <w:t xml:space="preserve"> (median </w:t>
      </w:r>
      <w:r w:rsidR="00653D93">
        <w:rPr>
          <w:rFonts w:ascii="Segoe UI" w:hAnsi="Segoe UI" w:cs="Segoe UI"/>
          <w:lang w:val="en-US" w:eastAsia="de-DE"/>
        </w:rPr>
        <w:t>of 3.7 % and</w:t>
      </w:r>
      <w:r w:rsidR="00147063">
        <w:rPr>
          <w:rFonts w:ascii="Segoe UI" w:hAnsi="Segoe UI" w:cs="Segoe UI"/>
          <w:lang w:val="en-US" w:eastAsia="de-DE"/>
        </w:rPr>
        <w:t xml:space="preserve"> 38.5 %, respectively)</w:t>
      </w:r>
      <w:r w:rsidR="002420F9">
        <w:rPr>
          <w:rFonts w:ascii="Segoe UI" w:hAnsi="Segoe UI" w:cs="Segoe UI"/>
          <w:lang w:val="en-US" w:eastAsia="de-DE"/>
        </w:rPr>
        <w:t xml:space="preserve">. ILC3s were only detectable in one FOV under </w:t>
      </w:r>
      <w:r w:rsidR="0036367F">
        <w:rPr>
          <w:rFonts w:ascii="Segoe UI" w:hAnsi="Segoe UI" w:cs="Segoe UI"/>
          <w:lang w:val="en-US" w:eastAsia="de-DE"/>
        </w:rPr>
        <w:t>homeostatic</w:t>
      </w:r>
      <w:r w:rsidR="002420F9">
        <w:rPr>
          <w:rFonts w:ascii="Segoe UI" w:hAnsi="Segoe UI" w:cs="Segoe UI"/>
          <w:lang w:val="en-US" w:eastAsia="de-DE"/>
        </w:rPr>
        <w:t xml:space="preserve"> conditions and ILC3s were present in frequenc</w:t>
      </w:r>
      <w:r w:rsidR="00F90929">
        <w:rPr>
          <w:rFonts w:ascii="Segoe UI" w:hAnsi="Segoe UI" w:cs="Segoe UI"/>
          <w:lang w:val="en-US" w:eastAsia="de-DE"/>
        </w:rPr>
        <w:t xml:space="preserve">ies of </w:t>
      </w:r>
      <w:r w:rsidR="005721DE" w:rsidRPr="003B4C23">
        <w:rPr>
          <w:rFonts w:ascii="Segoe UI" w:hAnsi="Segoe UI" w:cs="Segoe UI"/>
          <w:lang w:val="en-US" w:eastAsia="de-DE"/>
        </w:rPr>
        <w:t>less than 1 % (Fig. 4B-C).</w:t>
      </w:r>
    </w:p>
    <w:p w14:paraId="2A0D1D8E" w14:textId="4789EA75" w:rsidR="001E1D3B"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w:t>
      </w:r>
      <w:r w:rsidR="0074587B">
        <w:rPr>
          <w:rFonts w:ascii="Segoe UI" w:hAnsi="Segoe UI" w:cs="Segoe UI"/>
          <w:lang w:val="en-US" w:eastAsia="de-DE"/>
        </w:rPr>
        <w:t>after</w:t>
      </w:r>
      <w:r w:rsidRPr="003B4C23">
        <w:rPr>
          <w:rFonts w:ascii="Segoe UI" w:hAnsi="Segoe UI" w:cs="Segoe UI"/>
          <w:lang w:val="en-US" w:eastAsia="de-DE"/>
        </w:rPr>
        <w:t xml:space="preserve"> IL-33 application (Fig. 4D-I). </w:t>
      </w:r>
      <w:r w:rsidR="009220EF" w:rsidRPr="003B4C23">
        <w:rPr>
          <w:rFonts w:ascii="Segoe UI" w:hAnsi="Segoe UI" w:cs="Segoe UI"/>
          <w:lang w:val="en-US" w:eastAsia="de-DE"/>
        </w:rPr>
        <w:t xml:space="preserve">Comparing the time points after IL-33 </w:t>
      </w:r>
      <w:r w:rsidR="00B93424">
        <w:rPr>
          <w:rFonts w:ascii="Segoe UI" w:hAnsi="Segoe UI" w:cs="Segoe UI"/>
          <w:lang w:val="en-US" w:eastAsia="de-DE"/>
        </w:rPr>
        <w:t xml:space="preserve">injection </w:t>
      </w:r>
      <w:r w:rsidR="009220EF" w:rsidRPr="003B4C23">
        <w:rPr>
          <w:rFonts w:ascii="Segoe UI" w:hAnsi="Segoe UI" w:cs="Segoe UI"/>
          <w:lang w:val="en-US" w:eastAsia="de-DE"/>
        </w:rPr>
        <w:t xml:space="preserve">to the controls revealed </w:t>
      </w:r>
      <w:r w:rsidR="00705EEE">
        <w:rPr>
          <w:rFonts w:ascii="Segoe UI" w:hAnsi="Segoe UI" w:cs="Segoe UI"/>
          <w:lang w:val="en-US" w:eastAsia="de-DE"/>
        </w:rPr>
        <w:t xml:space="preserve">already </w:t>
      </w:r>
      <w:r w:rsidR="009220EF" w:rsidRPr="003B4C23">
        <w:rPr>
          <w:rFonts w:ascii="Segoe UI" w:hAnsi="Segoe UI" w:cs="Segoe UI"/>
          <w:lang w:val="en-US" w:eastAsia="de-DE"/>
        </w:rPr>
        <w:t xml:space="preserve">a 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day 1 (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w:t>
      </w:r>
      <w:r w:rsidR="00705EEE">
        <w:rPr>
          <w:rFonts w:ascii="Segoe UI" w:hAnsi="Segoe UI" w:cs="Segoe UI"/>
          <w:lang w:val="en-US" w:eastAsia="de-DE"/>
        </w:rPr>
        <w:t>, statistically</w:t>
      </w:r>
      <w:r w:rsidR="009220EF" w:rsidRPr="003B4C23">
        <w:rPr>
          <w:rFonts w:ascii="Segoe UI" w:hAnsi="Segoe UI" w:cs="Segoe UI"/>
          <w:lang w:val="en-US" w:eastAsia="de-DE"/>
        </w:rPr>
        <w:t xml:space="preserve"> significant increase compared to </w:t>
      </w:r>
      <w:r w:rsidR="0036367F">
        <w:rPr>
          <w:rFonts w:ascii="Segoe UI" w:hAnsi="Segoe UI" w:cs="Segoe UI"/>
          <w:lang w:val="en-US" w:eastAsia="de-DE"/>
        </w:rPr>
        <w:t>homeostatic</w:t>
      </w:r>
      <w:r w:rsidR="009220EF" w:rsidRPr="003B4C23">
        <w:rPr>
          <w:rFonts w:ascii="Segoe UI" w:hAnsi="Segoe UI" w:cs="Segoe UI"/>
          <w:lang w:val="en-US" w:eastAsia="de-DE"/>
        </w:rPr>
        <w:t xml:space="preserve"> tissue was observed after three doses of IL-33. </w:t>
      </w:r>
      <w:r w:rsidR="00E4459C">
        <w:rPr>
          <w:rFonts w:ascii="Segoe UI" w:hAnsi="Segoe UI" w:cs="Segoe UI"/>
          <w:lang w:val="en-US" w:eastAsia="de-DE"/>
        </w:rPr>
        <w:t xml:space="preserve">Of note, </w:t>
      </w:r>
      <w:r w:rsidR="00D6515B">
        <w:rPr>
          <w:rFonts w:ascii="Segoe UI" w:hAnsi="Segoe UI" w:cs="Segoe UI"/>
          <w:lang w:val="en-US" w:eastAsia="de-DE"/>
        </w:rPr>
        <w:t>there was also an increase in myeloid cells</w:t>
      </w:r>
      <w:r w:rsidR="00301883">
        <w:rPr>
          <w:rFonts w:ascii="Segoe UI" w:hAnsi="Segoe UI" w:cs="Segoe UI"/>
          <w:lang w:val="en-US" w:eastAsia="de-DE"/>
        </w:rPr>
        <w:t xml:space="preserve"> from</w:t>
      </w:r>
      <w:r w:rsidR="00D6515B">
        <w:rPr>
          <w:rFonts w:ascii="Segoe UI" w:hAnsi="Segoe UI" w:cs="Segoe UI"/>
          <w:lang w:val="en-US" w:eastAsia="de-DE"/>
        </w:rPr>
        <w:t xml:space="preserve"> a median count of 51 under homeostatic conditions to 383 IL-33 day 3 (data not shown). </w:t>
      </w:r>
    </w:p>
    <w:p w14:paraId="3847EB4F" w14:textId="2F3EFF91"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lastRenderedPageBreak/>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day 3 </w:t>
      </w:r>
      <w:r w:rsidR="00B93424">
        <w:rPr>
          <w:rFonts w:ascii="Segoe UI" w:hAnsi="Segoe UI" w:cs="Segoe UI"/>
          <w:lang w:val="en-US" w:eastAsia="de-DE"/>
        </w:rPr>
        <w:t xml:space="preserve">after </w:t>
      </w:r>
      <w:r w:rsidR="00B93424" w:rsidRPr="003B4C23">
        <w:rPr>
          <w:rFonts w:ascii="Segoe UI" w:hAnsi="Segoe UI" w:cs="Segoe UI"/>
          <w:lang w:val="en-US" w:eastAsia="de-DE"/>
        </w:rPr>
        <w:t xml:space="preserve">IL-33 </w:t>
      </w:r>
      <w:r w:rsidR="00B93424">
        <w:rPr>
          <w:rFonts w:ascii="Segoe UI" w:hAnsi="Segoe UI" w:cs="Segoe UI"/>
          <w:lang w:val="en-US" w:eastAsia="de-DE"/>
        </w:rPr>
        <w:t xml:space="preserve">treatment, </w:t>
      </w:r>
      <w:r w:rsidRPr="003B4C23">
        <w:rPr>
          <w:rFonts w:ascii="Segoe UI" w:hAnsi="Segoe UI" w:cs="Segoe UI"/>
          <w:lang w:val="en-US" w:eastAsia="de-DE"/>
        </w:rPr>
        <w:t xml:space="preserve">compared to </w:t>
      </w:r>
      <w:r w:rsidR="00422CAC" w:rsidRPr="003B4C23">
        <w:rPr>
          <w:rFonts w:ascii="Segoe UI" w:hAnsi="Segoe UI" w:cs="Segoe UI"/>
          <w:lang w:val="en-US" w:eastAsia="de-DE"/>
        </w:rPr>
        <w:t>healthy control</w:t>
      </w:r>
      <w:r w:rsidR="00F90929">
        <w:rPr>
          <w:rFonts w:ascii="Segoe UI" w:hAnsi="Segoe UI" w:cs="Segoe UI"/>
          <w:lang w:val="en-US" w:eastAsia="de-DE"/>
        </w:rPr>
        <w:t>s</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increasing to a median of 8 % at IL-33 day 2</w:t>
      </w:r>
      <w:r w:rsidR="00B93424">
        <w:rPr>
          <w:rFonts w:ascii="Segoe UI" w:hAnsi="Segoe UI" w:cs="Segoe UI"/>
          <w:lang w:val="en-US" w:eastAsia="de-DE"/>
        </w:rPr>
        <w:t>,</w:t>
      </w:r>
      <w:r w:rsidR="009220EF" w:rsidRPr="003B4C23">
        <w:rPr>
          <w:rFonts w:ascii="Segoe UI" w:hAnsi="Segoe UI" w:cs="Segoe UI"/>
          <w:lang w:val="en-US" w:eastAsia="de-DE"/>
        </w:rPr>
        <w:t xml:space="preserve"> compared to healthy controls where th</w:t>
      </w:r>
      <w:r w:rsidR="0070032A">
        <w:rPr>
          <w:rFonts w:ascii="Segoe UI" w:hAnsi="Segoe UI" w:cs="Segoe UI"/>
          <w:lang w:val="en-US" w:eastAsia="de-DE"/>
        </w:rPr>
        <w:t xml:space="preserve">ose cells were undetectable </w:t>
      </w:r>
      <w:r w:rsidR="009220EF" w:rsidRPr="003B4C23">
        <w:rPr>
          <w:rFonts w:ascii="Segoe UI" w:hAnsi="Segoe UI" w:cs="Segoe UI"/>
          <w:lang w:val="en-US" w:eastAsia="de-DE"/>
        </w:rPr>
        <w:t xml:space="preserve">(data not shown). </w:t>
      </w:r>
    </w:p>
    <w:p w14:paraId="7D6C7524" w14:textId="247F12C1"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The</w:t>
      </w:r>
      <w:r w:rsidR="004733C4">
        <w:rPr>
          <w:rFonts w:ascii="Segoe UI" w:hAnsi="Segoe UI" w:cs="Segoe UI"/>
          <w:lang w:val="en-US" w:eastAsia="de-DE"/>
        </w:rPr>
        <w:t>se</w:t>
      </w:r>
      <w:r w:rsidRPr="003B4C23">
        <w:rPr>
          <w:rFonts w:ascii="Segoe UI" w:hAnsi="Segoe UI" w:cs="Segoe UI"/>
          <w:lang w:val="en-US" w:eastAsia="de-DE"/>
        </w:rPr>
        <w:t xml:space="preserv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w:t>
      </w:r>
      <w:r w:rsidR="0036367F">
        <w:rPr>
          <w:rFonts w:ascii="Segoe UI" w:hAnsi="Segoe UI" w:cs="Segoe UI"/>
          <w:lang w:val="en-US" w:eastAsia="de-DE"/>
        </w:rPr>
        <w:t xml:space="preserve">all </w:t>
      </w:r>
      <w:r w:rsidRPr="003B4C23">
        <w:rPr>
          <w:rFonts w:ascii="Segoe UI" w:hAnsi="Segoe UI" w:cs="Segoe UI"/>
          <w:lang w:val="en-US" w:eastAsia="de-DE"/>
        </w:rPr>
        <w:t xml:space="preserve">ILC subtypes </w:t>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2C16B53F"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t>Next, we analyze</w:t>
      </w:r>
      <w:r w:rsidR="0070032A">
        <w:rPr>
          <w:rFonts w:ascii="Segoe UI" w:hAnsi="Segoe UI" w:cs="Segoe UI"/>
          <w:lang w:val="en-US" w:eastAsia="de-DE"/>
        </w:rPr>
        <w:t>d the</w:t>
      </w:r>
      <w:r w:rsidRPr="003B4C23">
        <w:rPr>
          <w:rFonts w:ascii="Segoe UI" w:hAnsi="Segoe UI" w:cs="Segoe UI"/>
          <w:lang w:val="en-US" w:eastAsia="de-DE"/>
        </w:rPr>
        <w:t xml:space="preserve"> </w:t>
      </w:r>
      <w:r w:rsidR="0070032A">
        <w:rPr>
          <w:rFonts w:ascii="Segoe UI" w:hAnsi="Segoe UI" w:cs="Segoe UI"/>
          <w:lang w:val="en-US" w:eastAsia="de-DE"/>
        </w:rPr>
        <w:t>localization</w:t>
      </w:r>
      <w:r w:rsidRPr="003B4C23">
        <w:rPr>
          <w:rFonts w:ascii="Segoe UI" w:hAnsi="Segoe UI" w:cs="Segoe UI"/>
          <w:lang w:val="en-US" w:eastAsia="de-DE"/>
        </w:rPr>
        <w:t xml:space="preserve"> of the different ILC subtypes at different points after IL-33 application </w:t>
      </w:r>
      <w:r w:rsidR="004733C4">
        <w:rPr>
          <w:rFonts w:ascii="Segoe UI" w:hAnsi="Segoe UI" w:cs="Segoe UI"/>
          <w:lang w:val="en-US" w:eastAsia="de-DE"/>
        </w:rPr>
        <w:t>to interrogate</w:t>
      </w:r>
      <w:r w:rsidRPr="003B4C23">
        <w:rPr>
          <w:rFonts w:ascii="Segoe UI" w:hAnsi="Segoe UI" w:cs="Segoe UI"/>
          <w:lang w:val="en-US" w:eastAsia="de-DE"/>
        </w:rPr>
        <w:t xml:space="preserve"> whether the inflammatory stimuli affected the distributions of ILC subtypes within the tissue. </w:t>
      </w:r>
    </w:p>
    <w:p w14:paraId="62C4DCA4" w14:textId="67DE4FFC"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w:t>
      </w:r>
      <w:r w:rsidR="00575C46">
        <w:rPr>
          <w:rFonts w:ascii="Segoe UI" w:hAnsi="Segoe UI" w:cs="Segoe UI"/>
          <w:lang w:val="en-US" w:eastAsia="de-DE"/>
        </w:rPr>
        <w:t xml:space="preserve">Of note, the identified ILC2s were localized close to lymphatics but only rarely inside vessel structures confirmed </w:t>
      </w:r>
      <w:r w:rsidR="00D21516">
        <w:rPr>
          <w:rFonts w:ascii="Segoe UI" w:hAnsi="Segoe UI" w:cs="Segoe UI"/>
          <w:lang w:val="en-US" w:eastAsia="de-DE"/>
        </w:rPr>
        <w:t xml:space="preserve">quantitatively </w:t>
      </w:r>
      <w:r w:rsidR="00575C46">
        <w:rPr>
          <w:rFonts w:ascii="Segoe UI" w:hAnsi="Segoe UI" w:cs="Segoe UI"/>
          <w:lang w:val="en-US" w:eastAsia="de-DE"/>
        </w:rPr>
        <w:t xml:space="preserve">by </w:t>
      </w:r>
      <w:r w:rsidR="00D21516">
        <w:rPr>
          <w:rFonts w:ascii="Segoe UI" w:hAnsi="Segoe UI" w:cs="Segoe UI"/>
          <w:lang w:val="en-US" w:eastAsia="de-DE"/>
        </w:rPr>
        <w:t>98.08 %</w:t>
      </w:r>
      <w:r w:rsidR="00575C46">
        <w:rPr>
          <w:rFonts w:ascii="Segoe UI" w:hAnsi="Segoe UI" w:cs="Segoe UI"/>
          <w:lang w:val="en-US" w:eastAsia="de-DE"/>
        </w:rPr>
        <w:t xml:space="preserve"> of ILC2s </w:t>
      </w:r>
      <w:r w:rsidR="00D21516">
        <w:rPr>
          <w:rFonts w:ascii="Segoe UI" w:hAnsi="Segoe UI" w:cs="Segoe UI"/>
          <w:lang w:val="en-US" w:eastAsia="de-DE"/>
        </w:rPr>
        <w:t xml:space="preserve">having a minimum distance to lymphatics </w:t>
      </w:r>
      <w:r w:rsidR="00575C46">
        <w:rPr>
          <w:rFonts w:ascii="Segoe UI" w:hAnsi="Segoe UI" w:cs="Segoe UI"/>
          <w:lang w:val="en-US" w:eastAsia="de-DE"/>
        </w:rPr>
        <w:t xml:space="preserve">higher than 5 µm under </w:t>
      </w:r>
      <w:r w:rsidR="0036367F">
        <w:rPr>
          <w:rFonts w:ascii="Segoe UI" w:hAnsi="Segoe UI" w:cs="Segoe UI"/>
          <w:lang w:val="en-US" w:eastAsia="de-DE"/>
        </w:rPr>
        <w:t>homeostatic</w:t>
      </w:r>
      <w:r w:rsidR="00575C46">
        <w:rPr>
          <w:rFonts w:ascii="Segoe UI" w:hAnsi="Segoe UI" w:cs="Segoe UI"/>
          <w:lang w:val="en-US" w:eastAsia="de-DE"/>
        </w:rPr>
        <w:t xml:space="preserve"> conditions (data not shown). </w:t>
      </w:r>
      <w:r w:rsidR="008D3060" w:rsidRPr="003B4C23">
        <w:rPr>
          <w:rFonts w:ascii="Segoe UI" w:hAnsi="Segoe UI" w:cs="Segoe UI"/>
          <w:lang w:val="en-US" w:eastAsia="de-DE"/>
        </w:rPr>
        <w:t xml:space="preserve">ILC2s possessed with a median of 33 µm the smallest minimum distance to lymphatics within all measured immune cells under </w:t>
      </w:r>
      <w:r w:rsidR="0036367F">
        <w:rPr>
          <w:rFonts w:ascii="Segoe UI" w:hAnsi="Segoe UI" w:cs="Segoe UI"/>
          <w:lang w:val="en-US" w:eastAsia="de-DE"/>
        </w:rPr>
        <w:t>homeostatic</w:t>
      </w:r>
      <w:r w:rsidR="008D3060" w:rsidRPr="003B4C23">
        <w:rPr>
          <w:rFonts w:ascii="Segoe UI" w:hAnsi="Segoe UI" w:cs="Segoe UI"/>
          <w:lang w:val="en-US" w:eastAsia="de-DE"/>
        </w:rPr>
        <w:t xml:space="preserve">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w:t>
      </w:r>
      <w:r w:rsidR="00594F05">
        <w:rPr>
          <w:rFonts w:ascii="Segoe UI" w:hAnsi="Segoe UI" w:cs="Segoe UI"/>
          <w:lang w:val="en-US" w:eastAsia="de-DE"/>
        </w:rPr>
        <w:t>.</w:t>
      </w:r>
      <w:r w:rsidR="00EA3AB0" w:rsidRPr="003B4C23">
        <w:rPr>
          <w:rFonts w:ascii="Segoe UI" w:hAnsi="Segoe UI" w:cs="Segoe UI"/>
          <w:lang w:val="en-US" w:eastAsia="de-DE"/>
        </w:rPr>
        <w:t xml:space="preserve"> </w:t>
      </w:r>
      <w:r w:rsidR="00594F05">
        <w:rPr>
          <w:rFonts w:ascii="Segoe UI" w:hAnsi="Segoe UI" w:cs="Segoe UI"/>
          <w:lang w:val="en-US" w:eastAsia="de-DE"/>
        </w:rPr>
        <w:t>W</w:t>
      </w:r>
      <w:r w:rsidR="00EA3AB0" w:rsidRPr="003B4C23">
        <w:rPr>
          <w:rFonts w:ascii="Segoe UI" w:hAnsi="Segoe UI" w:cs="Segoe UI"/>
          <w:lang w:val="en-US" w:eastAsia="de-DE"/>
        </w:rPr>
        <w:t>ith 26 µm</w:t>
      </w:r>
      <w:r w:rsidR="00594F05">
        <w:rPr>
          <w:rFonts w:ascii="Segoe UI" w:hAnsi="Segoe UI" w:cs="Segoe UI"/>
          <w:lang w:val="en-US" w:eastAsia="de-DE"/>
        </w:rPr>
        <w:t xml:space="preserve">, </w:t>
      </w:r>
      <w:r w:rsidR="00594F05" w:rsidRPr="003B4C23">
        <w:rPr>
          <w:rFonts w:ascii="Segoe UI" w:hAnsi="Segoe UI" w:cs="Segoe UI"/>
          <w:lang w:val="en-US" w:eastAsia="de-DE"/>
        </w:rPr>
        <w:t>ILC2s</w:t>
      </w:r>
      <w:r w:rsidR="00594F05">
        <w:rPr>
          <w:rFonts w:ascii="Segoe UI" w:hAnsi="Segoe UI" w:cs="Segoe UI"/>
          <w:lang w:val="en-US" w:eastAsia="de-DE"/>
        </w:rPr>
        <w:t xml:space="preserve"> showed </w:t>
      </w:r>
      <w:r w:rsidR="00EA3AB0" w:rsidRPr="003B4C23">
        <w:rPr>
          <w:rFonts w:ascii="Segoe UI" w:hAnsi="Segoe UI" w:cs="Segoe UI"/>
          <w:lang w:val="en-US" w:eastAsia="de-DE"/>
        </w:rPr>
        <w:t>the smallest minimum distance (Fig. </w:t>
      </w:r>
      <w:commentRangeStart w:id="15"/>
      <w:commentRangeStart w:id="16"/>
      <w:r w:rsidR="00EA3AB0" w:rsidRPr="003B4C23">
        <w:rPr>
          <w:rFonts w:ascii="Segoe UI" w:hAnsi="Segoe UI" w:cs="Segoe UI"/>
          <w:lang w:val="en-US" w:eastAsia="de-DE"/>
        </w:rPr>
        <w:t>5D</w:t>
      </w:r>
      <w:commentRangeEnd w:id="15"/>
      <w:r w:rsidR="00605FA4">
        <w:rPr>
          <w:rStyle w:val="Kommentarzeichen"/>
        </w:rPr>
        <w:commentReference w:id="15"/>
      </w:r>
      <w:commentRangeEnd w:id="16"/>
      <w:r w:rsidR="00D21516">
        <w:rPr>
          <w:rStyle w:val="Kommentarzeichen"/>
        </w:rPr>
        <w:commentReference w:id="16"/>
      </w:r>
      <w:r w:rsidR="00EA3AB0" w:rsidRPr="003B4C23">
        <w:rPr>
          <w:rFonts w:ascii="Segoe UI" w:hAnsi="Segoe UI" w:cs="Segoe UI"/>
          <w:lang w:val="en-US" w:eastAsia="de-DE"/>
        </w:rPr>
        <w:t xml:space="preserve">). </w:t>
      </w:r>
      <w:r w:rsidR="002C34FB" w:rsidRPr="003B4C23">
        <w:rPr>
          <w:rFonts w:ascii="Segoe UI" w:hAnsi="Segoe UI" w:cs="Segoe UI"/>
          <w:lang w:val="en-US" w:eastAsia="de-DE"/>
        </w:rPr>
        <w:t xml:space="preserve">The </w:t>
      </w:r>
      <w:r w:rsidR="009B33A9">
        <w:rPr>
          <w:rFonts w:ascii="Segoe UI" w:hAnsi="Segoe UI" w:cs="Segoe UI"/>
          <w:lang w:val="en-US" w:eastAsia="de-DE"/>
        </w:rPr>
        <w:t>cells in neighborhood (</w:t>
      </w:r>
      <w:r w:rsidR="002C34FB" w:rsidRPr="003B4C23">
        <w:rPr>
          <w:rFonts w:ascii="Segoe UI" w:hAnsi="Segoe UI" w:cs="Segoe UI"/>
          <w:lang w:val="en-US" w:eastAsia="de-DE"/>
        </w:rPr>
        <w:t>CIN</w:t>
      </w:r>
      <w:r w:rsidR="009B33A9">
        <w:rPr>
          <w:rFonts w:ascii="Segoe UI" w:hAnsi="Segoe UI" w:cs="Segoe UI"/>
          <w:lang w:val="en-US" w:eastAsia="de-DE"/>
        </w:rPr>
        <w:t>)</w:t>
      </w:r>
      <w:r w:rsidR="002C34FB" w:rsidRPr="003B4C23">
        <w:rPr>
          <w:rFonts w:ascii="Segoe UI" w:hAnsi="Segoe UI" w:cs="Segoe UI"/>
          <w:lang w:val="en-US" w:eastAsia="de-DE"/>
        </w:rPr>
        <w:t xml:space="preserve"> analysis revealed that within a 15 µm radius around ILC2s, </w:t>
      </w:r>
      <w:commentRangeStart w:id="17"/>
      <w:commentRangeStart w:id="18"/>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 xml:space="preserve">4 % under </w:t>
      </w:r>
      <w:r w:rsidR="0036367F">
        <w:rPr>
          <w:rFonts w:ascii="Segoe UI" w:hAnsi="Segoe UI" w:cs="Segoe UI"/>
          <w:lang w:val="en-US" w:eastAsia="de-DE"/>
        </w:rPr>
        <w:t>homeostatic</w:t>
      </w:r>
      <w:r w:rsidR="00862226" w:rsidRPr="003B4C23">
        <w:rPr>
          <w:rFonts w:ascii="Segoe UI" w:hAnsi="Segoe UI" w:cs="Segoe UI"/>
          <w:lang w:val="en-US" w:eastAsia="de-DE"/>
        </w:rPr>
        <w:t xml:space="preserve"> conditions and 6 % at IL-</w:t>
      </w:r>
      <w:commentRangeEnd w:id="17"/>
      <w:r w:rsidR="00594F05">
        <w:rPr>
          <w:rStyle w:val="Kommentarzeichen"/>
        </w:rPr>
        <w:commentReference w:id="17"/>
      </w:r>
      <w:commentRangeEnd w:id="18"/>
      <w:r w:rsidR="00895E73">
        <w:rPr>
          <w:rStyle w:val="Kommentarzeichen"/>
        </w:rPr>
        <w:commentReference w:id="18"/>
      </w:r>
      <w:r w:rsidR="00862226" w:rsidRPr="003B4C23">
        <w:rPr>
          <w:rFonts w:ascii="Segoe UI" w:hAnsi="Segoe UI" w:cs="Segoe UI"/>
          <w:lang w:val="en-US" w:eastAsia="de-DE"/>
        </w:rPr>
        <w:t xml:space="preserve">33 day 3 (Fig. 5E). </w:t>
      </w:r>
      <w:r w:rsidR="00895E73">
        <w:rPr>
          <w:rFonts w:ascii="Segoe UI" w:hAnsi="Segoe UI" w:cs="Segoe UI"/>
          <w:lang w:val="en-US" w:eastAsia="de-DE"/>
        </w:rPr>
        <w:t xml:space="preserve">6 % was the highest proportion of lymphatics in the CIN measured for any cell type. </w:t>
      </w:r>
      <w:r w:rsidR="007A05FE">
        <w:rPr>
          <w:rFonts w:ascii="Segoe UI" w:hAnsi="Segoe UI" w:cs="Segoe UI"/>
          <w:lang w:val="en-US" w:eastAsia="de-DE"/>
        </w:rPr>
        <w:t xml:space="preserve">Of note, </w:t>
      </w:r>
      <w:r w:rsidR="00895E73">
        <w:rPr>
          <w:rFonts w:ascii="Segoe UI" w:hAnsi="Segoe UI" w:cs="Segoe UI"/>
          <w:lang w:val="en-US" w:eastAsia="de-DE"/>
        </w:rPr>
        <w:t>ILC2s and lymphatics were both rare cell types and were present with frequencies of 1-4</w:t>
      </w:r>
      <w:r w:rsidR="007A05FE">
        <w:rPr>
          <w:rFonts w:ascii="Segoe UI" w:hAnsi="Segoe UI" w:cs="Segoe UI"/>
          <w:lang w:val="en-US" w:eastAsia="de-DE"/>
        </w:rPr>
        <w:t> %</w:t>
      </w:r>
      <w:r w:rsidR="00895E73">
        <w:rPr>
          <w:rFonts w:ascii="Segoe UI" w:hAnsi="Segoe UI" w:cs="Segoe UI"/>
          <w:lang w:val="en-US" w:eastAsia="de-DE"/>
        </w:rPr>
        <w:t xml:space="preserve"> within all identified cells, while blood vessels represented one of the most abundant cell types with frequencies of over 40 %. </w:t>
      </w:r>
    </w:p>
    <w:p w14:paraId="7412BA97" w14:textId="7B7F0EF0"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This went in line with high proportions of both myeloid cells and ILC2s</w:t>
      </w:r>
      <w:r w:rsidR="00895E73">
        <w:rPr>
          <w:rFonts w:ascii="Segoe UI" w:hAnsi="Segoe UI" w:cs="Segoe UI"/>
          <w:lang w:val="en-US" w:eastAsia="de-DE"/>
        </w:rPr>
        <w:t xml:space="preserve"> in a 15 µm radius around ILC2s</w:t>
      </w:r>
      <w:r w:rsidR="005D6FE4" w:rsidRPr="003B4C23">
        <w:rPr>
          <w:rFonts w:ascii="Segoe UI" w:hAnsi="Segoe UI" w:cs="Segoe UI"/>
          <w:lang w:val="en-US" w:eastAsia="de-DE"/>
        </w:rPr>
        <w:t xml:space="preserve"> </w:t>
      </w:r>
      <w:commentRangeStart w:id="19"/>
      <w:r w:rsidR="005D6FE4" w:rsidRPr="003B4C23">
        <w:rPr>
          <w:rFonts w:ascii="Segoe UI" w:hAnsi="Segoe UI" w:cs="Segoe UI"/>
          <w:lang w:val="en-US" w:eastAsia="de-DE"/>
        </w:rPr>
        <w:t xml:space="preserve">observed in the CIN </w:t>
      </w:r>
      <w:commentRangeEnd w:id="19"/>
      <w:r w:rsidR="00594F05">
        <w:rPr>
          <w:rStyle w:val="Kommentarzeichen"/>
        </w:rPr>
        <w:commentReference w:id="19"/>
      </w:r>
      <w:r w:rsidR="005D6FE4" w:rsidRPr="003B4C23">
        <w:rPr>
          <w:rFonts w:ascii="Segoe UI" w:hAnsi="Segoe UI" w:cs="Segoe UI"/>
          <w:lang w:val="en-US" w:eastAsia="de-DE"/>
        </w:rPr>
        <w:t>analysis of ILC2s (Supp. Fig. 2C)</w:t>
      </w:r>
      <w:r w:rsidR="00895E73">
        <w:rPr>
          <w:rFonts w:ascii="Segoe UI" w:hAnsi="Segoe UI" w:cs="Segoe UI"/>
          <w:lang w:val="en-US" w:eastAsia="de-DE"/>
        </w:rPr>
        <w:t xml:space="preserve"> that showed that both ILC2s and myeloid cells made up around 50 % of the ILC2 niche. </w:t>
      </w:r>
      <w:r w:rsidR="00E4459C">
        <w:rPr>
          <w:rFonts w:ascii="Segoe UI" w:hAnsi="Segoe UI" w:cs="Segoe UI"/>
          <w:lang w:val="en-US" w:eastAsia="de-DE"/>
        </w:rPr>
        <w:t xml:space="preserve">The median proportion of myeloid cells in a 15 µm radius around ILC2s increased from 11 % under homeostatic conditions up to 23 % at IL-33 day 3 (Supp. Fig.2C). </w:t>
      </w:r>
      <w:r w:rsidR="002D7EB8">
        <w:rPr>
          <w:rFonts w:ascii="Segoe UI" w:hAnsi="Segoe UI" w:cs="Segoe UI"/>
          <w:lang w:val="en-US" w:eastAsia="de-DE"/>
        </w:rPr>
        <w:t>Additionally, IF overlays showed ICOS</w:t>
      </w:r>
      <w:r w:rsidR="002D7EB8" w:rsidRPr="002D7EB8">
        <w:rPr>
          <w:rFonts w:ascii="Segoe UI" w:hAnsi="Segoe UI" w:cs="Segoe UI"/>
          <w:vertAlign w:val="superscript"/>
          <w:lang w:val="en-US" w:eastAsia="de-DE"/>
        </w:rPr>
        <w:t>+</w:t>
      </w:r>
      <w:r w:rsidR="002D7EB8">
        <w:rPr>
          <w:rFonts w:ascii="Segoe UI" w:hAnsi="Segoe UI" w:cs="Segoe UI"/>
          <w:lang w:val="en-US" w:eastAsia="de-DE"/>
        </w:rPr>
        <w:t xml:space="preserve"> ILC2s in direct contact with CD68</w:t>
      </w:r>
      <w:r w:rsidR="002D7EB8" w:rsidRPr="002D7EB8">
        <w:rPr>
          <w:rFonts w:ascii="Segoe UI" w:hAnsi="Segoe UI" w:cs="Segoe UI"/>
          <w:vertAlign w:val="superscript"/>
          <w:lang w:val="en-US" w:eastAsia="de-DE"/>
        </w:rPr>
        <w:t>+</w:t>
      </w:r>
      <w:r w:rsidR="002D7EB8">
        <w:rPr>
          <w:rFonts w:ascii="Segoe UI" w:hAnsi="Segoe UI" w:cs="Segoe UI"/>
          <w:lang w:val="en-US" w:eastAsia="de-DE"/>
        </w:rPr>
        <w:t xml:space="preserve"> myeloid cells (data not shown).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3BDB5F67" w14:textId="6EFF438A" w:rsidR="009C5831" w:rsidRDefault="004007F1" w:rsidP="009C5831">
      <w:pPr>
        <w:jc w:val="both"/>
        <w:rPr>
          <w:rFonts w:ascii="Segoe UI" w:hAnsi="Segoe UI" w:cs="Segoe UI"/>
          <w:lang w:val="en-US" w:eastAsia="de-DE"/>
        </w:rPr>
      </w:pPr>
      <w:r w:rsidRPr="003B4C23">
        <w:rPr>
          <w:rFonts w:ascii="Segoe UI" w:hAnsi="Segoe UI" w:cs="Segoe UI"/>
          <w:lang w:val="en-US" w:eastAsia="de-DE"/>
        </w:rPr>
        <w:t xml:space="preserve">Taken together, our data supports the accumulation of ILC2s in a peri-lymphatic niche </w:t>
      </w:r>
      <w:r w:rsidR="001D4D8C">
        <w:rPr>
          <w:rFonts w:ascii="Segoe UI" w:hAnsi="Segoe UI" w:cs="Segoe UI"/>
          <w:lang w:val="en-US" w:eastAsia="de-DE"/>
        </w:rPr>
        <w:t xml:space="preserve">in the lung </w:t>
      </w:r>
      <w:r w:rsidRPr="003B4C23">
        <w:rPr>
          <w:rFonts w:ascii="Segoe UI" w:hAnsi="Segoe UI" w:cs="Segoe UI"/>
          <w:lang w:val="en-US" w:eastAsia="de-DE"/>
        </w:rPr>
        <w:t xml:space="preserve">shared with myeloid </w:t>
      </w:r>
      <w:commentRangeStart w:id="20"/>
      <w:r w:rsidRPr="003B4C23">
        <w:rPr>
          <w:rFonts w:ascii="Segoe UI" w:hAnsi="Segoe UI" w:cs="Segoe UI"/>
          <w:lang w:val="en-US" w:eastAsia="de-DE"/>
        </w:rPr>
        <w:t>cells</w:t>
      </w:r>
      <w:commentRangeEnd w:id="20"/>
      <w:r w:rsidR="00594F05">
        <w:rPr>
          <w:rStyle w:val="Kommentarzeichen"/>
        </w:rPr>
        <w:commentReference w:id="20"/>
      </w:r>
      <w:r w:rsidRPr="003B4C23">
        <w:rPr>
          <w:rFonts w:ascii="Segoe UI" w:hAnsi="Segoe UI" w:cs="Segoe UI"/>
          <w:lang w:val="en-US" w:eastAsia="de-DE"/>
        </w:rPr>
        <w:t xml:space="preserve">. </w:t>
      </w:r>
    </w:p>
    <w:p w14:paraId="1DD6987E" w14:textId="5035F628" w:rsidR="001D63FE" w:rsidRPr="003B4C23" w:rsidRDefault="00FE2D85" w:rsidP="009C5831">
      <w:pPr>
        <w:jc w:val="both"/>
        <w:rPr>
          <w:rFonts w:ascii="Segoe UI" w:hAnsi="Segoe UI" w:cs="Segoe UI"/>
          <w:b/>
          <w:sz w:val="25"/>
          <w:szCs w:val="25"/>
          <w:lang w:val="en-US" w:eastAsia="de-DE"/>
        </w:rPr>
      </w:pPr>
      <w:r w:rsidRPr="003B4C23">
        <w:rPr>
          <w:rFonts w:ascii="Segoe UI" w:hAnsi="Segoe UI" w:cs="Segoe UI"/>
          <w:b/>
          <w:sz w:val="25"/>
          <w:szCs w:val="25"/>
          <w:lang w:val="en-US" w:eastAsia="de-DE"/>
        </w:rPr>
        <w:t>Lung NK cells/ILC1s accumulate in peri-vascular tissue areas</w:t>
      </w:r>
    </w:p>
    <w:p w14:paraId="0D1596E8" w14:textId="2021EFBE"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lastRenderedPageBreak/>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Unlike ILC2s that showed to be spatially enriched close to lymphatic vessels, NK cells/ILC1s were co-enriched with EMCN</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CD31</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endothelial blood vessels (Fig. 6A). Of note, blood vessels were </w:t>
      </w:r>
      <w:r w:rsidR="000C607E">
        <w:rPr>
          <w:rFonts w:ascii="Segoe UI" w:hAnsi="Segoe UI" w:cs="Segoe UI"/>
          <w:lang w:val="en-US" w:eastAsia="de-DE"/>
        </w:rPr>
        <w:t xml:space="preserve">with over 40 % </w:t>
      </w:r>
      <w:r w:rsidR="00DD1E72" w:rsidRPr="003B4C23">
        <w:rPr>
          <w:rFonts w:ascii="Segoe UI" w:hAnsi="Segoe UI" w:cs="Segoe UI"/>
          <w:lang w:val="en-US" w:eastAsia="de-DE"/>
        </w:rPr>
        <w:t xml:space="preserve">the most </w:t>
      </w:r>
      <w:commentRangeStart w:id="21"/>
      <w:r w:rsidR="00DD1E72" w:rsidRPr="003B4C23">
        <w:rPr>
          <w:rFonts w:ascii="Segoe UI" w:hAnsi="Segoe UI" w:cs="Segoe UI"/>
          <w:lang w:val="en-US" w:eastAsia="de-DE"/>
        </w:rPr>
        <w:t>abundant cell type identified</w:t>
      </w:r>
      <w:commentRangeEnd w:id="21"/>
      <w:r w:rsidR="00594F05">
        <w:rPr>
          <w:rStyle w:val="Kommentarzeichen"/>
        </w:rPr>
        <w:commentReference w:id="21"/>
      </w:r>
      <w:r w:rsidR="00DD1E72" w:rsidRPr="003B4C23">
        <w:rPr>
          <w:rFonts w:ascii="Segoe UI" w:hAnsi="Segoe UI" w:cs="Segoe UI"/>
          <w:lang w:val="en-US" w:eastAsia="de-DE"/>
        </w:rPr>
        <w:t>, while NK cells/ILC1s</w:t>
      </w:r>
      <w:r w:rsidR="000C607E">
        <w:rPr>
          <w:rFonts w:ascii="Segoe UI" w:hAnsi="Segoe UI" w:cs="Segoe UI"/>
          <w:lang w:val="en-US" w:eastAsia="de-DE"/>
        </w:rPr>
        <w:t xml:space="preserve"> constituted only 0.9-1.3 % of the identified cells</w:t>
      </w:r>
      <w:r w:rsidR="00DD1E72" w:rsidRPr="003B4C23">
        <w:rPr>
          <w:rFonts w:ascii="Segoe UI" w:hAnsi="Segoe UI" w:cs="Segoe UI"/>
          <w:lang w:val="en-US" w:eastAsia="de-DE"/>
        </w:rPr>
        <w:t xml:space="preserve">. However, the minimal distance of NK cells/ILC1s to blood vessels was only 10 µm under </w:t>
      </w:r>
      <w:r w:rsidR="0036367F">
        <w:rPr>
          <w:rFonts w:ascii="Segoe UI" w:hAnsi="Segoe UI" w:cs="Segoe UI"/>
          <w:lang w:val="en-US" w:eastAsia="de-DE"/>
        </w:rPr>
        <w:t>homeostatic</w:t>
      </w:r>
      <w:r w:rsidR="00DD1E72" w:rsidRPr="003B4C23">
        <w:rPr>
          <w:rFonts w:ascii="Segoe UI" w:hAnsi="Segoe UI" w:cs="Segoe UI"/>
          <w:lang w:val="en-US" w:eastAsia="de-DE"/>
        </w:rPr>
        <w:t xml:space="preserve"> conditions which was significantly less compared to ILC2s and myeloid cells (Fig. 6B). This distance even decreased to only 7 µm at IL-33 day 3, which represented a significant difference compared to all other immune cell types (Fig. 6C). </w:t>
      </w:r>
      <w:r w:rsidR="00605FA4">
        <w:rPr>
          <w:rFonts w:ascii="Segoe UI" w:hAnsi="Segoe UI" w:cs="Segoe UI"/>
          <w:lang w:val="en-US" w:eastAsia="de-DE"/>
        </w:rPr>
        <w:t>T</w:t>
      </w:r>
      <w:r w:rsidR="00DD1E72" w:rsidRPr="003B4C23">
        <w:rPr>
          <w:rFonts w:ascii="Segoe UI" w:hAnsi="Segoe UI" w:cs="Segoe UI"/>
          <w:lang w:val="en-US" w:eastAsia="de-DE"/>
        </w:rPr>
        <w: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w:t>
      </w:r>
      <w:r w:rsidR="00B03FE9">
        <w:rPr>
          <w:rFonts w:ascii="Segoe UI" w:hAnsi="Segoe UI" w:cs="Segoe UI"/>
          <w:lang w:val="en-US" w:eastAsia="de-DE"/>
        </w:rPr>
        <w:t xml:space="preserve"> Unlike ILC2s, NK cells/ILC1s </w:t>
      </w:r>
      <w:r w:rsidR="00F17505">
        <w:rPr>
          <w:rFonts w:ascii="Segoe UI" w:hAnsi="Segoe UI" w:cs="Segoe UI"/>
          <w:lang w:val="en-US" w:eastAsia="de-DE"/>
        </w:rPr>
        <w:t xml:space="preserve">did not localized close to myeloid cells and were </w:t>
      </w:r>
      <w:r w:rsidR="00B03FE9">
        <w:rPr>
          <w:rFonts w:ascii="Segoe UI" w:hAnsi="Segoe UI" w:cs="Segoe UI"/>
          <w:lang w:val="en-US" w:eastAsia="de-DE"/>
        </w:rPr>
        <w:t>ICOS</w:t>
      </w:r>
      <w:r w:rsidR="00F17505" w:rsidRPr="00F17505">
        <w:rPr>
          <w:rFonts w:ascii="Segoe UI" w:hAnsi="Segoe UI" w:cs="Segoe UI"/>
          <w:vertAlign w:val="superscript"/>
          <w:lang w:val="en-US" w:eastAsia="de-DE"/>
        </w:rPr>
        <w:t>-/low</w:t>
      </w:r>
      <w:r w:rsidR="00F17505">
        <w:rPr>
          <w:rFonts w:ascii="Segoe UI" w:hAnsi="Segoe UI" w:cs="Segoe UI"/>
          <w:lang w:val="en-US" w:eastAsia="de-DE"/>
        </w:rPr>
        <w:t xml:space="preserve"> (data now shown). </w:t>
      </w:r>
      <w:r w:rsidR="0094013A" w:rsidRPr="003B4C23">
        <w:rPr>
          <w:rFonts w:ascii="Segoe UI" w:hAnsi="Segoe UI" w:cs="Segoe UI"/>
          <w:lang w:val="en-US" w:eastAsia="de-DE"/>
        </w:rPr>
        <w:t xml:space="preserve">We did not find a predominant pattern of spatial co-enrichment of ILC3s with another cell type (data not shown). </w:t>
      </w:r>
    </w:p>
    <w:p w14:paraId="594056B4" w14:textId="2369228E" w:rsidR="00692AC0" w:rsidRPr="003B4C23" w:rsidRDefault="00692AC0" w:rsidP="00E24FB8">
      <w:pPr>
        <w:jc w:val="both"/>
        <w:rPr>
          <w:rFonts w:ascii="Segoe UI" w:hAnsi="Segoe UI" w:cs="Segoe UI"/>
          <w:lang w:val="en-US" w:eastAsia="de-DE"/>
        </w:rPr>
      </w:pPr>
      <w:r w:rsidRPr="00B52BC0">
        <w:rPr>
          <w:rFonts w:ascii="Segoe UI" w:hAnsi="Segoe UI" w:cs="Segoe UI"/>
          <w:lang w:val="en-US" w:eastAsia="de-DE"/>
        </w:rPr>
        <w:t xml:space="preserve">Our data </w:t>
      </w:r>
      <w:r w:rsidR="00B52BC0" w:rsidRPr="00B52BC0">
        <w:rPr>
          <w:rFonts w:ascii="Segoe UI" w:hAnsi="Segoe UI" w:cs="Segoe UI"/>
          <w:lang w:val="en-US" w:eastAsia="de-DE"/>
        </w:rPr>
        <w:t>shows</w:t>
      </w:r>
      <w:r w:rsidRPr="00B52BC0">
        <w:rPr>
          <w:rFonts w:ascii="Segoe UI" w:hAnsi="Segoe UI" w:cs="Segoe UI"/>
          <w:lang w:val="en-US" w:eastAsia="de-DE"/>
        </w:rPr>
        <w:t xml:space="preserve"> a difference in the spatial niche of NK cells/ILC1s localizing in peri-vascular tissue areas of the murine lung compared to ILC2s sharing </w:t>
      </w:r>
      <w:r w:rsidR="00594F05" w:rsidRPr="00B52BC0">
        <w:rPr>
          <w:rFonts w:ascii="Segoe UI" w:hAnsi="Segoe UI" w:cs="Segoe UI"/>
          <w:lang w:val="en-US" w:eastAsia="de-DE"/>
        </w:rPr>
        <w:t xml:space="preserve">a </w:t>
      </w:r>
      <w:r w:rsidRPr="00B52BC0">
        <w:rPr>
          <w:rFonts w:ascii="Segoe UI" w:hAnsi="Segoe UI" w:cs="Segoe UI"/>
          <w:lang w:val="en-US" w:eastAsia="de-DE"/>
        </w:rPr>
        <w:t xml:space="preserve">peri-lymphatic niche with myeloid </w:t>
      </w:r>
      <w:commentRangeStart w:id="22"/>
      <w:r w:rsidRPr="00B52BC0">
        <w:rPr>
          <w:rFonts w:ascii="Segoe UI" w:hAnsi="Segoe UI" w:cs="Segoe UI"/>
          <w:lang w:val="en-US" w:eastAsia="de-DE"/>
        </w:rPr>
        <w:t>cells</w:t>
      </w:r>
      <w:commentRangeEnd w:id="22"/>
      <w:r w:rsidR="00605FA4" w:rsidRPr="00B52BC0">
        <w:rPr>
          <w:rStyle w:val="Kommentarzeichen"/>
        </w:rPr>
        <w:commentReference w:id="22"/>
      </w:r>
      <w:r w:rsidR="002D7EB8" w:rsidRPr="00B52BC0">
        <w:rPr>
          <w:rFonts w:ascii="Segoe UI" w:hAnsi="Segoe UI" w:cs="Segoe UI"/>
          <w:lang w:val="en-US" w:eastAsia="de-DE"/>
        </w:rPr>
        <w:t xml:space="preserve"> </w:t>
      </w:r>
      <w:r w:rsidR="00B52BC0" w:rsidRPr="00B52BC0">
        <w:rPr>
          <w:rFonts w:ascii="Segoe UI" w:hAnsi="Segoe UI" w:cs="Segoe UI"/>
          <w:lang w:val="en-US" w:eastAsia="de-DE"/>
        </w:rPr>
        <w:t>suggesting different functional spatial neighborhoods of ILC subtypes</w:t>
      </w:r>
      <w:r w:rsidR="00DD1E72" w:rsidRPr="00B52BC0">
        <w:rPr>
          <w:rFonts w:ascii="Segoe UI" w:hAnsi="Segoe UI" w:cs="Segoe UI"/>
          <w:lang w:val="en-US" w:eastAsia="de-DE"/>
        </w:rPr>
        <w:t>.</w:t>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Re-analysis of the different identified clusters separately enabled us to resolve two epithelial clusters, 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18051B14" w:rsidR="00B83D82" w:rsidRPr="003B4C23" w:rsidRDefault="00482925" w:rsidP="005A3A2F">
      <w:pPr>
        <w:jc w:val="both"/>
        <w:rPr>
          <w:rFonts w:ascii="Segoe UI" w:hAnsi="Segoe UI" w:cs="Segoe UI"/>
          <w:lang w:val="en-US" w:eastAsia="de-DE"/>
        </w:rPr>
      </w:pPr>
      <w:r>
        <w:rPr>
          <w:rFonts w:ascii="Segoe UI" w:hAnsi="Segoe UI" w:cs="Segoe UI"/>
          <w:lang w:val="en-US" w:eastAsia="de-DE"/>
        </w:rPr>
        <w:t>In order to differentiate ILCs from T cells</w:t>
      </w:r>
      <w:commentRangeStart w:id="23"/>
      <w:commentRangeStart w:id="24"/>
      <w:r w:rsidR="00A07790" w:rsidRPr="003B4C23">
        <w:rPr>
          <w:rFonts w:ascii="Segoe UI" w:hAnsi="Segoe UI" w:cs="Segoe UI"/>
          <w:lang w:val="en-US" w:eastAsia="de-DE"/>
        </w:rPr>
        <w:t>, we combined the cells from the mixed ILC/T cell 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w:t>
      </w:r>
      <w:r>
        <w:rPr>
          <w:rFonts w:ascii="Segoe UI" w:hAnsi="Segoe UI" w:cs="Segoe UI"/>
          <w:lang w:val="en-US" w:eastAsia="de-DE"/>
        </w:rPr>
        <w:t>s</w:t>
      </w:r>
      <w:r w:rsidR="00A07790" w:rsidRPr="003B4C23">
        <w:rPr>
          <w:rFonts w:ascii="Segoe UI" w:hAnsi="Segoe UI" w:cs="Segoe UI"/>
          <w:lang w:val="en-US" w:eastAsia="de-DE"/>
        </w:rPr>
        <w:t xml:space="preserve">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w:t>
      </w:r>
      <w:r w:rsidR="00EA708C">
        <w:rPr>
          <w:rFonts w:ascii="Segoe UI" w:hAnsi="Segoe UI" w:cs="Segoe UI"/>
          <w:lang w:val="en-US" w:eastAsia="de-DE"/>
        </w:rPr>
        <w:t>s</w:t>
      </w:r>
      <w:r w:rsidR="00F03B46" w:rsidRPr="003B4C23">
        <w:rPr>
          <w:rFonts w:ascii="Segoe UI" w:hAnsi="Segoe UI" w:cs="Segoe UI"/>
          <w:lang w:val="en-US" w:eastAsia="de-DE"/>
        </w:rPr>
        <w:t xml:space="preserve"> (Fig. 7C)</w:t>
      </w:r>
      <w:r w:rsidR="00A07790" w:rsidRPr="003B4C23">
        <w:rPr>
          <w:rFonts w:ascii="Segoe UI" w:hAnsi="Segoe UI" w:cs="Segoe UI"/>
          <w:lang w:val="en-US" w:eastAsia="de-DE"/>
        </w:rPr>
        <w:t xml:space="preserve">. </w:t>
      </w:r>
      <w:r w:rsidR="00594F05">
        <w:rPr>
          <w:rFonts w:ascii="Segoe UI" w:hAnsi="Segoe UI" w:cs="Segoe UI"/>
          <w:lang w:val="en-US" w:eastAsia="de-DE"/>
        </w:rPr>
        <w:t xml:space="preserve">Cytotoxic </w:t>
      </w:r>
      <w:r w:rsidR="00F03B46" w:rsidRPr="003B4C23">
        <w:rPr>
          <w:rFonts w:ascii="Segoe UI" w:hAnsi="Segoe UI" w:cs="Segoe UI"/>
          <w:lang w:val="en-US" w:eastAsia="de-DE"/>
        </w:rPr>
        <w:t>T</w:t>
      </w:r>
      <w:r w:rsidR="00203EBA">
        <w:rPr>
          <w:rFonts w:ascii="Segoe UI" w:hAnsi="Segoe UI" w:cs="Segoe UI"/>
          <w:lang w:val="en-US" w:eastAsia="de-DE"/>
        </w:rPr>
        <w:t> </w:t>
      </w:r>
      <w:r w:rsidR="00F03B46" w:rsidRPr="003B4C23">
        <w:rPr>
          <w:rFonts w:ascii="Segoe UI" w:hAnsi="Segoe UI" w:cs="Segoe UI"/>
          <w:lang w:val="en-US" w:eastAsia="de-DE"/>
        </w:rPr>
        <w:t>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w:t>
      </w:r>
      <w:r w:rsidR="00DE19B0">
        <w:rPr>
          <w:rFonts w:ascii="Segoe UI" w:hAnsi="Segoe UI" w:cs="Segoe UI"/>
          <w:lang w:val="en-US" w:eastAsia="de-DE"/>
        </w:rPr>
        <w:t>In one</w:t>
      </w:r>
      <w:r w:rsidR="00F03B46" w:rsidRPr="003B4C23">
        <w:rPr>
          <w:rFonts w:ascii="Segoe UI" w:hAnsi="Segoe UI" w:cs="Segoe UI"/>
          <w:lang w:val="en-US" w:eastAsia="de-DE"/>
        </w:rPr>
        <w:t xml:space="preserve"> CD3</w:t>
      </w:r>
      <w:r w:rsidR="00F03B46" w:rsidRPr="00482925">
        <w:rPr>
          <w:rFonts w:ascii="Segoe UI" w:hAnsi="Segoe UI" w:cs="Segoe UI"/>
          <w:vertAlign w:val="superscript"/>
          <w:lang w:val="en-US" w:eastAsia="de-DE"/>
        </w:rPr>
        <w:t>-</w:t>
      </w:r>
      <w:r w:rsidR="00F03B46" w:rsidRPr="003B4C23">
        <w:rPr>
          <w:rFonts w:ascii="Segoe UI" w:hAnsi="Segoe UI" w:cs="Segoe UI"/>
          <w:lang w:val="en-US" w:eastAsia="de-DE"/>
        </w:rPr>
        <w:t xml:space="preserve"> cluster</w:t>
      </w:r>
      <w:r w:rsidR="00DE19B0">
        <w:rPr>
          <w:rFonts w:ascii="Segoe UI" w:hAnsi="Segoe UI" w:cs="Segoe UI"/>
          <w:lang w:val="en-US" w:eastAsia="de-DE"/>
        </w:rPr>
        <w:t>, 67 % of cells were EOMES</w:t>
      </w:r>
      <w:r w:rsidR="00DE19B0" w:rsidRPr="0035778F">
        <w:rPr>
          <w:rFonts w:ascii="Segoe UI" w:hAnsi="Segoe UI" w:cs="Segoe UI"/>
          <w:vertAlign w:val="superscript"/>
          <w:lang w:val="en-US" w:eastAsia="de-DE"/>
        </w:rPr>
        <w:t>+</w:t>
      </w:r>
      <w:r w:rsidR="00DE19B0">
        <w:rPr>
          <w:rFonts w:ascii="Segoe UI" w:hAnsi="Segoe UI" w:cs="Segoe UI"/>
          <w:lang w:val="en-US" w:eastAsia="de-DE"/>
        </w:rPr>
        <w:t>. Furthermore, additional markers defined the profile of this cluster</w:t>
      </w:r>
      <w:r w:rsidR="00F03B46" w:rsidRPr="003B4C23">
        <w:rPr>
          <w:rFonts w:ascii="Segoe UI" w:hAnsi="Segoe UI" w:cs="Segoe UI"/>
          <w:lang w:val="en-US" w:eastAsia="de-DE"/>
        </w:rPr>
        <w:t xml:space="preserve">, </w:t>
      </w:r>
      <w:r w:rsidR="00DE19B0">
        <w:rPr>
          <w:rFonts w:ascii="Segoe UI" w:hAnsi="Segoe UI" w:cs="Segoe UI"/>
          <w:lang w:val="en-US" w:eastAsia="de-DE"/>
        </w:rPr>
        <w:t xml:space="preserve">such as </w:t>
      </w:r>
      <w:r w:rsidR="00F03B46" w:rsidRPr="003B4C23">
        <w:rPr>
          <w:rFonts w:ascii="Segoe UI" w:hAnsi="Segoe UI" w:cs="Segoe UI"/>
          <w:lang w:val="en-US" w:eastAsia="de-DE"/>
        </w:rPr>
        <w:t>CD127, CD90, CD4, and RORγt</w:t>
      </w:r>
      <w:r w:rsidR="00DE19B0">
        <w:rPr>
          <w:rFonts w:ascii="Segoe UI" w:hAnsi="Segoe UI" w:cs="Segoe UI"/>
          <w:lang w:val="en-US" w:eastAsia="de-DE"/>
        </w:rPr>
        <w:t>, which were expressed by 67 %, 59 %, 38 %, and 50 % of the cells</w:t>
      </w:r>
      <w:r w:rsidR="007F01A9">
        <w:rPr>
          <w:rFonts w:ascii="Segoe UI" w:hAnsi="Segoe UI" w:cs="Segoe UI"/>
          <w:lang w:val="en-US" w:eastAsia="de-DE"/>
        </w:rPr>
        <w:t xml:space="preserve"> </w:t>
      </w:r>
      <w:r w:rsidR="007F01A9" w:rsidRPr="003B4C23">
        <w:rPr>
          <w:rFonts w:ascii="Segoe UI" w:hAnsi="Segoe UI" w:cs="Segoe UI"/>
          <w:lang w:val="en-US" w:eastAsia="de-DE"/>
        </w:rPr>
        <w:t>(Fig. 7C</w:t>
      </w:r>
      <w:r w:rsidR="007F01A9">
        <w:rPr>
          <w:rFonts w:ascii="Segoe UI" w:hAnsi="Segoe UI" w:cs="Segoe UI"/>
          <w:lang w:val="en-US" w:eastAsia="de-DE"/>
        </w:rPr>
        <w:t>; Suppl. Fig. 5</w:t>
      </w:r>
      <w:r w:rsidR="007F01A9" w:rsidRPr="003B4C23">
        <w:rPr>
          <w:rFonts w:ascii="Segoe UI" w:hAnsi="Segoe UI" w:cs="Segoe UI"/>
          <w:lang w:val="en-US" w:eastAsia="de-DE"/>
        </w:rPr>
        <w:t>)</w:t>
      </w:r>
      <w:r w:rsidR="0035778F">
        <w:rPr>
          <w:rFonts w:ascii="Segoe UI" w:hAnsi="Segoe UI" w:cs="Segoe UI"/>
          <w:lang w:val="en-US" w:eastAsia="de-DE"/>
        </w:rPr>
        <w:t xml:space="preserve">. Therefore, the cluster was </w:t>
      </w:r>
      <w:r w:rsidR="00F03B46" w:rsidRPr="003B4C23">
        <w:rPr>
          <w:rFonts w:ascii="Segoe UI" w:hAnsi="Segoe UI" w:cs="Segoe UI"/>
          <w:lang w:val="en-US" w:eastAsia="de-DE"/>
        </w:rPr>
        <w:t xml:space="preserve">annotated as ILC1s/ILC3s/NK cells. </w:t>
      </w:r>
      <w:r w:rsidR="00255836" w:rsidRPr="003B4C23">
        <w:rPr>
          <w:rFonts w:ascii="Segoe UI" w:hAnsi="Segoe UI" w:cs="Segoe UI"/>
          <w:lang w:val="en-US" w:eastAsia="de-DE"/>
        </w:rPr>
        <w:t xml:space="preserve">With </w:t>
      </w:r>
      <w:r w:rsidR="0035778F">
        <w:rPr>
          <w:rFonts w:ascii="Segoe UI" w:hAnsi="Segoe UI" w:cs="Segoe UI"/>
          <w:lang w:val="en-US" w:eastAsia="de-DE"/>
        </w:rPr>
        <w:t xml:space="preserve">86 % of the cells being </w:t>
      </w:r>
      <w:r w:rsidR="00255836" w:rsidRPr="003B4C23">
        <w:rPr>
          <w:rFonts w:ascii="Segoe UI" w:hAnsi="Segoe UI" w:cs="Segoe UI"/>
          <w:lang w:val="en-US" w:eastAsia="de-DE"/>
        </w:rPr>
        <w:t>GATA3eGFP</w:t>
      </w:r>
      <w:r w:rsidR="0035778F" w:rsidRPr="0035778F">
        <w:rPr>
          <w:rFonts w:ascii="Segoe UI" w:hAnsi="Segoe UI" w:cs="Segoe UI"/>
          <w:vertAlign w:val="superscript"/>
          <w:lang w:val="en-US" w:eastAsia="de-DE"/>
        </w:rPr>
        <w:t>+</w:t>
      </w:r>
      <w:r w:rsidR="00255836" w:rsidRPr="003B4C23">
        <w:rPr>
          <w:rFonts w:ascii="Segoe UI" w:hAnsi="Segoe UI" w:cs="Segoe UI"/>
          <w:lang w:val="en-US" w:eastAsia="de-DE"/>
        </w:rPr>
        <w:t xml:space="preserve">, </w:t>
      </w:r>
      <w:r w:rsidR="00D0728A">
        <w:rPr>
          <w:rFonts w:ascii="Segoe UI" w:hAnsi="Segoe UI" w:cs="Segoe UI"/>
          <w:lang w:val="en-US" w:eastAsia="de-DE"/>
        </w:rPr>
        <w:t xml:space="preserve">72 % </w:t>
      </w:r>
      <w:r w:rsidR="00255836" w:rsidRPr="003B4C23">
        <w:rPr>
          <w:rFonts w:ascii="Segoe UI" w:hAnsi="Segoe UI" w:cs="Segoe UI"/>
          <w:lang w:val="en-US" w:eastAsia="de-DE"/>
        </w:rPr>
        <w:t>CD90.2</w:t>
      </w:r>
      <w:r w:rsidR="00D0728A" w:rsidRPr="00D0728A">
        <w:rPr>
          <w:rFonts w:ascii="Segoe UI" w:hAnsi="Segoe UI" w:cs="Segoe UI"/>
          <w:vertAlign w:val="superscript"/>
          <w:lang w:val="en-US" w:eastAsia="de-DE"/>
        </w:rPr>
        <w:t>+</w:t>
      </w:r>
      <w:r w:rsidR="00D0728A" w:rsidRPr="003B4C23">
        <w:rPr>
          <w:rFonts w:ascii="Segoe UI" w:hAnsi="Segoe UI" w:cs="Segoe UI"/>
          <w:lang w:val="en-US" w:eastAsia="de-DE"/>
        </w:rPr>
        <w:t xml:space="preserve">, </w:t>
      </w:r>
      <w:r w:rsidR="00D0728A">
        <w:rPr>
          <w:rFonts w:ascii="Segoe UI" w:hAnsi="Segoe UI" w:cs="Segoe UI"/>
          <w:lang w:val="en-US" w:eastAsia="de-DE"/>
        </w:rPr>
        <w:t xml:space="preserve">and 46 % </w:t>
      </w:r>
      <w:r w:rsidR="00D0728A" w:rsidRPr="003B4C23">
        <w:rPr>
          <w:rFonts w:ascii="Segoe UI" w:hAnsi="Segoe UI" w:cs="Segoe UI"/>
          <w:lang w:val="en-US" w:eastAsia="de-DE"/>
        </w:rPr>
        <w:t>CD127</w:t>
      </w:r>
      <w:r w:rsidR="00D0728A" w:rsidRPr="00D0728A">
        <w:rPr>
          <w:rFonts w:ascii="Segoe UI" w:hAnsi="Segoe UI" w:cs="Segoe UI"/>
          <w:vertAlign w:val="superscript"/>
          <w:lang w:val="en-US" w:eastAsia="de-DE"/>
        </w:rPr>
        <w:t>+</w:t>
      </w:r>
      <w:r w:rsidR="00255836" w:rsidRPr="003B4C23">
        <w:rPr>
          <w:rFonts w:ascii="Segoe UI" w:hAnsi="Segoe UI" w:cs="Segoe UI"/>
          <w:lang w:val="en-US" w:eastAsia="de-DE"/>
        </w:rPr>
        <w:t xml:space="preserve">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w:t>
      </w:r>
      <w:r w:rsidR="007F01A9">
        <w:rPr>
          <w:rFonts w:ascii="Segoe UI" w:hAnsi="Segoe UI" w:cs="Segoe UI"/>
          <w:lang w:val="en-US" w:eastAsia="de-DE"/>
        </w:rPr>
        <w:t xml:space="preserve"> </w:t>
      </w:r>
      <w:r w:rsidR="007F01A9" w:rsidRPr="003B4C23">
        <w:rPr>
          <w:rFonts w:ascii="Segoe UI" w:hAnsi="Segoe UI" w:cs="Segoe UI"/>
          <w:lang w:val="en-US" w:eastAsia="de-DE"/>
        </w:rPr>
        <w:t>(Fig. 7C</w:t>
      </w:r>
      <w:r w:rsidR="007F01A9">
        <w:rPr>
          <w:rFonts w:ascii="Segoe UI" w:hAnsi="Segoe UI" w:cs="Segoe UI"/>
          <w:lang w:val="en-US" w:eastAsia="de-DE"/>
        </w:rPr>
        <w:t>; Suppl. Fig. 6</w:t>
      </w:r>
      <w:r w:rsidR="007F01A9" w:rsidRPr="003B4C23">
        <w:rPr>
          <w:rFonts w:ascii="Segoe UI" w:hAnsi="Segoe UI" w:cs="Segoe UI"/>
          <w:lang w:val="en-US" w:eastAsia="de-DE"/>
        </w:rPr>
        <w:t>)</w:t>
      </w:r>
      <w:r w:rsidR="00F03B46" w:rsidRPr="003B4C23">
        <w:rPr>
          <w:rFonts w:ascii="Segoe UI" w:hAnsi="Segoe UI" w:cs="Segoe UI"/>
          <w:lang w:val="en-US" w:eastAsia="de-DE"/>
        </w:rPr>
        <w:t xml:space="preserve">. We also 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w:t>
      </w:r>
      <w:r w:rsidR="007F01A9">
        <w:rPr>
          <w:rFonts w:ascii="Segoe UI" w:hAnsi="Segoe UI" w:cs="Segoe UI"/>
          <w:lang w:val="en-US" w:eastAsia="de-DE"/>
        </w:rPr>
        <w:t>7</w:t>
      </w:r>
      <w:r w:rsidR="00BF10A2" w:rsidRPr="003B4C23">
        <w:rPr>
          <w:rFonts w:ascii="Segoe UI" w:hAnsi="Segoe UI" w:cs="Segoe UI"/>
          <w:lang w:val="en-US" w:eastAsia="de-DE"/>
        </w:rPr>
        <w:t>)</w:t>
      </w:r>
      <w:r w:rsidR="004815D8" w:rsidRPr="003B4C23">
        <w:rPr>
          <w:rFonts w:ascii="Segoe UI" w:hAnsi="Segoe UI" w:cs="Segoe UI"/>
          <w:lang w:val="en-US" w:eastAsia="de-DE"/>
        </w:rPr>
        <w:t>. Therefore, we annotated them as CD8</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CD3</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xml:space="preserve"> intra-epithelial lymphocytes (IEL). </w:t>
      </w:r>
      <w:commentRangeEnd w:id="23"/>
      <w:r w:rsidR="00843982" w:rsidRPr="003B4C23">
        <w:rPr>
          <w:rStyle w:val="Kommentarzeichen"/>
          <w:lang w:val="en-US"/>
        </w:rPr>
        <w:commentReference w:id="23"/>
      </w:r>
      <w:commentRangeEnd w:id="24"/>
      <w:r w:rsidR="00605FA4">
        <w:rPr>
          <w:rStyle w:val="Kommentarzeichen"/>
        </w:rPr>
        <w:commentReference w:id="24"/>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2E3589F5"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lastRenderedPageBreak/>
        <w:t>In the SI, the acquired tissue regions showed two predominant micro-anatomical structures, namely intestinal villi and intestinal lymphoid follicles (ILF)</w:t>
      </w:r>
      <w:r w:rsidR="00594F05">
        <w:rPr>
          <w:rFonts w:ascii="Segoe UI" w:hAnsi="Segoe UI" w:cs="Segoe UI"/>
          <w:lang w:val="en-US" w:eastAsia="de-DE"/>
        </w:rPr>
        <w:t xml:space="preserve"> located in the lamina pro</w:t>
      </w:r>
      <w:r w:rsidR="00203EBA">
        <w:rPr>
          <w:rFonts w:ascii="Segoe UI" w:hAnsi="Segoe UI" w:cs="Segoe UI"/>
          <w:lang w:val="en-US" w:eastAsia="de-DE"/>
        </w:rPr>
        <w:t>p</w:t>
      </w:r>
      <w:r w:rsidR="00594F05">
        <w:rPr>
          <w:rFonts w:ascii="Segoe UI" w:hAnsi="Segoe UI" w:cs="Segoe UI"/>
          <w:lang w:val="en-US" w:eastAsia="de-DE"/>
        </w:rPr>
        <w:t>ria</w:t>
      </w:r>
      <w:r w:rsidRPr="003B4C23">
        <w:rPr>
          <w:rFonts w:ascii="Segoe UI" w:hAnsi="Segoe UI" w:cs="Segoe UI"/>
          <w:lang w:val="en-US" w:eastAsia="de-DE"/>
        </w:rPr>
        <w:t>. Based 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056F3307" w14:textId="06549949" w:rsidR="007A3525" w:rsidRDefault="00926345" w:rsidP="00AF1562">
      <w:pPr>
        <w:jc w:val="both"/>
        <w:rPr>
          <w:rFonts w:ascii="Segoe UI" w:hAnsi="Segoe UI" w:cs="Segoe UI"/>
          <w:lang w:val="en-US" w:eastAsia="de-DE"/>
        </w:rPr>
      </w:pPr>
      <w:r>
        <w:rPr>
          <w:rFonts w:ascii="Segoe UI" w:hAnsi="Segoe UI" w:cs="Segoe UI"/>
          <w:lang w:val="en-US" w:eastAsia="de-DE"/>
        </w:rPr>
        <w:t>As expected, c</w:t>
      </w:r>
      <w:r w:rsidR="0074681A">
        <w:rPr>
          <w:rFonts w:ascii="Segoe UI" w:hAnsi="Segoe UI" w:cs="Segoe UI"/>
          <w:lang w:val="en-US" w:eastAsia="de-DE"/>
        </w:rPr>
        <w:t>ompared to the lung</w:t>
      </w:r>
      <w:r w:rsidR="00594F05" w:rsidRPr="00594F05">
        <w:rPr>
          <w:rFonts w:ascii="Segoe UI" w:hAnsi="Segoe UI" w:cs="Segoe UI"/>
          <w:lang w:val="en-US" w:eastAsia="de-DE"/>
        </w:rPr>
        <w:t xml:space="preserve"> </w:t>
      </w:r>
      <w:r w:rsidR="00594F05" w:rsidRPr="00434277">
        <w:rPr>
          <w:rFonts w:ascii="Segoe UI" w:hAnsi="Segoe UI" w:cs="Segoe UI"/>
          <w:lang w:val="en-US" w:eastAsia="de-DE"/>
        </w:rPr>
        <w:t>in steady state</w:t>
      </w:r>
      <w:r w:rsidR="0074681A">
        <w:rPr>
          <w:rFonts w:ascii="Segoe UI" w:hAnsi="Segoe UI" w:cs="Segoe UI"/>
          <w:lang w:val="en-US" w:eastAsia="de-DE"/>
        </w:rPr>
        <w:t xml:space="preserve">, both SI villi and SI ILF tissue regions harbored significantly </w:t>
      </w:r>
      <w:r w:rsidR="0074681A" w:rsidRPr="00434277">
        <w:rPr>
          <w:rFonts w:ascii="Segoe UI" w:hAnsi="Segoe UI" w:cs="Segoe UI"/>
          <w:lang w:val="en-US" w:eastAsia="de-DE"/>
        </w:rPr>
        <w:t>higher numbers of total cells</w:t>
      </w:r>
      <w:r w:rsidR="002616AD" w:rsidRPr="00434277">
        <w:rPr>
          <w:rFonts w:ascii="Segoe UI" w:hAnsi="Segoe UI" w:cs="Segoe UI"/>
          <w:lang w:val="en-US" w:eastAsia="de-DE"/>
        </w:rPr>
        <w:t>, immune cells,</w:t>
      </w:r>
      <w:r w:rsidR="0074681A" w:rsidRPr="00434277">
        <w:rPr>
          <w:rFonts w:ascii="Segoe UI" w:hAnsi="Segoe UI" w:cs="Segoe UI"/>
          <w:lang w:val="en-US" w:eastAsia="de-DE"/>
        </w:rPr>
        <w:t xml:space="preserve"> and ILCs, with the highest </w:t>
      </w:r>
      <w:r w:rsidR="002616AD" w:rsidRPr="00434277">
        <w:rPr>
          <w:rFonts w:ascii="Segoe UI" w:hAnsi="Segoe UI" w:cs="Segoe UI"/>
          <w:lang w:val="en-US" w:eastAsia="de-DE"/>
        </w:rPr>
        <w:t xml:space="preserve">total </w:t>
      </w:r>
      <w:r w:rsidR="0074681A" w:rsidRPr="00434277">
        <w:rPr>
          <w:rFonts w:ascii="Segoe UI" w:hAnsi="Segoe UI" w:cs="Segoe UI"/>
          <w:lang w:val="en-US" w:eastAsia="de-DE"/>
        </w:rPr>
        <w:t>count</w:t>
      </w:r>
      <w:r w:rsidR="002616AD" w:rsidRPr="00434277">
        <w:rPr>
          <w:rFonts w:ascii="Segoe UI" w:hAnsi="Segoe UI" w:cs="Segoe UI"/>
          <w:lang w:val="en-US" w:eastAsia="de-DE"/>
        </w:rPr>
        <w:t>s</w:t>
      </w:r>
      <w:r w:rsidR="0074681A" w:rsidRPr="00434277">
        <w:rPr>
          <w:rFonts w:ascii="Segoe UI" w:hAnsi="Segoe UI" w:cs="Segoe UI"/>
          <w:lang w:val="en-US" w:eastAsia="de-DE"/>
        </w:rPr>
        <w:t xml:space="preserve"> in SI ILF tissue regions (Suppl. Fig. </w:t>
      </w:r>
      <w:r w:rsidR="00C20F72" w:rsidRPr="00434277">
        <w:rPr>
          <w:rFonts w:ascii="Segoe UI" w:hAnsi="Segoe UI" w:cs="Segoe UI"/>
          <w:lang w:val="en-US" w:eastAsia="de-DE"/>
        </w:rPr>
        <w:t>9A-C</w:t>
      </w:r>
      <w:r w:rsidR="0074681A" w:rsidRPr="00434277">
        <w:rPr>
          <w:rFonts w:ascii="Segoe UI" w:hAnsi="Segoe UI" w:cs="Segoe UI"/>
          <w:lang w:val="en-US" w:eastAsia="de-DE"/>
        </w:rPr>
        <w:t>).</w:t>
      </w:r>
      <w:r w:rsidR="002616AD" w:rsidRPr="00434277">
        <w:rPr>
          <w:rFonts w:ascii="Segoe UI" w:hAnsi="Segoe UI" w:cs="Segoe UI"/>
          <w:lang w:val="en-US" w:eastAsia="de-DE"/>
        </w:rPr>
        <w:t xml:space="preserve"> Of note, the frequency of ILCs within the immune compartment did not differ significantly between organs and tissues (Suppl. Fig. </w:t>
      </w:r>
      <w:r w:rsidR="00C20F72" w:rsidRPr="00434277">
        <w:rPr>
          <w:rFonts w:ascii="Segoe UI" w:hAnsi="Segoe UI" w:cs="Segoe UI"/>
          <w:lang w:val="en-US" w:eastAsia="de-DE"/>
        </w:rPr>
        <w:t>9D</w:t>
      </w:r>
      <w:r w:rsidR="002616AD" w:rsidRPr="00434277">
        <w:rPr>
          <w:rFonts w:ascii="Segoe UI" w:hAnsi="Segoe UI" w:cs="Segoe UI"/>
          <w:lang w:val="en-US" w:eastAsia="de-DE"/>
        </w:rPr>
        <w:t xml:space="preserve">). </w:t>
      </w:r>
      <w:r w:rsidR="009B16AA" w:rsidRPr="00434277">
        <w:rPr>
          <w:rFonts w:ascii="Segoe UI" w:hAnsi="Segoe UI" w:cs="Segoe UI"/>
          <w:lang w:val="en-US" w:eastAsia="de-DE"/>
        </w:rPr>
        <w:t>The highest count</w:t>
      </w:r>
      <w:r w:rsidR="00C80B6F" w:rsidRPr="00434277">
        <w:rPr>
          <w:rFonts w:ascii="Segoe UI" w:hAnsi="Segoe UI" w:cs="Segoe UI"/>
          <w:lang w:val="en-US" w:eastAsia="de-DE"/>
        </w:rPr>
        <w:t>s</w:t>
      </w:r>
      <w:r w:rsidR="009B16AA" w:rsidRPr="00434277">
        <w:rPr>
          <w:rFonts w:ascii="Segoe UI" w:hAnsi="Segoe UI" w:cs="Segoe UI"/>
          <w:lang w:val="en-US" w:eastAsia="de-DE"/>
        </w:rPr>
        <w:t xml:space="preserve"> of ILCs, and the identified subtypes w</w:t>
      </w:r>
      <w:r w:rsidR="00C80B6F" w:rsidRPr="00434277">
        <w:rPr>
          <w:rFonts w:ascii="Segoe UI" w:hAnsi="Segoe UI" w:cs="Segoe UI"/>
          <w:lang w:val="en-US" w:eastAsia="de-DE"/>
        </w:rPr>
        <w:t>ere</w:t>
      </w:r>
      <w:r w:rsidR="009B16AA" w:rsidRPr="00434277">
        <w:rPr>
          <w:rFonts w:ascii="Segoe UI" w:hAnsi="Segoe UI" w:cs="Segoe UI"/>
          <w:lang w:val="en-US" w:eastAsia="de-DE"/>
        </w:rPr>
        <w:t xml:space="preserve"> detectable in the SI ILF regions (Suppl</w:t>
      </w:r>
      <w:r w:rsidR="009B16AA">
        <w:rPr>
          <w:rFonts w:ascii="Segoe UI" w:hAnsi="Segoe UI" w:cs="Segoe UI"/>
          <w:lang w:val="en-US" w:eastAsia="de-DE"/>
        </w:rPr>
        <w:t>. Fig. </w:t>
      </w:r>
      <w:r w:rsidR="00C80B6F">
        <w:rPr>
          <w:rFonts w:ascii="Segoe UI" w:hAnsi="Segoe UI" w:cs="Segoe UI"/>
          <w:lang w:val="en-US" w:eastAsia="de-DE"/>
        </w:rPr>
        <w:t>9C</w:t>
      </w:r>
      <w:r w:rsidR="009B16AA">
        <w:rPr>
          <w:rFonts w:ascii="Segoe UI" w:hAnsi="Segoe UI" w:cs="Segoe UI"/>
          <w:lang w:val="en-US" w:eastAsia="de-DE"/>
        </w:rPr>
        <w:t xml:space="preserve">). Zooming into the ILC subtypes identified in the SI revealed </w:t>
      </w:r>
      <w:r w:rsidR="00C80B6F">
        <w:rPr>
          <w:rFonts w:ascii="Segoe UI" w:hAnsi="Segoe UI" w:cs="Segoe UI"/>
          <w:lang w:val="en-US" w:eastAsia="de-DE"/>
        </w:rPr>
        <w:t xml:space="preserve">frequencies of NK cells/ILC1s/ILC3s and ILC2s between 40 and </w:t>
      </w:r>
      <w:commentRangeStart w:id="25"/>
      <w:r w:rsidR="00C80B6F">
        <w:rPr>
          <w:rFonts w:ascii="Segoe UI" w:hAnsi="Segoe UI" w:cs="Segoe UI"/>
          <w:lang w:val="en-US" w:eastAsia="de-DE"/>
        </w:rPr>
        <w:t>60</w:t>
      </w:r>
      <w:commentRangeEnd w:id="25"/>
      <w:r w:rsidR="00594F05">
        <w:rPr>
          <w:rStyle w:val="Kommentarzeichen"/>
        </w:rPr>
        <w:commentReference w:id="25"/>
      </w:r>
      <w:r w:rsidR="00C80B6F">
        <w:rPr>
          <w:rFonts w:ascii="Segoe UI" w:hAnsi="Segoe UI" w:cs="Segoe UI"/>
          <w:lang w:val="en-US" w:eastAsia="de-DE"/>
        </w:rPr>
        <w:t xml:space="preserve"> % </w:t>
      </w:r>
      <w:r w:rsidR="008C5970">
        <w:rPr>
          <w:rFonts w:ascii="Segoe UI" w:hAnsi="Segoe UI" w:cs="Segoe UI"/>
          <w:lang w:val="en-US" w:eastAsia="de-DE"/>
        </w:rPr>
        <w:t xml:space="preserve">within the ILC compartment </w:t>
      </w:r>
      <w:r w:rsidR="00C80B6F">
        <w:rPr>
          <w:rFonts w:ascii="Segoe UI" w:hAnsi="Segoe UI" w:cs="Segoe UI"/>
          <w:lang w:val="en-US" w:eastAsia="de-DE"/>
        </w:rPr>
        <w:t>in both SI villi and SI ILF</w:t>
      </w:r>
      <w:r w:rsidR="00A44E04">
        <w:rPr>
          <w:rFonts w:ascii="Segoe UI" w:hAnsi="Segoe UI" w:cs="Segoe UI"/>
          <w:lang w:val="en-US" w:eastAsia="de-DE"/>
        </w:rPr>
        <w:t xml:space="preserve"> </w:t>
      </w:r>
      <w:r w:rsidR="00E028A6">
        <w:rPr>
          <w:rFonts w:ascii="Segoe UI" w:hAnsi="Segoe UI" w:cs="Segoe UI"/>
          <w:lang w:val="en-US" w:eastAsia="de-DE"/>
        </w:rPr>
        <w:t>(</w:t>
      </w:r>
      <w:r w:rsidR="00A44E04">
        <w:rPr>
          <w:rFonts w:ascii="Segoe UI" w:hAnsi="Segoe UI" w:cs="Segoe UI"/>
          <w:lang w:val="en-US" w:eastAsia="de-DE"/>
        </w:rPr>
        <w:t xml:space="preserve">Suppl. Fig. 9E-F). </w:t>
      </w:r>
    </w:p>
    <w:p w14:paraId="309BFBCB" w14:textId="05146EEB" w:rsidR="00085C4A" w:rsidRPr="00BA492B" w:rsidRDefault="009B16AA" w:rsidP="00AF1562">
      <w:pPr>
        <w:jc w:val="both"/>
        <w:rPr>
          <w:rFonts w:ascii="Segoe UI" w:hAnsi="Segoe UI" w:cs="Segoe UI"/>
          <w:lang w:val="en-US" w:eastAsia="de-DE"/>
        </w:rPr>
      </w:pPr>
      <w:r>
        <w:rPr>
          <w:rFonts w:ascii="Segoe UI" w:hAnsi="Segoe UI" w:cs="Segoe UI"/>
          <w:lang w:val="en-US" w:eastAsia="de-DE"/>
        </w:rPr>
        <w:t>Quantification of the SI villi data at the different conditions showed that the t</w:t>
      </w:r>
      <w:r w:rsidR="002520CB">
        <w:rPr>
          <w:rFonts w:ascii="Segoe UI" w:hAnsi="Segoe UI" w:cs="Segoe UI"/>
          <w:lang w:val="en-US" w:eastAsia="de-DE"/>
        </w:rPr>
        <w:t>otal cell number</w:t>
      </w:r>
      <w:r w:rsidR="00A44E04">
        <w:rPr>
          <w:rFonts w:ascii="Segoe UI" w:hAnsi="Segoe UI" w:cs="Segoe UI"/>
          <w:lang w:val="en-US" w:eastAsia="de-DE"/>
        </w:rPr>
        <w:t xml:space="preserve"> as well as the total immune cell number</w:t>
      </w:r>
      <w:r w:rsidR="002520CB">
        <w:rPr>
          <w:rFonts w:ascii="Segoe UI" w:hAnsi="Segoe UI" w:cs="Segoe UI"/>
          <w:lang w:val="en-US" w:eastAsia="de-DE"/>
        </w:rPr>
        <w:t xml:space="preserve"> significantly decreased after one dose of IL-33 compared to healthy controls in SI villi regions (Fig. 8A</w:t>
      </w:r>
      <w:r w:rsidR="00A44E04">
        <w:rPr>
          <w:rFonts w:ascii="Segoe UI" w:hAnsi="Segoe UI" w:cs="Segoe UI"/>
          <w:lang w:val="en-US" w:eastAsia="de-DE"/>
        </w:rPr>
        <w:t>-B</w:t>
      </w:r>
      <w:r w:rsidR="002520CB">
        <w:rPr>
          <w:rFonts w:ascii="Segoe UI" w:hAnsi="Segoe UI" w:cs="Segoe UI"/>
          <w:lang w:val="en-US" w:eastAsia="de-DE"/>
        </w:rPr>
        <w:t>)</w:t>
      </w:r>
      <w:r w:rsidR="00A44E04">
        <w:rPr>
          <w:rFonts w:ascii="Segoe UI" w:hAnsi="Segoe UI" w:cs="Segoe UI"/>
          <w:lang w:val="en-US" w:eastAsia="de-DE"/>
        </w:rPr>
        <w:t xml:space="preserve"> while the number of ILCs was only significantly reduced at IL-33 day 3 (Fig. 8C)</w:t>
      </w:r>
      <w:r w:rsidR="002520CB">
        <w:rPr>
          <w:rFonts w:ascii="Segoe UI" w:hAnsi="Segoe UI" w:cs="Segoe UI"/>
          <w:lang w:val="en-US" w:eastAsia="de-DE"/>
        </w:rPr>
        <w:t xml:space="preserve">. </w:t>
      </w:r>
      <w:commentRangeStart w:id="26"/>
      <w:commentRangeStart w:id="27"/>
      <w:r w:rsidR="00A44E04">
        <w:rPr>
          <w:rFonts w:ascii="Segoe UI" w:hAnsi="Segoe UI" w:cs="Segoe UI"/>
          <w:lang w:val="en-US" w:eastAsia="de-DE"/>
        </w:rPr>
        <w:t xml:space="preserve">However, although the </w:t>
      </w:r>
      <w:r w:rsidR="00594F05">
        <w:rPr>
          <w:rFonts w:ascii="Segoe UI" w:hAnsi="Segoe UI" w:cs="Segoe UI"/>
          <w:lang w:val="en-US" w:eastAsia="de-DE"/>
        </w:rPr>
        <w:t xml:space="preserve">total </w:t>
      </w:r>
      <w:r w:rsidR="00A44E04">
        <w:rPr>
          <w:rFonts w:ascii="Segoe UI" w:hAnsi="Segoe UI" w:cs="Segoe UI"/>
          <w:lang w:val="en-US" w:eastAsia="de-DE"/>
        </w:rPr>
        <w:t xml:space="preserve">number of immune cells </w:t>
      </w:r>
      <w:r w:rsidR="008C5970">
        <w:rPr>
          <w:rFonts w:ascii="Segoe UI" w:hAnsi="Segoe UI" w:cs="Segoe UI"/>
          <w:lang w:val="en-US" w:eastAsia="de-DE"/>
        </w:rPr>
        <w:t xml:space="preserve">identified per FOV </w:t>
      </w:r>
      <w:r w:rsidR="00A44E04">
        <w:rPr>
          <w:rFonts w:ascii="Segoe UI" w:hAnsi="Segoe UI" w:cs="Segoe UI"/>
          <w:lang w:val="en-US" w:eastAsia="de-DE"/>
        </w:rPr>
        <w:t>decreased at IL-33 day 1, the frequency of immune cells r</w:t>
      </w:r>
      <w:r w:rsidR="007A3525">
        <w:rPr>
          <w:rFonts w:ascii="Segoe UI" w:hAnsi="Segoe UI" w:cs="Segoe UI"/>
          <w:lang w:val="en-US" w:eastAsia="de-DE"/>
        </w:rPr>
        <w:t>ose</w:t>
      </w:r>
      <w:r w:rsidR="00A44E04">
        <w:rPr>
          <w:rFonts w:ascii="Segoe UI" w:hAnsi="Segoe UI" w:cs="Segoe UI"/>
          <w:lang w:val="en-US" w:eastAsia="de-DE"/>
        </w:rPr>
        <w:t xml:space="preserve"> significantly at the same time (Fig. 8D)</w:t>
      </w:r>
      <w:commentRangeEnd w:id="26"/>
      <w:r w:rsidR="00A43272">
        <w:rPr>
          <w:rStyle w:val="Kommentarzeichen"/>
        </w:rPr>
        <w:commentReference w:id="26"/>
      </w:r>
      <w:commentRangeEnd w:id="27"/>
      <w:r w:rsidR="008C5970">
        <w:rPr>
          <w:rStyle w:val="Kommentarzeichen"/>
        </w:rPr>
        <w:commentReference w:id="27"/>
      </w:r>
      <w:r w:rsidR="00A44E04">
        <w:rPr>
          <w:rFonts w:ascii="Segoe UI" w:hAnsi="Segoe UI" w:cs="Segoe UI"/>
          <w:lang w:val="en-US" w:eastAsia="de-DE"/>
        </w:rPr>
        <w:t>. Looking at the ILC frequency within the immune compartment only showed an increasing trend at IL-33 day 1</w:t>
      </w:r>
      <w:r w:rsidR="007A3525">
        <w:rPr>
          <w:rFonts w:ascii="Segoe UI" w:hAnsi="Segoe UI" w:cs="Segoe UI"/>
          <w:lang w:val="en-US" w:eastAsia="de-DE"/>
        </w:rPr>
        <w:t xml:space="preserve"> (Fig. 8E). At IL-33 day 3, not only was the total ILC count significantly reduced, but also the frequency of ILCs as well as the frequencies of ILC subtypes, namely NK cells/ILC1s/</w:t>
      </w:r>
      <w:r w:rsidR="007A3525" w:rsidRPr="00BA492B">
        <w:rPr>
          <w:rFonts w:ascii="Segoe UI" w:hAnsi="Segoe UI" w:cs="Segoe UI"/>
          <w:lang w:val="en-US" w:eastAsia="de-DE"/>
        </w:rPr>
        <w:t>ILC3s and ILC2s within the immune compartment (Fig. 8E-G).</w:t>
      </w:r>
    </w:p>
    <w:p w14:paraId="16BB636C" w14:textId="4677015B" w:rsidR="00CA6566" w:rsidRDefault="00CA6566" w:rsidP="00CA6566">
      <w:pPr>
        <w:jc w:val="both"/>
        <w:rPr>
          <w:rFonts w:ascii="Segoe UI" w:hAnsi="Segoe UI" w:cs="Segoe UI"/>
          <w:lang w:val="en-US" w:eastAsia="de-DE"/>
        </w:rPr>
      </w:pPr>
      <w:r w:rsidRPr="00BA492B">
        <w:rPr>
          <w:rFonts w:ascii="Segoe UI" w:hAnsi="Segoe UI" w:cs="Segoe UI"/>
          <w:lang w:val="en-US" w:eastAsia="de-DE"/>
        </w:rPr>
        <w:t>Like lung ILC2s, s</w:t>
      </w:r>
      <w:r w:rsidR="002872E9" w:rsidRPr="00BA492B">
        <w:rPr>
          <w:rFonts w:ascii="Segoe UI" w:hAnsi="Segoe UI" w:cs="Segoe UI"/>
          <w:lang w:val="en-US" w:eastAsia="de-DE"/>
        </w:rPr>
        <w:t>patial analysis of ILC subtypes in S</w:t>
      </w:r>
      <w:r w:rsidRPr="00BA492B">
        <w:rPr>
          <w:rFonts w:ascii="Segoe UI" w:hAnsi="Segoe UI" w:cs="Segoe UI"/>
          <w:lang w:val="en-US" w:eastAsia="de-DE"/>
        </w:rPr>
        <w:t>I</w:t>
      </w:r>
      <w:r w:rsidR="002872E9" w:rsidRPr="00BA492B">
        <w:rPr>
          <w:rFonts w:ascii="Segoe UI" w:hAnsi="Segoe UI" w:cs="Segoe UI"/>
          <w:lang w:val="en-US" w:eastAsia="de-DE"/>
        </w:rPr>
        <w:t xml:space="preserve"> villi regions</w:t>
      </w:r>
      <w:r w:rsidRPr="00BA492B">
        <w:rPr>
          <w:rFonts w:ascii="Segoe UI" w:hAnsi="Segoe UI" w:cs="Segoe UI"/>
          <w:lang w:val="en-US" w:eastAsia="de-DE"/>
        </w:rPr>
        <w:t xml:space="preserve"> revealed </w:t>
      </w:r>
      <w:r w:rsidR="00A43272">
        <w:rPr>
          <w:rFonts w:ascii="Segoe UI" w:hAnsi="Segoe UI" w:cs="Segoe UI"/>
          <w:lang w:val="en-US" w:eastAsia="de-DE"/>
        </w:rPr>
        <w:t>co-localization</w:t>
      </w:r>
      <w:r w:rsidR="00A43272" w:rsidRPr="00BA492B">
        <w:rPr>
          <w:rFonts w:ascii="Segoe UI" w:hAnsi="Segoe UI" w:cs="Segoe UI"/>
          <w:lang w:val="en-US" w:eastAsia="de-DE"/>
        </w:rPr>
        <w:t xml:space="preserve"> </w:t>
      </w:r>
      <w:r w:rsidRPr="00BA492B">
        <w:rPr>
          <w:rFonts w:ascii="Segoe UI" w:hAnsi="Segoe UI" w:cs="Segoe UI"/>
          <w:lang w:val="en-US" w:eastAsia="de-DE"/>
        </w:rPr>
        <w:t>of ILC2s with myeloid cells</w:t>
      </w:r>
      <w:r w:rsidR="00B77E10" w:rsidRPr="00BA492B">
        <w:rPr>
          <w:rFonts w:ascii="Segoe UI" w:hAnsi="Segoe UI" w:cs="Segoe UI"/>
          <w:lang w:val="en-US" w:eastAsia="de-DE"/>
        </w:rPr>
        <w:t xml:space="preserve"> (Fig. 8</w:t>
      </w:r>
      <w:r w:rsidR="0002146A" w:rsidRPr="00BA492B">
        <w:rPr>
          <w:rFonts w:ascii="Segoe UI" w:hAnsi="Segoe UI" w:cs="Segoe UI"/>
          <w:lang w:val="en-US" w:eastAsia="de-DE"/>
        </w:rPr>
        <w:t>H-I</w:t>
      </w:r>
      <w:r w:rsidR="00B77E10" w:rsidRPr="00BA492B">
        <w:rPr>
          <w:rFonts w:ascii="Segoe UI" w:hAnsi="Segoe UI" w:cs="Segoe UI"/>
          <w:lang w:val="en-US" w:eastAsia="de-DE"/>
        </w:rPr>
        <w:t>)</w:t>
      </w:r>
      <w:r w:rsidRPr="00BA492B">
        <w:rPr>
          <w:rFonts w:ascii="Segoe UI" w:hAnsi="Segoe UI" w:cs="Segoe UI"/>
          <w:lang w:val="en-US" w:eastAsia="de-DE"/>
        </w:rPr>
        <w:t xml:space="preserve">. </w:t>
      </w:r>
      <w:r w:rsidR="00A43272">
        <w:rPr>
          <w:rFonts w:ascii="Segoe UI" w:hAnsi="Segoe UI" w:cs="Segoe UI"/>
          <w:lang w:val="en-US" w:eastAsia="de-DE"/>
        </w:rPr>
        <w:t>W</w:t>
      </w:r>
      <w:r w:rsidRPr="00BA492B">
        <w:rPr>
          <w:rFonts w:ascii="Segoe UI" w:hAnsi="Segoe UI" w:cs="Segoe UI"/>
          <w:lang w:val="en-US" w:eastAsia="de-DE"/>
        </w:rPr>
        <w:t xml:space="preserve">e did not observe a </w:t>
      </w:r>
      <w:r w:rsidR="0010493D">
        <w:rPr>
          <w:rFonts w:ascii="Segoe UI" w:hAnsi="Segoe UI" w:cs="Segoe UI"/>
          <w:lang w:val="en-US" w:eastAsia="de-DE"/>
        </w:rPr>
        <w:t>significant</w:t>
      </w:r>
      <w:r w:rsidRPr="00BA492B">
        <w:rPr>
          <w:rFonts w:ascii="Segoe UI" w:hAnsi="Segoe UI" w:cs="Segoe UI"/>
          <w:lang w:val="en-US" w:eastAsia="de-DE"/>
        </w:rPr>
        <w:t xml:space="preserve"> pattern of co-enrichment of ILC2s and lymphatics or fibroblasts</w:t>
      </w:r>
      <w:r w:rsidR="00B77E10" w:rsidRPr="00BA492B">
        <w:rPr>
          <w:rFonts w:ascii="Segoe UI" w:hAnsi="Segoe UI" w:cs="Segoe UI"/>
          <w:lang w:val="en-US" w:eastAsia="de-DE"/>
        </w:rPr>
        <w:t>, although IF overlays suggested a spatial association (data not shown)</w:t>
      </w:r>
      <w:r w:rsidRPr="00BA492B">
        <w:rPr>
          <w:rFonts w:ascii="Segoe UI" w:hAnsi="Segoe UI" w:cs="Segoe UI"/>
          <w:lang w:val="en-US" w:eastAsia="de-DE"/>
        </w:rPr>
        <w:t xml:space="preserve">. </w:t>
      </w:r>
      <w:r w:rsidR="00B77E10" w:rsidRPr="00BA492B">
        <w:rPr>
          <w:rFonts w:ascii="Segoe UI" w:hAnsi="Segoe UI" w:cs="Segoe UI"/>
          <w:lang w:val="en-US" w:eastAsia="de-DE"/>
        </w:rPr>
        <w:t>Analyzing the spatial distribution of NK cells/ILC1s/ILC3s, we did not observe co-enrichment of NK cells/ILC1s/ILC3s with any other immune cell type, as well as fibroblasts, blood vessels, lymphatics and epithelia I cells</w:t>
      </w:r>
      <w:r w:rsidR="00AC3990" w:rsidRPr="00BA492B">
        <w:rPr>
          <w:rFonts w:ascii="Segoe UI" w:hAnsi="Segoe UI" w:cs="Segoe UI"/>
          <w:lang w:val="en-US" w:eastAsia="de-DE"/>
        </w:rPr>
        <w:t xml:space="preserve"> under any analyzed conditions</w:t>
      </w:r>
      <w:r w:rsidR="00B77E10" w:rsidRPr="00BA492B">
        <w:rPr>
          <w:rFonts w:ascii="Segoe UI" w:hAnsi="Segoe UI" w:cs="Segoe UI"/>
          <w:lang w:val="en-US" w:eastAsia="de-DE"/>
        </w:rPr>
        <w:t xml:space="preserve"> (data not shown). However, c</w:t>
      </w:r>
      <w:r w:rsidRPr="00BA492B">
        <w:rPr>
          <w:rFonts w:ascii="Segoe UI" w:hAnsi="Segoe UI" w:cs="Segoe UI"/>
          <w:lang w:val="en-US" w:eastAsia="de-DE"/>
        </w:rPr>
        <w:t xml:space="preserve">o-enrichment analysis revealed spatial association of the NK cells/ILC1s/ILC3s and epithelia II </w:t>
      </w:r>
      <w:r w:rsidR="00AC3990" w:rsidRPr="00BA492B">
        <w:rPr>
          <w:rFonts w:ascii="Segoe UI" w:hAnsi="Segoe UI" w:cs="Segoe UI"/>
          <w:lang w:val="en-US" w:eastAsia="de-DE"/>
        </w:rPr>
        <w:t>cells</w:t>
      </w:r>
      <w:r w:rsidRPr="00BA492B">
        <w:rPr>
          <w:rFonts w:ascii="Segoe UI" w:hAnsi="Segoe UI" w:cs="Segoe UI"/>
          <w:lang w:val="en-US" w:eastAsia="de-DE"/>
        </w:rPr>
        <w:t xml:space="preserve"> under </w:t>
      </w:r>
      <w:r w:rsidR="0036367F">
        <w:rPr>
          <w:rFonts w:ascii="Segoe UI" w:hAnsi="Segoe UI" w:cs="Segoe UI"/>
          <w:lang w:val="en-US" w:eastAsia="de-DE"/>
        </w:rPr>
        <w:t>homeostatic</w:t>
      </w:r>
      <w:r w:rsidRPr="00BA492B">
        <w:rPr>
          <w:rFonts w:ascii="Segoe UI" w:hAnsi="Segoe UI" w:cs="Segoe UI"/>
          <w:lang w:val="en-US" w:eastAsia="de-DE"/>
        </w:rPr>
        <w:t xml:space="preserve"> condition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r w:rsidR="009A7108" w:rsidRPr="00BA492B">
        <w:rPr>
          <w:rFonts w:ascii="Segoe UI" w:hAnsi="Segoe UI" w:cs="Segoe UI"/>
          <w:lang w:val="en-US" w:eastAsia="de-DE"/>
        </w:rPr>
        <w:t>)</w:t>
      </w:r>
      <w:r w:rsidRPr="00BA492B">
        <w:rPr>
          <w:rFonts w:ascii="Segoe UI" w:hAnsi="Segoe UI" w:cs="Segoe UI"/>
          <w:lang w:val="en-US" w:eastAsia="de-DE"/>
        </w:rPr>
        <w:t xml:space="preserve">. </w:t>
      </w:r>
      <w:r w:rsidR="00CE1D87" w:rsidRPr="00BA492B">
        <w:rPr>
          <w:rFonts w:ascii="Segoe UI" w:hAnsi="Segoe UI" w:cs="Segoe UI"/>
          <w:lang w:val="en-US" w:eastAsia="de-DE"/>
        </w:rPr>
        <w:t xml:space="preserve">Besides strong signal of </w:t>
      </w:r>
      <w:proofErr w:type="spellStart"/>
      <w:r w:rsidR="00CE1D87" w:rsidRPr="00BA492B">
        <w:rPr>
          <w:rFonts w:ascii="Segoe UI" w:hAnsi="Segoe UI" w:cs="Segoe UI"/>
          <w:lang w:val="en-US" w:eastAsia="de-DE"/>
        </w:rPr>
        <w:t>EpCAM</w:t>
      </w:r>
      <w:proofErr w:type="spellEnd"/>
      <w:r w:rsidR="00CE1D87" w:rsidRPr="00BA492B">
        <w:rPr>
          <w:rFonts w:ascii="Segoe UI" w:hAnsi="Segoe UI" w:cs="Segoe UI"/>
          <w:lang w:val="en-US" w:eastAsia="de-DE"/>
        </w:rPr>
        <w:t>, the epithelia II cluster was also marked by high intensities of Ki67, as well as Sca1 and CD44</w:t>
      </w:r>
      <w:r w:rsidR="001B490A" w:rsidRPr="00BA492B">
        <w:rPr>
          <w:rFonts w:ascii="Segoe UI" w:hAnsi="Segoe UI" w:cs="Segoe UI"/>
          <w:lang w:val="en-US" w:eastAsia="de-DE"/>
        </w:rPr>
        <w:t xml:space="preserve"> (Fig. 7A) which, together with IF overlays </w:t>
      </w:r>
      <w:r w:rsidR="00BA76A9" w:rsidRPr="00BA492B">
        <w:rPr>
          <w:rFonts w:ascii="Segoe UI" w:hAnsi="Segoe UI" w:cs="Segoe UI"/>
          <w:lang w:val="en-US" w:eastAsia="de-DE"/>
        </w:rPr>
        <w:t xml:space="preserve">(Suppl. Figure 8) </w:t>
      </w:r>
      <w:r w:rsidR="001B490A" w:rsidRPr="00BA492B">
        <w:rPr>
          <w:rFonts w:ascii="Segoe UI" w:hAnsi="Segoe UI" w:cs="Segoe UI"/>
          <w:lang w:val="en-US" w:eastAsia="de-DE"/>
        </w:rPr>
        <w:t>pointed towards a cluster identity of epithelial cells of the basal area of the</w:t>
      </w:r>
      <w:r w:rsidR="00BA76A9" w:rsidRPr="00BA492B">
        <w:rPr>
          <w:rFonts w:ascii="Segoe UI" w:hAnsi="Segoe UI" w:cs="Segoe UI"/>
          <w:lang w:val="en-US" w:eastAsia="de-DE"/>
        </w:rPr>
        <w:t xml:space="preserve"> villi including the</w:t>
      </w:r>
      <w:r w:rsidR="001B490A" w:rsidRPr="00BA492B">
        <w:rPr>
          <w:rFonts w:ascii="Segoe UI" w:hAnsi="Segoe UI" w:cs="Segoe UI"/>
          <w:lang w:val="en-US" w:eastAsia="de-DE"/>
        </w:rPr>
        <w:t xml:space="preserve"> crypts </w:t>
      </w:r>
      <w:r w:rsidR="00BA76A9" w:rsidRPr="00BA492B">
        <w:rPr>
          <w:rFonts w:ascii="Segoe UI" w:hAnsi="Segoe UI" w:cs="Segoe UI"/>
          <w:lang w:val="en-US" w:eastAsia="de-DE"/>
        </w:rPr>
        <w:t xml:space="preserve">and </w:t>
      </w:r>
      <w:r w:rsidR="001B490A" w:rsidRPr="00BA492B">
        <w:rPr>
          <w:rFonts w:ascii="Segoe UI" w:hAnsi="Segoe UI" w:cs="Segoe UI"/>
          <w:lang w:val="en-US" w:eastAsia="de-DE"/>
        </w:rPr>
        <w:t>intestinal ste</w:t>
      </w:r>
      <w:r w:rsidR="00BA76A9" w:rsidRPr="00BA492B">
        <w:rPr>
          <w:rFonts w:ascii="Segoe UI" w:hAnsi="Segoe UI" w:cs="Segoe UI"/>
          <w:lang w:val="en-US" w:eastAsia="de-DE"/>
        </w:rPr>
        <w:t>m</w:t>
      </w:r>
      <w:r w:rsidR="001B490A" w:rsidRPr="00BA492B">
        <w:rPr>
          <w:rFonts w:ascii="Segoe UI" w:hAnsi="Segoe UI" w:cs="Segoe UI"/>
          <w:lang w:val="en-US" w:eastAsia="de-DE"/>
        </w:rPr>
        <w:t xml:space="preserve"> cells (ISC), and a spatial separation from the cells of the epithelia I cells. </w:t>
      </w:r>
      <w:r w:rsidRPr="00BA492B">
        <w:rPr>
          <w:rFonts w:ascii="Segoe UI" w:hAnsi="Segoe UI" w:cs="Segoe UI"/>
          <w:lang w:val="en-US" w:eastAsia="de-DE"/>
        </w:rPr>
        <w:t>Th</w:t>
      </w:r>
      <w:r w:rsidR="001B490A" w:rsidRPr="00BA492B">
        <w:rPr>
          <w:rFonts w:ascii="Segoe UI" w:hAnsi="Segoe UI" w:cs="Segoe UI"/>
          <w:lang w:val="en-US" w:eastAsia="de-DE"/>
        </w:rPr>
        <w:t>e</w:t>
      </w:r>
      <w:r w:rsidRPr="00BA492B">
        <w:rPr>
          <w:rFonts w:ascii="Segoe UI" w:hAnsi="Segoe UI" w:cs="Segoe UI"/>
          <w:lang w:val="en-US" w:eastAsia="de-DE"/>
        </w:rPr>
        <w:t xml:space="preserve"> pattern of co-enrichment </w:t>
      </w:r>
      <w:r w:rsidR="001B490A" w:rsidRPr="00BA492B">
        <w:rPr>
          <w:rFonts w:ascii="Segoe UI" w:hAnsi="Segoe UI" w:cs="Segoe UI"/>
          <w:lang w:val="en-US" w:eastAsia="de-DE"/>
        </w:rPr>
        <w:t xml:space="preserve">of NK cells/ILC1s/ILC3s and epithelia II cells </w:t>
      </w:r>
      <w:r w:rsidRPr="00BA492B">
        <w:rPr>
          <w:rFonts w:ascii="Segoe UI" w:hAnsi="Segoe UI" w:cs="Segoe UI"/>
          <w:lang w:val="en-US" w:eastAsia="de-DE"/>
        </w:rPr>
        <w:t xml:space="preserve">was resolved after one dose of IL-33 pointing towards a spatial re-distribution of NK cells/ILC1s/ILC3s during inflammation, which was confirmed </w:t>
      </w:r>
      <w:r w:rsidR="00A43272">
        <w:rPr>
          <w:rFonts w:ascii="Segoe UI" w:hAnsi="Segoe UI" w:cs="Segoe UI"/>
          <w:lang w:val="en-US" w:eastAsia="de-DE"/>
        </w:rPr>
        <w:t xml:space="preserve">by visual inspection </w:t>
      </w:r>
      <w:r w:rsidRPr="00BA492B">
        <w:rPr>
          <w:rFonts w:ascii="Segoe UI" w:hAnsi="Segoe UI" w:cs="Segoe UI"/>
          <w:lang w:val="en-US" w:eastAsia="de-DE"/>
        </w:rPr>
        <w:t>in the IF overlay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commentRangeStart w:id="28"/>
      <w:r w:rsidR="0002146A" w:rsidRPr="00BA492B">
        <w:rPr>
          <w:rFonts w:ascii="Segoe UI" w:hAnsi="Segoe UI" w:cs="Segoe UI"/>
          <w:lang w:val="en-US" w:eastAsia="de-DE"/>
        </w:rPr>
        <w:t>M</w:t>
      </w:r>
      <w:commentRangeEnd w:id="28"/>
      <w:r w:rsidR="00605FA4">
        <w:rPr>
          <w:rStyle w:val="Kommentarzeichen"/>
        </w:rPr>
        <w:commentReference w:id="28"/>
      </w:r>
      <w:r w:rsidR="009A7108" w:rsidRPr="00BA492B">
        <w:rPr>
          <w:rFonts w:ascii="Segoe UI" w:hAnsi="Segoe UI" w:cs="Segoe UI"/>
          <w:lang w:val="en-US" w:eastAsia="de-DE"/>
        </w:rPr>
        <w:t>)</w:t>
      </w:r>
      <w:r w:rsidRPr="00BA492B">
        <w:rPr>
          <w:rFonts w:ascii="Segoe UI" w:hAnsi="Segoe UI" w:cs="Segoe UI"/>
          <w:lang w:val="en-US" w:eastAsia="de-DE"/>
        </w:rPr>
        <w:t>.</w:t>
      </w:r>
      <w:r>
        <w:rPr>
          <w:rFonts w:ascii="Segoe UI" w:hAnsi="Segoe UI" w:cs="Segoe UI"/>
          <w:lang w:val="en-US" w:eastAsia="de-DE"/>
        </w:rPr>
        <w:t xml:space="preserve"> </w:t>
      </w:r>
      <w:r w:rsidR="00A64E9B" w:rsidRPr="00A64E9B">
        <w:rPr>
          <w:rFonts w:ascii="Segoe UI" w:hAnsi="Segoe UI" w:cs="Segoe UI"/>
          <w:lang w:val="en-US" w:eastAsia="de-DE"/>
        </w:rPr>
        <w:t>Together, these data highlight region-specific alterations in ILC abundance and spatial organization within the small intestine during early type 2 inflammation, with ILC2s maintaining proximity to myeloid cells, and NK</w:t>
      </w:r>
      <w:r w:rsidR="00A64E9B">
        <w:rPr>
          <w:rFonts w:ascii="Segoe UI" w:hAnsi="Segoe UI" w:cs="Segoe UI"/>
          <w:lang w:val="en-US" w:eastAsia="de-DE"/>
        </w:rPr>
        <w:t> </w:t>
      </w:r>
      <w:r w:rsidR="00A64E9B" w:rsidRPr="00A64E9B">
        <w:rPr>
          <w:rFonts w:ascii="Segoe UI" w:hAnsi="Segoe UI" w:cs="Segoe UI"/>
          <w:lang w:val="en-US" w:eastAsia="de-DE"/>
        </w:rPr>
        <w:t xml:space="preserve">cells/ILC1s/ILC3s undergoing a marked spatial redistribution </w:t>
      </w:r>
      <w:r w:rsidR="003B4D10">
        <w:rPr>
          <w:rFonts w:ascii="Segoe UI" w:hAnsi="Segoe UI" w:cs="Segoe UI"/>
          <w:lang w:val="en-US" w:eastAsia="de-DE"/>
        </w:rPr>
        <w:t>towards the luminal part of the villi</w:t>
      </w:r>
      <w:r w:rsidR="00A64E9B" w:rsidRPr="00A64E9B">
        <w:rPr>
          <w:rFonts w:ascii="Segoe UI" w:hAnsi="Segoe UI" w:cs="Segoe UI"/>
          <w:lang w:val="en-US" w:eastAsia="de-DE"/>
        </w:rPr>
        <w:t>.</w:t>
      </w:r>
    </w:p>
    <w:p w14:paraId="0397A702" w14:textId="52661A70" w:rsidR="00D826B4" w:rsidRPr="00CA6566" w:rsidRDefault="00D826B4" w:rsidP="00CA6566">
      <w:pPr>
        <w:jc w:val="both"/>
        <w:rPr>
          <w:rFonts w:ascii="Segoe UI" w:hAnsi="Segoe UI" w:cs="Segoe UI"/>
          <w:lang w:val="en-US" w:eastAsia="de-DE"/>
        </w:rPr>
      </w:pPr>
      <w:r w:rsidRPr="00D826B4">
        <w:rPr>
          <w:rFonts w:ascii="Segoe UI" w:hAnsi="Segoe UI" w:cs="Segoe UI"/>
          <w:lang w:val="en-US" w:eastAsia="de-DE"/>
        </w:rPr>
        <w:t xml:space="preserve">In summary, our MELC-based spatial and phenotypic framework enables unprecedented single‑cell resolution of rare ILC subsets and their dynamic niche remodeling during early </w:t>
      </w:r>
      <w:r w:rsidRPr="00D826B4">
        <w:rPr>
          <w:rFonts w:ascii="Segoe UI" w:hAnsi="Segoe UI" w:cs="Segoe UI"/>
          <w:lang w:val="en-US" w:eastAsia="de-DE"/>
        </w:rPr>
        <w:lastRenderedPageBreak/>
        <w:t>IL‑33‑driven inflammation</w:t>
      </w:r>
      <w:r>
        <w:rPr>
          <w:rFonts w:ascii="Segoe UI" w:hAnsi="Segoe UI" w:cs="Segoe UI"/>
          <w:lang w:val="en-US" w:eastAsia="de-DE"/>
        </w:rPr>
        <w:t xml:space="preserve"> </w:t>
      </w:r>
      <w:r w:rsidRPr="00D826B4">
        <w:rPr>
          <w:rFonts w:ascii="Segoe UI" w:hAnsi="Segoe UI" w:cs="Segoe UI"/>
          <w:lang w:val="en-US" w:eastAsia="de-DE"/>
        </w:rPr>
        <w:t>laying the foundation for targeted interventions in barrier tissue immunopathology</w:t>
      </w:r>
      <w:r>
        <w:rPr>
          <w:rFonts w:ascii="Segoe UI" w:hAnsi="Segoe UI" w:cs="Segoe UI"/>
          <w:lang w:val="en-US" w:eastAsia="de-DE"/>
        </w:rPr>
        <w:t>.</w:t>
      </w: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510AAEC4" w14:textId="368E3E22" w:rsidR="00B35130" w:rsidRPr="0036111A" w:rsidRDefault="0036111A" w:rsidP="0036111A">
      <w:pPr>
        <w:jc w:val="both"/>
        <w:rPr>
          <w:rFonts w:ascii="Segoe UI" w:hAnsi="Segoe UI" w:cs="Segoe UI"/>
          <w:bCs/>
          <w:lang w:val="en-US"/>
        </w:rPr>
      </w:pPr>
      <w:r w:rsidRPr="0036111A">
        <w:rPr>
          <w:rFonts w:ascii="Segoe UI" w:hAnsi="Segoe UI" w:cs="Segoe UI"/>
          <w:bCs/>
          <w:lang w:val="en-US"/>
        </w:rPr>
        <w:t xml:space="preserve">This study </w:t>
      </w:r>
      <w:r>
        <w:rPr>
          <w:rFonts w:ascii="Segoe UI" w:hAnsi="Segoe UI" w:cs="Segoe UI"/>
          <w:bCs/>
          <w:lang w:val="en-US"/>
        </w:rPr>
        <w:t xml:space="preserve">used </w:t>
      </w:r>
      <w:r w:rsidR="00DC0958">
        <w:rPr>
          <w:rFonts w:ascii="Segoe UI" w:hAnsi="Segoe UI" w:cs="Segoe UI"/>
          <w:bCs/>
          <w:lang w:val="en-US"/>
        </w:rPr>
        <w:t xml:space="preserve">multiplex cyclic </w:t>
      </w:r>
      <w:r>
        <w:rPr>
          <w:rFonts w:ascii="Segoe UI" w:hAnsi="Segoe UI" w:cs="Segoe UI"/>
          <w:bCs/>
          <w:lang w:val="en-US"/>
        </w:rPr>
        <w:t>IF</w:t>
      </w:r>
      <w:r w:rsidR="002C3394">
        <w:rPr>
          <w:rFonts w:ascii="Segoe UI" w:hAnsi="Segoe UI" w:cs="Segoe UI"/>
          <w:bCs/>
          <w:lang w:val="en-US"/>
        </w:rPr>
        <w:t>, namely MELC,</w:t>
      </w:r>
      <w:r>
        <w:rPr>
          <w:rFonts w:ascii="Segoe UI" w:hAnsi="Segoe UI" w:cs="Segoe UI"/>
          <w:bCs/>
          <w:lang w:val="en-US"/>
        </w:rPr>
        <w:t xml:space="preserve"> to identify ILCs and ILC subtypes in murine lung and SI tissue under homeostasis and </w:t>
      </w:r>
      <w:r w:rsidRPr="0036111A">
        <w:rPr>
          <w:rFonts w:ascii="Segoe UI" w:hAnsi="Segoe UI" w:cs="Segoe UI"/>
          <w:bCs/>
          <w:lang w:val="en-US"/>
        </w:rPr>
        <w:t xml:space="preserve">investigate </w:t>
      </w:r>
      <w:r>
        <w:rPr>
          <w:rFonts w:ascii="Segoe UI" w:hAnsi="Segoe UI" w:cs="Segoe UI"/>
          <w:bCs/>
          <w:lang w:val="en-US"/>
        </w:rPr>
        <w:t xml:space="preserve">their adaptations during an IL-33 triggered inflammation. </w:t>
      </w:r>
      <w:r w:rsidRPr="0036111A">
        <w:rPr>
          <w:rFonts w:ascii="Segoe UI" w:hAnsi="Segoe UI" w:cs="Segoe UI"/>
          <w:bCs/>
          <w:lang w:val="en-US"/>
        </w:rPr>
        <w:t>While</w:t>
      </w:r>
      <w:r w:rsidR="00DC0958">
        <w:rPr>
          <w:rFonts w:ascii="Segoe UI" w:hAnsi="Segoe UI" w:cs="Segoe UI"/>
          <w:bCs/>
          <w:lang w:val="en-US"/>
        </w:rPr>
        <w:t xml:space="preserve"> most studies using spatial multiplex approaches focus on either highly abundant immune cells, often T cells and B cells in the context of tumors, we were interested in establishing a workflow that </w:t>
      </w:r>
      <w:r w:rsidR="00B35130">
        <w:rPr>
          <w:rFonts w:ascii="Segoe UI" w:hAnsi="Segoe UI" w:cs="Segoe UI"/>
          <w:bCs/>
          <w:lang w:val="en-US"/>
        </w:rPr>
        <w:t xml:space="preserve">(I) is able to spatially resolve </w:t>
      </w:r>
      <w:r w:rsidR="00FE0C2F">
        <w:rPr>
          <w:rFonts w:ascii="Segoe UI" w:hAnsi="Segoe UI" w:cs="Segoe UI"/>
          <w:bCs/>
          <w:lang w:val="en-US"/>
        </w:rPr>
        <w:t xml:space="preserve">abundant </w:t>
      </w:r>
      <w:r w:rsidR="00B35130">
        <w:rPr>
          <w:rFonts w:ascii="Segoe UI" w:hAnsi="Segoe UI" w:cs="Segoe UI"/>
          <w:bCs/>
          <w:lang w:val="en-US"/>
        </w:rPr>
        <w:t xml:space="preserve">cells </w:t>
      </w:r>
      <w:r w:rsidR="00FE0C2F">
        <w:rPr>
          <w:rFonts w:ascii="Segoe UI" w:hAnsi="Segoe UI" w:cs="Segoe UI"/>
          <w:bCs/>
          <w:lang w:val="en-US"/>
        </w:rPr>
        <w:t xml:space="preserve">as well as rare </w:t>
      </w:r>
      <w:r w:rsidR="00DC0958">
        <w:rPr>
          <w:rFonts w:ascii="Segoe UI" w:hAnsi="Segoe UI" w:cs="Segoe UI"/>
          <w:bCs/>
          <w:lang w:val="en-US"/>
        </w:rPr>
        <w:t>cell types</w:t>
      </w:r>
      <w:r w:rsidR="00B35130">
        <w:rPr>
          <w:rFonts w:ascii="Segoe UI" w:hAnsi="Segoe UI" w:cs="Segoe UI"/>
          <w:bCs/>
          <w:lang w:val="en-US"/>
        </w:rPr>
        <w:t xml:space="preserve"> in the tissue</w:t>
      </w:r>
      <w:r w:rsidR="00DC0958">
        <w:rPr>
          <w:rFonts w:ascii="Segoe UI" w:hAnsi="Segoe UI" w:cs="Segoe UI"/>
          <w:bCs/>
          <w:lang w:val="en-US"/>
        </w:rPr>
        <w:t xml:space="preserve"> and (</w:t>
      </w:r>
      <w:r w:rsidR="004D52A0">
        <w:rPr>
          <w:rFonts w:ascii="Segoe UI" w:hAnsi="Segoe UI" w:cs="Segoe UI"/>
          <w:bCs/>
          <w:lang w:val="en-US"/>
        </w:rPr>
        <w:t>II</w:t>
      </w:r>
      <w:r w:rsidR="00DC0958">
        <w:rPr>
          <w:rFonts w:ascii="Segoe UI" w:hAnsi="Segoe UI" w:cs="Segoe UI"/>
          <w:bCs/>
          <w:lang w:val="en-US"/>
        </w:rPr>
        <w:t xml:space="preserve">) </w:t>
      </w:r>
      <w:r w:rsidR="00FE0C2F">
        <w:rPr>
          <w:rFonts w:ascii="Segoe UI" w:hAnsi="Segoe UI" w:cs="Segoe UI"/>
          <w:bCs/>
          <w:lang w:val="en-US"/>
        </w:rPr>
        <w:t xml:space="preserve">enables to </w:t>
      </w:r>
      <w:r w:rsidR="00B35130">
        <w:rPr>
          <w:rFonts w:ascii="Segoe UI" w:hAnsi="Segoe UI" w:cs="Segoe UI"/>
          <w:bCs/>
          <w:lang w:val="en-US"/>
        </w:rPr>
        <w:t>perform spatial neighborhood analysis to identify conserved or tissue-specific distribution patterns of cells</w:t>
      </w:r>
      <w:r w:rsidR="004D52A0">
        <w:rPr>
          <w:rFonts w:ascii="Segoe UI" w:hAnsi="Segoe UI" w:cs="Segoe UI"/>
          <w:bCs/>
          <w:lang w:val="en-US"/>
        </w:rPr>
        <w:t xml:space="preserve"> and (III) use this approach for investigating mechanisms of tissue immunity</w:t>
      </w:r>
      <w:r w:rsidR="00B35130">
        <w:rPr>
          <w:rFonts w:ascii="Segoe UI" w:hAnsi="Segoe UI" w:cs="Segoe UI"/>
          <w:bCs/>
          <w:lang w:val="en-US"/>
        </w:rPr>
        <w:t>. Thereby, we were especially interested in ILCs, rare innate immune cells that are tissue</w:t>
      </w:r>
      <w:r w:rsidR="002C3394">
        <w:rPr>
          <w:rFonts w:ascii="Segoe UI" w:hAnsi="Segoe UI" w:cs="Segoe UI"/>
          <w:bCs/>
          <w:lang w:val="en-US"/>
        </w:rPr>
        <w:t>-</w:t>
      </w:r>
      <w:r w:rsidR="00B35130">
        <w:rPr>
          <w:rFonts w:ascii="Segoe UI" w:hAnsi="Segoe UI" w:cs="Segoe UI"/>
          <w:bCs/>
          <w:lang w:val="en-US"/>
        </w:rPr>
        <w:t>resident and quickly react to changes in their microenvironment</w:t>
      </w:r>
      <w:r w:rsidR="00B11CB0">
        <w:rPr>
          <w:rFonts w:ascii="Segoe UI" w:hAnsi="Segoe UI" w:cs="Segoe UI"/>
          <w:bCs/>
          <w:lang w:val="en-US"/>
        </w:rPr>
        <w:t xml:space="preserve"> </w:t>
      </w:r>
      <w:r w:rsidR="002C3394">
        <w:rPr>
          <w:rFonts w:ascii="Segoe UI" w:hAnsi="Segoe UI" w:cs="Segoe UI"/>
          <w:bCs/>
          <w:lang w:val="en-US"/>
        </w:rPr>
        <w:t>as</w:t>
      </w:r>
      <w:r w:rsidR="00B11CB0">
        <w:rPr>
          <w:rFonts w:ascii="Segoe UI" w:hAnsi="Segoe UI" w:cs="Segoe UI"/>
          <w:bCs/>
          <w:lang w:val="en-US"/>
        </w:rPr>
        <w:t xml:space="preserve"> potent orchestrators of immunity in various tissues</w:t>
      </w:r>
      <w:r w:rsidR="00B35130">
        <w:rPr>
          <w:rFonts w:ascii="Segoe UI" w:hAnsi="Segoe UI" w:cs="Segoe UI"/>
          <w:bCs/>
          <w:lang w:val="en-US"/>
        </w:rPr>
        <w:t xml:space="preserve">. </w:t>
      </w:r>
    </w:p>
    <w:p w14:paraId="72F12C51" w14:textId="3E2DD0EA" w:rsidR="00ED396E" w:rsidRPr="00ED396E" w:rsidRDefault="00ED396E" w:rsidP="00BF7639">
      <w:pPr>
        <w:jc w:val="both"/>
        <w:rPr>
          <w:rFonts w:ascii="Segoe UI" w:hAnsi="Segoe UI" w:cs="Segoe UI"/>
          <w:bCs/>
          <w:lang w:val="en-US"/>
        </w:rPr>
      </w:pPr>
      <w:r>
        <w:rPr>
          <w:rFonts w:ascii="Segoe UI" w:hAnsi="Segoe UI" w:cs="Segoe UI"/>
          <w:bCs/>
          <w:lang w:val="en-US"/>
        </w:rPr>
        <w:t>We established a</w:t>
      </w:r>
      <w:r w:rsidR="00084544">
        <w:rPr>
          <w:rFonts w:ascii="Segoe UI" w:hAnsi="Segoe UI" w:cs="Segoe UI"/>
          <w:bCs/>
          <w:lang w:val="en-US"/>
        </w:rPr>
        <w:t xml:space="preserve"> 40+</w:t>
      </w:r>
      <w:r>
        <w:rPr>
          <w:rFonts w:ascii="Segoe UI" w:hAnsi="Segoe UI" w:cs="Segoe UI"/>
          <w:bCs/>
          <w:lang w:val="en-US"/>
        </w:rPr>
        <w:t xml:space="preserve"> </w:t>
      </w:r>
      <w:r w:rsidR="00084544">
        <w:rPr>
          <w:rFonts w:ascii="Segoe UI" w:hAnsi="Segoe UI" w:cs="Segoe UI"/>
          <w:bCs/>
          <w:lang w:val="en-US"/>
        </w:rPr>
        <w:t xml:space="preserve">marker </w:t>
      </w:r>
      <w:r>
        <w:rPr>
          <w:rFonts w:ascii="Segoe UI" w:hAnsi="Segoe UI" w:cs="Segoe UI"/>
          <w:bCs/>
          <w:lang w:val="en-US"/>
        </w:rPr>
        <w:t>panel for MELC in murine lung and SI</w:t>
      </w:r>
      <w:r w:rsidR="00084544">
        <w:rPr>
          <w:rFonts w:ascii="Segoe UI" w:hAnsi="Segoe UI" w:cs="Segoe UI"/>
          <w:bCs/>
          <w:lang w:val="en-US"/>
        </w:rPr>
        <w:t xml:space="preserve"> and </w:t>
      </w:r>
      <w:r>
        <w:rPr>
          <w:rFonts w:ascii="Segoe UI" w:hAnsi="Segoe UI" w:cs="Segoe UI"/>
          <w:bCs/>
          <w:lang w:val="en-US"/>
        </w:rPr>
        <w:t xml:space="preserve">analyzed samples </w:t>
      </w:r>
      <w:r w:rsidR="00084544">
        <w:rPr>
          <w:rFonts w:ascii="Segoe UI" w:hAnsi="Segoe UI" w:cs="Segoe UI"/>
          <w:bCs/>
          <w:lang w:val="en-US"/>
        </w:rPr>
        <w:t xml:space="preserve">collected </w:t>
      </w:r>
      <w:r>
        <w:rPr>
          <w:rFonts w:ascii="Segoe UI" w:hAnsi="Segoe UI" w:cs="Segoe UI"/>
          <w:bCs/>
          <w:lang w:val="en-US"/>
        </w:rPr>
        <w:t>from GATA3eGFP mice challenged with up to three doses of IL-33 on consecutive days</w:t>
      </w:r>
      <w:r w:rsidR="00084544">
        <w:rPr>
          <w:rFonts w:ascii="Segoe UI" w:hAnsi="Segoe UI" w:cs="Segoe UI"/>
          <w:bCs/>
          <w:lang w:val="en-US"/>
        </w:rPr>
        <w:t xml:space="preserve"> representing a </w:t>
      </w:r>
      <w:r w:rsidR="002C3394">
        <w:rPr>
          <w:rFonts w:ascii="Segoe UI" w:hAnsi="Segoe UI" w:cs="Segoe UI"/>
          <w:bCs/>
          <w:lang w:val="en-US"/>
        </w:rPr>
        <w:t xml:space="preserve">systemic </w:t>
      </w:r>
      <w:r w:rsidR="00084544">
        <w:rPr>
          <w:rFonts w:ascii="Segoe UI" w:hAnsi="Segoe UI" w:cs="Segoe UI"/>
          <w:bCs/>
          <w:lang w:val="en-US"/>
        </w:rPr>
        <w:t xml:space="preserve">type 2 inflammation model. Using an </w:t>
      </w:r>
      <w:r w:rsidR="006D01D3">
        <w:rPr>
          <w:rFonts w:ascii="Segoe UI" w:hAnsi="Segoe UI" w:cs="Segoe UI"/>
          <w:bCs/>
          <w:lang w:val="en-US"/>
        </w:rPr>
        <w:t xml:space="preserve">adapted and </w:t>
      </w:r>
      <w:r w:rsidR="00084544">
        <w:rPr>
          <w:rFonts w:ascii="Segoe UI" w:hAnsi="Segoe UI" w:cs="Segoe UI"/>
          <w:bCs/>
          <w:lang w:val="en-US"/>
        </w:rPr>
        <w:t xml:space="preserve">optimized image and data analysis workflow consisting of </w:t>
      </w:r>
      <w:r w:rsidR="003A0070">
        <w:rPr>
          <w:rFonts w:ascii="Segoe UI" w:hAnsi="Segoe UI" w:cs="Segoe UI"/>
          <w:bCs/>
          <w:lang w:val="en-US"/>
        </w:rPr>
        <w:t xml:space="preserve">a combination of </w:t>
      </w:r>
      <w:r w:rsidR="00084544">
        <w:rPr>
          <w:rFonts w:ascii="Segoe UI" w:hAnsi="Segoe UI" w:cs="Segoe UI"/>
          <w:bCs/>
          <w:lang w:val="en-US"/>
        </w:rPr>
        <w:t xml:space="preserve">open-source software, we were able to annotate different ILC subtypes </w:t>
      </w:r>
      <w:r w:rsidR="006F2E08">
        <w:rPr>
          <w:rFonts w:ascii="Segoe UI" w:hAnsi="Segoe UI" w:cs="Segoe UI"/>
          <w:bCs/>
          <w:lang w:val="en-US"/>
        </w:rPr>
        <w:t xml:space="preserve">in both organs </w:t>
      </w:r>
      <w:r w:rsidR="00084544">
        <w:rPr>
          <w:rFonts w:ascii="Segoe UI" w:hAnsi="Segoe UI" w:cs="Segoe UI"/>
          <w:bCs/>
          <w:lang w:val="en-US"/>
        </w:rPr>
        <w:t>as well as other immune and non-immune cell types</w:t>
      </w:r>
      <w:r w:rsidR="002C3394">
        <w:rPr>
          <w:rFonts w:ascii="Segoe UI" w:hAnsi="Segoe UI" w:cs="Segoe UI"/>
          <w:bCs/>
          <w:lang w:val="en-US"/>
        </w:rPr>
        <w:t xml:space="preserve"> (11 cell types in the lung and 13 in the SI data)</w:t>
      </w:r>
      <w:r w:rsidR="00084544">
        <w:rPr>
          <w:rFonts w:ascii="Segoe UI" w:hAnsi="Segoe UI" w:cs="Segoe UI"/>
          <w:bCs/>
          <w:lang w:val="en-US"/>
        </w:rPr>
        <w:t>.</w:t>
      </w:r>
      <w:r w:rsidR="007E20C4">
        <w:rPr>
          <w:rFonts w:ascii="Segoe UI" w:hAnsi="Segoe UI" w:cs="Segoe UI"/>
          <w:bCs/>
          <w:lang w:val="en-US"/>
        </w:rPr>
        <w:t xml:space="preserve"> </w:t>
      </w:r>
      <w:r w:rsidR="00682A5F">
        <w:rPr>
          <w:rFonts w:ascii="Segoe UI" w:hAnsi="Segoe UI" w:cs="Segoe UI"/>
          <w:bCs/>
          <w:lang w:val="en-US"/>
        </w:rPr>
        <w:t xml:space="preserve">Thereby, all identified ILC subtypes expressed different levels of GATA3eGFP, but the identified ILC2s showed the highest levels of GATA3eGFP. This aligns with the essential role of GATA3 and the heterogenous levels expressed during the development of </w:t>
      </w:r>
      <w:r w:rsidR="00BF3722">
        <w:rPr>
          <w:rFonts w:ascii="Segoe UI" w:hAnsi="Segoe UI" w:cs="Segoe UI"/>
          <w:bCs/>
          <w:lang w:val="en-US"/>
        </w:rPr>
        <w:t>all CD127</w:t>
      </w:r>
      <w:r w:rsidR="00BF3722" w:rsidRPr="00BF3722">
        <w:rPr>
          <w:rFonts w:ascii="Segoe UI" w:hAnsi="Segoe UI" w:cs="Segoe UI"/>
          <w:bCs/>
          <w:vertAlign w:val="superscript"/>
          <w:lang w:val="en-US"/>
        </w:rPr>
        <w:t>+</w:t>
      </w:r>
      <w:r w:rsidR="00BF3722">
        <w:rPr>
          <w:rFonts w:ascii="Segoe UI" w:hAnsi="Segoe UI" w:cs="Segoe UI"/>
          <w:bCs/>
          <w:lang w:val="en-US"/>
        </w:rPr>
        <w:t xml:space="preserve"> ILC subtypes</w:t>
      </w:r>
      <w:r w:rsidR="00682A5F">
        <w:rPr>
          <w:rFonts w:ascii="Segoe UI" w:hAnsi="Segoe UI" w:cs="Segoe UI"/>
          <w:bCs/>
          <w:lang w:val="en-US"/>
        </w:rPr>
        <w:t>, as well as the fact that GATA3 expression only remains important for the maintenance of ILC2 identity and function</w:t>
      </w:r>
      <w:r w:rsidR="00BF3722">
        <w:rPr>
          <w:rFonts w:ascii="Segoe UI" w:hAnsi="Segoe UI" w:cs="Segoe UI"/>
          <w:bCs/>
          <w:lang w:val="en-US"/>
        </w:rPr>
        <w:t xml:space="preserve"> </w:t>
      </w:r>
      <w:sdt>
        <w:sdtPr>
          <w:rPr>
            <w:rFonts w:ascii="Segoe UI" w:hAnsi="Segoe UI" w:cs="Segoe UI"/>
            <w:bCs/>
            <w:lang w:val="en-US"/>
          </w:rPr>
          <w:alias w:val="To edit, see citavi.com/edit"/>
          <w:tag w:val="CitaviPlaceholder#b9a036cf-2ae0-4dd6-80a8-fb8858ac5408"/>
          <w:id w:val="1928536153"/>
          <w:placeholder>
            <w:docPart w:val="DefaultPlaceholder_-1854013440"/>
          </w:placeholder>
        </w:sdtPr>
        <w:sdtContent>
          <w:r w:rsidR="00BF3722">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jYzOTFhLWZkOTctNDk3My04Mjg1LTAwN2YwODdlYWI1OCIsIlJhbmdlTGVuZ3RoIjozLCJSZWZlcmVuY2VJZCI6ImM3MzNlYjNmLTRjNDItNDQ3OS05YTMwLTYwZTUxOGI5ZGE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yNDYzMTE1MyIsIlVyaVN0cmluZyI6Imh0dHA6Ly93d3cubmNiaS5ubG0ubmloLmdvdi9wdWJtZWQvMjQ2MzExN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U6MzU6MjZaIiwiTW9kaWZpZWRCeSI6Il9OaWVIYXUiLCJJZCI6IjY4NTIyYjRiLTE5ZmEtNGM5Zi04YmJlLTM3YWIzYTcwY2E5MyIsIk1vZGlmaWVkT24iOiIyMDI1LTA3LTA5VDE1OjM1OjI2W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QwMjY3OTciLCJVcmlTdHJpbmciOiJodHRwczovL3d3dy5uY2JpLm5sbS5uaWguZ292L3BtYy9hcnRpY2xlcy9QTUM0MDI2Nzk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1OjM1OjI2WiIsIk1vZGlmaWVkQnkiOiJfTmllSGF1IiwiSWQiOiJkZDVhNmI4YS05ZmUyLTQxZWItOWZkMi0xNWMwOTEyMTUwODYiLCJNb2RpZmllZE9uIjoiMjAyNS0wNy0wOVQxNTozNToyNlo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QuMDEuMDEyIiwiVXJpU3RyaW5nIjoiaHR0cHM6Ly9kb2kub3JnLzEwLjEwMTYvai5pbW11bmkuMjAxNC4wMS4wMT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Nzo0MzoyMloiLCJNb2RpZmllZEJ5IjoiX05pZUhhdSIsIklkIjoiYzRhNzRlM2UtZmYyMC00MmI4LWE0ZGEtZjJmNzliNWI1YmVhIiwiTW9kaWZpZWRPbiI6IjIwMjUtMDctMDlUMTc6NDM6MjJa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UE1DMTEyMjY2MDIiLCJVcmlTdHJpbmciOiJodHRwczovL3d3dy5uY2JpLm5sbS5uaWguZ292L3BtYy9hcnRpY2xlcy9QTUMxMTIyNjYwMi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Nzo0MzoyMloiLCJNb2RpZmllZEJ5IjoiX05pZUhhdSIsIklkIjoiMTFiZmVjYTEtZDAxMi00NmE3LWFkNzktZTlhMTRmMzE2ZDQ2IiwiTW9kaWZpZWRPbiI6IjIwMjUtMDctMDlUMTc6NDM6MjJaIiwiUHJvamVjdCI6eyIkcmVmIjoiOC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zOC9zNDE0NjctMDI0LTQ5ODgxLXkiLCJVcmlTdHJpbmciOiJodHRwczovL2RvaS5vcmcvMTAuMTAzOC9zNDE0NjctMDI0LTQ5ODgxLXk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c6NDM6MjJaIiwiTW9kaWZpZWRCeSI6Il9OaWVIYXUiLCJJZCI6ImE1MTJjNmYxLWZkNmItNDk1Yi1iZTk0LWY0Y2Q5YTAzYTQxZCIsIk1vZGlmaWVkT24iOiIyMDI1LTA3LTA5VDE3OjQzOjIyWiIsIlByb2plY3QiOnsiJHJlZiI6IjgifX1dLCJOdW1iZXIiOiIxIiwiT3JnYW5pemF0aW9ucyI6W10sIk90aGVyc0ludm9sdmVkIjpbXSwiUGFnZVJhbmdlIjoiPHNwPlxyXG4gIDxuPjU2MTA8L24+XHJcbiAgPGluPnRydWU8L2luPlxyXG4gIDxvcz41NjEwPC9vcz5cclxuICA8cHM+NTYxMDwvcHM+XHJcbjwvc3A+XHJcbjxvcz41NjEwPC9vcz4iLCJQZXJpb2RpY2FsIjp7IiRpZCI6IjU5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}</w:instrText>
          </w:r>
          <w:r w:rsidR="00BF3722">
            <w:rPr>
              <w:rFonts w:ascii="Segoe UI" w:hAnsi="Segoe UI" w:cs="Segoe UI"/>
              <w:bCs/>
              <w:lang w:val="en-US"/>
            </w:rPr>
            <w:fldChar w:fldCharType="separate"/>
          </w:r>
          <w:r w:rsidR="0087553E">
            <w:rPr>
              <w:rFonts w:ascii="Segoe UI" w:hAnsi="Segoe UI" w:cs="Segoe UI"/>
              <w:bCs/>
              <w:lang w:val="en-US"/>
            </w:rPr>
            <w:t>(49, 50)</w:t>
          </w:r>
          <w:r w:rsidR="00BF3722">
            <w:rPr>
              <w:rFonts w:ascii="Segoe UI" w:hAnsi="Segoe UI" w:cs="Segoe UI"/>
              <w:bCs/>
              <w:lang w:val="en-US"/>
            </w:rPr>
            <w:fldChar w:fldCharType="end"/>
          </w:r>
        </w:sdtContent>
      </w:sdt>
      <w:r w:rsidR="00682A5F">
        <w:rPr>
          <w:rFonts w:ascii="Segoe UI" w:hAnsi="Segoe UI" w:cs="Segoe UI"/>
          <w:bCs/>
          <w:lang w:val="en-US"/>
        </w:rPr>
        <w:t xml:space="preserve">. </w:t>
      </w:r>
      <w:r w:rsidR="007E20C4">
        <w:rPr>
          <w:rFonts w:ascii="Segoe UI" w:hAnsi="Segoe UI" w:cs="Segoe UI"/>
          <w:bCs/>
          <w:lang w:val="en-US"/>
        </w:rPr>
        <w:t xml:space="preserve">Significant changes in the ILC composition in both organs </w:t>
      </w:r>
      <w:r w:rsidR="00D43167">
        <w:rPr>
          <w:rFonts w:ascii="Segoe UI" w:hAnsi="Segoe UI" w:cs="Segoe UI"/>
          <w:bCs/>
          <w:lang w:val="en-US"/>
        </w:rPr>
        <w:t>were</w:t>
      </w:r>
      <w:r w:rsidR="007E20C4">
        <w:rPr>
          <w:rFonts w:ascii="Segoe UI" w:hAnsi="Segoe UI" w:cs="Segoe UI"/>
          <w:bCs/>
          <w:lang w:val="en-US"/>
        </w:rPr>
        <w:t xml:space="preserve"> already observable at early</w:t>
      </w:r>
      <w:r w:rsidR="005F39B0">
        <w:rPr>
          <w:rFonts w:ascii="Segoe UI" w:hAnsi="Segoe UI" w:cs="Segoe UI"/>
          <w:bCs/>
          <w:lang w:val="en-US"/>
        </w:rPr>
        <w:t xml:space="preserve"> </w:t>
      </w:r>
      <w:r w:rsidR="007E20C4">
        <w:rPr>
          <w:rFonts w:ascii="Segoe UI" w:hAnsi="Segoe UI" w:cs="Segoe UI"/>
          <w:bCs/>
          <w:lang w:val="en-US"/>
        </w:rPr>
        <w:t xml:space="preserve">time points of inflammation, namely day 1 and 3 after IL-33 injections. </w:t>
      </w:r>
      <w:r w:rsidR="00411C14">
        <w:rPr>
          <w:rFonts w:ascii="Segoe UI" w:hAnsi="Segoe UI" w:cs="Segoe UI"/>
          <w:bCs/>
          <w:lang w:val="en-US"/>
        </w:rPr>
        <w:t xml:space="preserve">Spatial co-enrichment analysis </w:t>
      </w:r>
      <w:r w:rsidR="00BF7639">
        <w:rPr>
          <w:rFonts w:ascii="Segoe UI" w:hAnsi="Segoe UI" w:cs="Segoe UI"/>
          <w:bCs/>
          <w:lang w:val="en-US"/>
        </w:rPr>
        <w:t>revealed a peri-lymphatic localization of lung ILC2s and a shared niche of ILC2s with ILC2s and myeloid cells</w:t>
      </w:r>
      <w:r w:rsidR="006D01D3">
        <w:rPr>
          <w:rFonts w:ascii="Segoe UI" w:hAnsi="Segoe UI" w:cs="Segoe UI"/>
          <w:bCs/>
          <w:lang w:val="en-US"/>
        </w:rPr>
        <w:t xml:space="preserve"> in both organs lung and SI</w:t>
      </w:r>
      <w:r w:rsidR="00BF7639">
        <w:rPr>
          <w:rFonts w:ascii="Segoe UI" w:hAnsi="Segoe UI" w:cs="Segoe UI"/>
          <w:bCs/>
          <w:lang w:val="en-US"/>
        </w:rPr>
        <w:t>. In contrast, lung NK cells/ILC1s did not localize together with lymphatics but in peri-vascular niches</w:t>
      </w:r>
      <w:r w:rsidR="007E5066">
        <w:rPr>
          <w:rFonts w:ascii="Segoe UI" w:hAnsi="Segoe UI" w:cs="Segoe UI"/>
          <w:bCs/>
          <w:lang w:val="en-US"/>
        </w:rPr>
        <w:t xml:space="preserve"> surrounding blood vessels</w:t>
      </w:r>
      <w:r w:rsidR="00BF7639">
        <w:rPr>
          <w:rFonts w:ascii="Segoe UI" w:hAnsi="Segoe UI" w:cs="Segoe UI"/>
          <w:bCs/>
          <w:lang w:val="en-US"/>
        </w:rPr>
        <w:t xml:space="preserve">. Co-enrichment of intestinal NK cells/ILC1s/ILC3s with other immune and non-immune cells was only observable for NK cells/ILC1s/ILC3s and </w:t>
      </w:r>
      <w:r w:rsidR="006D01D3">
        <w:rPr>
          <w:rFonts w:ascii="Segoe UI" w:hAnsi="Segoe UI" w:cs="Segoe UI"/>
          <w:bCs/>
          <w:lang w:val="en-US"/>
        </w:rPr>
        <w:t xml:space="preserve">cells of the basal part of the villi including the crypts comprised in the cluster annotated as </w:t>
      </w:r>
      <w:r w:rsidR="00BF7639">
        <w:rPr>
          <w:rFonts w:ascii="Segoe UI" w:hAnsi="Segoe UI" w:cs="Segoe UI"/>
          <w:bCs/>
          <w:lang w:val="en-US"/>
        </w:rPr>
        <w:t>epithelial</w:t>
      </w:r>
      <w:r w:rsidR="00BF7639" w:rsidRPr="00BF7639">
        <w:rPr>
          <w:rFonts w:ascii="Segoe UI" w:hAnsi="Segoe UI" w:cs="Segoe UI"/>
          <w:bCs/>
          <w:lang w:val="en-US"/>
        </w:rPr>
        <w:t> II cells</w:t>
      </w:r>
      <w:r w:rsidR="00BF7639">
        <w:rPr>
          <w:rFonts w:ascii="Segoe UI" w:hAnsi="Segoe UI" w:cs="Segoe UI"/>
          <w:bCs/>
          <w:lang w:val="en-US"/>
        </w:rPr>
        <w:t xml:space="preserve"> under </w:t>
      </w:r>
      <w:r w:rsidR="0036367F">
        <w:rPr>
          <w:rFonts w:ascii="Segoe UI" w:hAnsi="Segoe UI" w:cs="Segoe UI"/>
          <w:bCs/>
          <w:lang w:val="en-US"/>
        </w:rPr>
        <w:t>homeostatic</w:t>
      </w:r>
      <w:r w:rsidR="00BF7639">
        <w:rPr>
          <w:rFonts w:ascii="Segoe UI" w:hAnsi="Segoe UI" w:cs="Segoe UI"/>
          <w:bCs/>
          <w:lang w:val="en-US"/>
        </w:rPr>
        <w:t xml:space="preserve"> conditions, but not after IL-33 application. </w:t>
      </w:r>
    </w:p>
    <w:p w14:paraId="69F818E9" w14:textId="28A5821F" w:rsidR="004167EE" w:rsidRDefault="004167EE" w:rsidP="00852576">
      <w:pPr>
        <w:jc w:val="both"/>
        <w:rPr>
          <w:rFonts w:ascii="Segoe UI" w:hAnsi="Segoe UI" w:cs="Segoe UI"/>
          <w:bCs/>
          <w:lang w:val="en-US"/>
        </w:rPr>
      </w:pPr>
      <w:r>
        <w:rPr>
          <w:rFonts w:ascii="Segoe UI" w:hAnsi="Segoe UI" w:cs="Segoe UI"/>
          <w:bCs/>
          <w:lang w:val="en-US"/>
        </w:rPr>
        <w:t>Our spatial analysis</w:t>
      </w:r>
      <w:r w:rsidR="00852576">
        <w:rPr>
          <w:rFonts w:ascii="Segoe UI" w:hAnsi="Segoe UI" w:cs="Segoe UI"/>
          <w:bCs/>
          <w:lang w:val="en-US"/>
        </w:rPr>
        <w:t xml:space="preserve"> confirm</w:t>
      </w:r>
      <w:r w:rsidR="003F2D89">
        <w:rPr>
          <w:rFonts w:ascii="Segoe UI" w:hAnsi="Segoe UI" w:cs="Segoe UI"/>
          <w:bCs/>
          <w:lang w:val="en-US"/>
        </w:rPr>
        <w:t>s</w:t>
      </w:r>
      <w:r w:rsidR="00852576">
        <w:rPr>
          <w:rFonts w:ascii="Segoe UI" w:hAnsi="Segoe UI" w:cs="Segoe UI"/>
          <w:bCs/>
          <w:lang w:val="en-US"/>
        </w:rPr>
        <w:t xml:space="preserve"> a broncho</w:t>
      </w:r>
      <w:r w:rsidR="003F2D89">
        <w:rPr>
          <w:rFonts w:ascii="Segoe UI" w:hAnsi="Segoe UI" w:cs="Segoe UI"/>
          <w:bCs/>
          <w:lang w:val="en-US"/>
        </w:rPr>
        <w:t>-</w:t>
      </w:r>
      <w:r w:rsidR="00852576">
        <w:rPr>
          <w:rFonts w:ascii="Segoe UI" w:hAnsi="Segoe UI" w:cs="Segoe UI"/>
          <w:bCs/>
          <w:lang w:val="en-US"/>
        </w:rPr>
        <w:t xml:space="preserve">vascular localization of ILC2s in the lung described by </w:t>
      </w:r>
      <w:commentRangeStart w:id="29"/>
      <w:r w:rsidR="00852576">
        <w:rPr>
          <w:rFonts w:ascii="Segoe UI" w:hAnsi="Segoe UI" w:cs="Segoe UI"/>
          <w:bCs/>
          <w:lang w:val="en-US"/>
        </w:rPr>
        <w:t xml:space="preserve">Dahlgren </w:t>
      </w:r>
      <w:r w:rsidR="008F50BD">
        <w:rPr>
          <w:rFonts w:ascii="Segoe UI" w:hAnsi="Segoe UI" w:cs="Segoe UI"/>
          <w:bCs/>
          <w:lang w:val="en-US"/>
        </w:rPr>
        <w:t>et al.</w:t>
      </w:r>
      <w:commentRangeEnd w:id="29"/>
      <w:r w:rsidR="00852576">
        <w:rPr>
          <w:rStyle w:val="Kommentarzeichen"/>
        </w:rPr>
        <w:commentReference w:id="29"/>
      </w:r>
      <w:r w:rsidR="00704508">
        <w:rPr>
          <w:rFonts w:ascii="Segoe UI" w:hAnsi="Segoe UI" w:cs="Segoe UI"/>
          <w:bCs/>
          <w:lang w:val="en-US"/>
        </w:rPr>
        <w:t xml:space="preserve"> </w:t>
      </w:r>
      <w:sdt>
        <w:sdtPr>
          <w:rPr>
            <w:rFonts w:ascii="Segoe UI" w:hAnsi="Segoe UI" w:cs="Segoe UI"/>
            <w:bCs/>
            <w:lang w:val="en-US"/>
          </w:rPr>
          <w:alias w:val="To edit, see citavi.com/edit"/>
          <w:tag w:val="CitaviPlaceholder#9c866ec9-57a2-4229-a78c-b489ad47b95a"/>
          <w:id w:val="2096904491"/>
          <w:placeholder>
            <w:docPart w:val="DefaultPlaceholder_-1854013440"/>
          </w:placeholder>
        </w:sdtPr>
        <w:sdtContent>
          <w:r w:rsidR="00704508">
            <w:rPr>
              <w:rFonts w:ascii="Segoe UI" w:hAnsi="Segoe UI" w:cs="Segoe UI"/>
              <w:bCs/>
              <w:lang w:val="en-US"/>
            </w:rPr>
            <w:fldChar w:fldCharType="begin"/>
          </w:r>
          <w:r w:rsidR="00704508">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Tc0MGY2LWI1YjgtNGRlZS1hYjdkLWZiMzQ0OGMwMjJiZ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wOVQxNzozMjoxOS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ljODY2ZWM5LTU3YTItNDIyOS1hNzhjLWI0ODlhZDQ3Yjk1YSIsIlRleHQiOiIoMjkpIiwiV0FJVmVyc2lvbiI6IjYuMTcuMC4wIn0=}</w:instrText>
          </w:r>
          <w:r w:rsidR="00704508">
            <w:rPr>
              <w:rFonts w:ascii="Segoe UI" w:hAnsi="Segoe UI" w:cs="Segoe UI"/>
              <w:bCs/>
              <w:lang w:val="en-US"/>
            </w:rPr>
            <w:fldChar w:fldCharType="separate"/>
          </w:r>
          <w:r w:rsidR="0087553E">
            <w:rPr>
              <w:rFonts w:ascii="Segoe UI" w:hAnsi="Segoe UI" w:cs="Segoe UI"/>
              <w:bCs/>
              <w:lang w:val="en-US"/>
            </w:rPr>
            <w:t>(29)</w:t>
          </w:r>
          <w:r w:rsidR="00704508">
            <w:rPr>
              <w:rFonts w:ascii="Segoe UI" w:hAnsi="Segoe UI" w:cs="Segoe UI"/>
              <w:bCs/>
              <w:lang w:val="en-US"/>
            </w:rPr>
            <w:fldChar w:fldCharType="end"/>
          </w:r>
        </w:sdtContent>
      </w:sdt>
      <w:r w:rsidR="00852576">
        <w:rPr>
          <w:rFonts w:ascii="Segoe UI" w:hAnsi="Segoe UI" w:cs="Segoe UI"/>
          <w:bCs/>
          <w:lang w:val="en-US"/>
        </w:rPr>
        <w:t>, but our co-enrichment analysis and visualizations additionally show high co-enrichment scores of ILC2s and LYVE1</w:t>
      </w:r>
      <w:r w:rsidR="00852576" w:rsidRPr="009C2F07">
        <w:rPr>
          <w:rFonts w:ascii="Segoe UI" w:hAnsi="Segoe UI" w:cs="Segoe UI"/>
          <w:bCs/>
          <w:vertAlign w:val="superscript"/>
          <w:lang w:val="en-US"/>
        </w:rPr>
        <w:t>+</w:t>
      </w:r>
      <w:r w:rsidR="00852576">
        <w:rPr>
          <w:rFonts w:ascii="Segoe UI" w:hAnsi="Segoe UI" w:cs="Segoe UI"/>
          <w:bCs/>
          <w:lang w:val="en-US"/>
        </w:rPr>
        <w:t> CD90.2</w:t>
      </w:r>
      <w:r w:rsidR="00852576" w:rsidRPr="009C2F07">
        <w:rPr>
          <w:rFonts w:ascii="Segoe UI" w:hAnsi="Segoe UI" w:cs="Segoe UI"/>
          <w:bCs/>
          <w:vertAlign w:val="superscript"/>
          <w:lang w:val="en-US"/>
        </w:rPr>
        <w:t>+</w:t>
      </w:r>
      <w:r w:rsidR="00852576">
        <w:rPr>
          <w:rFonts w:ascii="Segoe UI" w:hAnsi="Segoe UI" w:cs="Segoe UI"/>
          <w:bCs/>
          <w:lang w:val="en-US"/>
        </w:rPr>
        <w:t xml:space="preserve"> lymphatics pointing towards a more specific peri-lymphatic </w:t>
      </w:r>
      <w:r>
        <w:rPr>
          <w:rFonts w:ascii="Segoe UI" w:hAnsi="Segoe UI" w:cs="Segoe UI"/>
          <w:bCs/>
          <w:lang w:val="en-US"/>
        </w:rPr>
        <w:t xml:space="preserve">ILC2 </w:t>
      </w:r>
      <w:r w:rsidR="00852576">
        <w:rPr>
          <w:rFonts w:ascii="Segoe UI" w:hAnsi="Segoe UI" w:cs="Segoe UI"/>
          <w:bCs/>
          <w:lang w:val="en-US"/>
        </w:rPr>
        <w:t xml:space="preserve">niche. Furthermore, lung ILC2s and ILC3s but not NK cells/ILC1s show ICOS levels. </w:t>
      </w:r>
      <w:commentRangeStart w:id="30"/>
      <w:r w:rsidR="00852576">
        <w:rPr>
          <w:rFonts w:ascii="Segoe UI" w:hAnsi="Segoe UI" w:cs="Segoe UI"/>
          <w:bCs/>
          <w:lang w:val="en-US"/>
        </w:rPr>
        <w:t>ICOS regulates ILC2 homeostasis independently of T cells and B cells and is required for the proliferation and accumulation of mature ILC2s in the lungs and intestines</w:t>
      </w:r>
      <w:r w:rsidR="00704508">
        <w:rPr>
          <w:rFonts w:ascii="Segoe UI" w:hAnsi="Segoe UI" w:cs="Segoe UI"/>
          <w:bCs/>
          <w:lang w:val="en-US"/>
        </w:rPr>
        <w:t xml:space="preserve"> </w:t>
      </w:r>
      <w:sdt>
        <w:sdtPr>
          <w:rPr>
            <w:rFonts w:ascii="Segoe UI" w:hAnsi="Segoe UI" w:cs="Segoe UI"/>
            <w:bCs/>
            <w:lang w:val="en-US"/>
          </w:rPr>
          <w:alias w:val="To edit, see citavi.com/edit"/>
          <w:tag w:val="CitaviPlaceholder#633996d9-a538-4308-a599-ec01311ff5bb"/>
          <w:id w:val="1886293760"/>
          <w:placeholder>
            <w:docPart w:val="DefaultPlaceholder_-1854013440"/>
          </w:placeholder>
        </w:sdtPr>
        <w:sdtContent>
          <w:r w:rsidR="00704508">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jkxYTljLWEyODgtNGY0Ny04NTYzLTdiOTFiZTNhODc4YyIsIlJhbmdlTGVuZ3RoIjo0LCJSZWZlcmVuY2VJZCI6ImMyNDE3ODZhLTkyNmYtNDM1Ny1hZGJkLTI0N2IxNWJmYzR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1dLCJDaXRhdGlvbktleVVwZGF0ZVR5cGUiOjAsIkNvbGxhYm9yYXRvcnMiOltdLCJDb3ZlclBhdGgiOnsiJGlkIjoiMTMiLCIkdHlwZSI6IlN3aXNzQWNhZGVtaWMuQ2l0YXZpLkxpbmtlZFJlc291cmNlLCBTd2lzc0FjYWRlbWljLkNpdGF2aSIsIkxpbmtlZFJlc291cmNlVHlwZSI6MSwiVXJpU3RyaW5nIjoiUGFjbGlrLCBTdGVobGUgZXQgYWwgMjAxNSAtIElDT1MgcmVndWxhdGVzIHRoZSBwb29s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vMDgvMjAxNSIsIkRvaSI6IjEwLjEwMDIvZWppLjIwMTU0NTYzN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jI0OTAxMCIsIlVyaVN0cmluZyI6Imh0dHA6Ly93d3cubmNiaS5ubG0ubmloLmdvdi9wdWJtZWQvMjYyNDkw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VUMTQ6MDg6NTYiLCJNb2RpZmllZEJ5IjoiX05pZUhhdSIsIklkIjoiNDIwMmEzZWMtZjk3Ny00YmRlLTgwZGYtMGRjN2RjMzI0OThjIiwiTW9kaWZpZWRPbiI6IjIwMjQtMDMtMjVUMTQ6MDg6NT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VqaS4yMDE1NDU2MzUiLCJVcmlTdHJpbmciOiJodHRwczovL2RvaS5vcmcvMTAuMTAwMi9lamkuMjAxNTQ1NjM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}</w:instrText>
          </w:r>
          <w:r w:rsidR="00704508">
            <w:rPr>
              <w:rFonts w:ascii="Segoe UI" w:hAnsi="Segoe UI" w:cs="Segoe UI"/>
              <w:bCs/>
              <w:lang w:val="en-US"/>
            </w:rPr>
            <w:fldChar w:fldCharType="separate"/>
          </w:r>
          <w:r w:rsidR="0087553E">
            <w:rPr>
              <w:rFonts w:ascii="Segoe UI" w:hAnsi="Segoe UI" w:cs="Segoe UI"/>
              <w:bCs/>
              <w:lang w:val="en-US"/>
            </w:rPr>
            <w:t>(51)</w:t>
          </w:r>
          <w:r w:rsidR="00704508">
            <w:rPr>
              <w:rFonts w:ascii="Segoe UI" w:hAnsi="Segoe UI" w:cs="Segoe UI"/>
              <w:bCs/>
              <w:lang w:val="en-US"/>
            </w:rPr>
            <w:fldChar w:fldCharType="end"/>
          </w:r>
        </w:sdtContent>
      </w:sdt>
      <w:r w:rsidR="00852576">
        <w:rPr>
          <w:rFonts w:ascii="Segoe UI" w:hAnsi="Segoe UI" w:cs="Segoe UI"/>
          <w:bCs/>
          <w:lang w:val="en-US"/>
        </w:rPr>
        <w:t>.</w:t>
      </w:r>
      <w:commentRangeEnd w:id="30"/>
      <w:r w:rsidR="00704508">
        <w:rPr>
          <w:rFonts w:ascii="Segoe UI" w:hAnsi="Segoe UI" w:cs="Segoe UI"/>
          <w:bCs/>
          <w:lang w:val="en-US"/>
        </w:rPr>
        <w:t xml:space="preserve"> </w:t>
      </w:r>
      <w:r w:rsidR="00852576">
        <w:rPr>
          <w:rStyle w:val="Kommentarzeichen"/>
        </w:rPr>
        <w:commentReference w:id="30"/>
      </w:r>
      <w:commentRangeStart w:id="31"/>
      <w:r w:rsidR="00852576">
        <w:rPr>
          <w:rFonts w:ascii="Segoe UI" w:hAnsi="Segoe UI" w:cs="Segoe UI"/>
          <w:bCs/>
          <w:lang w:val="en-US"/>
        </w:rPr>
        <w:t>It has been shown that ICOS</w:t>
      </w:r>
      <w:r w:rsidR="00852576" w:rsidRPr="00056F9A">
        <w:rPr>
          <w:rFonts w:ascii="Segoe UI" w:hAnsi="Segoe UI" w:cs="Segoe UI"/>
          <w:bCs/>
          <w:vertAlign w:val="superscript"/>
          <w:lang w:val="en-US"/>
        </w:rPr>
        <w:t>+</w:t>
      </w:r>
      <w:r w:rsidR="00852576">
        <w:rPr>
          <w:rFonts w:ascii="Segoe UI" w:hAnsi="Segoe UI" w:cs="Segoe UI"/>
          <w:bCs/>
          <w:lang w:val="en-US"/>
        </w:rPr>
        <w:t xml:space="preserve"> ILC2s are crucial for tissue protection during the early time points of </w:t>
      </w:r>
      <w:r w:rsidR="00852576" w:rsidRPr="005C0585">
        <w:rPr>
          <w:rFonts w:ascii="Segoe UI" w:hAnsi="Segoe UI" w:cs="Segoe UI"/>
          <w:bCs/>
          <w:lang w:val="en-US"/>
        </w:rPr>
        <w:t>bleomycin-induced lung injury</w:t>
      </w:r>
      <w:r w:rsidR="00852576">
        <w:rPr>
          <w:rFonts w:ascii="Segoe UI" w:hAnsi="Segoe UI" w:cs="Segoe UI"/>
          <w:bCs/>
          <w:lang w:val="en-US"/>
        </w:rPr>
        <w:t xml:space="preserve">, </w:t>
      </w:r>
      <w:r w:rsidR="00852576" w:rsidRPr="005C0585">
        <w:rPr>
          <w:rFonts w:ascii="Segoe UI" w:hAnsi="Segoe UI" w:cs="Segoe UI"/>
          <w:bCs/>
        </w:rPr>
        <w:t xml:space="preserve">PR8 </w:t>
      </w:r>
      <w:proofErr w:type="spellStart"/>
      <w:r w:rsidR="00852576" w:rsidRPr="005C0585">
        <w:rPr>
          <w:rFonts w:ascii="Segoe UI" w:hAnsi="Segoe UI" w:cs="Segoe UI"/>
          <w:bCs/>
        </w:rPr>
        <w:t>influenza</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infection</w:t>
      </w:r>
      <w:proofErr w:type="spellEnd"/>
      <w:r w:rsidR="00852576" w:rsidRPr="005C0585">
        <w:rPr>
          <w:rFonts w:ascii="Segoe UI" w:hAnsi="Segoe UI" w:cs="Segoe UI"/>
          <w:bCs/>
        </w:rPr>
        <w:t xml:space="preserve"> and LPS </w:t>
      </w:r>
      <w:proofErr w:type="spellStart"/>
      <w:r w:rsidR="00852576" w:rsidRPr="005C0585">
        <w:rPr>
          <w:rFonts w:ascii="Segoe UI" w:hAnsi="Segoe UI" w:cs="Segoe UI"/>
          <w:bCs/>
        </w:rPr>
        <w:t>airway</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challenge</w:t>
      </w:r>
      <w:proofErr w:type="spellEnd"/>
      <w:r w:rsidR="00704508">
        <w:rPr>
          <w:rFonts w:ascii="Segoe UI" w:hAnsi="Segoe UI" w:cs="Segoe UI"/>
          <w:bCs/>
        </w:rPr>
        <w:t xml:space="preserve"> </w:t>
      </w:r>
      <w:sdt>
        <w:sdtPr>
          <w:rPr>
            <w:rFonts w:ascii="Segoe UI" w:hAnsi="Segoe UI" w:cs="Segoe UI"/>
            <w:bCs/>
          </w:rPr>
          <w:alias w:val="To edit, see citavi.com/edit"/>
          <w:tag w:val="CitaviPlaceholder#60a010a8-ab9e-4781-995c-c16643182e73"/>
          <w:id w:val="663755550"/>
          <w:placeholder>
            <w:docPart w:val="DefaultPlaceholder_-1854013440"/>
          </w:placeholder>
        </w:sdtPr>
        <w:sdtContent>
          <w:r w:rsidR="00704508">
            <w:rPr>
              <w:rFonts w:ascii="Segoe UI" w:hAnsi="Segoe UI" w:cs="Segoe UI"/>
              <w:bCs/>
            </w:rPr>
            <w:fldChar w:fldCharType="begin"/>
          </w:r>
          <w:r w:rsidR="00ED4844">
            <w:rPr>
              <w:rFonts w:ascii="Segoe UI" w:hAnsi="Segoe UI" w:cs="Segoe U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TZlOTczLTdkZmQtNGU4NC1iN2Y0LWE5OGI1NmYzYjkyOSIsIlJhbmdlTGVuZ3RoIjo0LCJSZWZlcmVuY2VJZCI6IjYwM2QxMWZjLTE4OWMtNGMyOS04OTA4LTI1MDMxNWEyMz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I4NDg4NjkzIiwiVXJpU3RyaW5nIjoiaHR0cDovL3d3dy5uY2JpLm5sbS5uaWguZ292L3B1Ym1lZC8yODQ4ODY5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wNzowMyIsIk1vZGlmaWVkQnkiOiJfTmllSGF1IiwiSWQiOiJlZTVmNTcwOC1jZTQwLTQ4NDMtOTRlYS04MWY1NGVkY2ZlMzEiLCJNb2RpZmllZE9uIjoiMjAyNS0wNy0wOVQxMzowNzowMy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lBNQzU2ODE0MzciLCJVcmlTdHJpbmciOiJodHRwczovL3d3dy5uY2JpLm5sbS5uaWguZ292L3BtYy9hcnRpY2xlcy9QTUM1NjgxND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3OjAzIiwiTW9kaWZpZWRCeSI6Il9OaWVIYXUiLCJJZCI6ImU4YjBkZjYyLWY0MjAtNDAzMC1iYzQ2LTk1MjRiOThiNTRiYyIsIk1vZGlmaWVkT24iOiIyMDI1LTA3LTA5VDEzOjA3OjAz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taS4yMDE3LjQyIiwiVXJpU3RyaW5nIjoiaHR0cHM6Ly9kb2kub3JnLzEwLjEwMzgvbWkuMjAxNy40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}</w:instrText>
          </w:r>
          <w:r w:rsidR="00704508">
            <w:rPr>
              <w:rFonts w:ascii="Segoe UI" w:hAnsi="Segoe UI" w:cs="Segoe UI"/>
              <w:bCs/>
            </w:rPr>
            <w:fldChar w:fldCharType="separate"/>
          </w:r>
          <w:r w:rsidR="0087553E">
            <w:rPr>
              <w:rFonts w:ascii="Segoe UI" w:hAnsi="Segoe UI" w:cs="Segoe UI"/>
              <w:bCs/>
            </w:rPr>
            <w:t>(52)</w:t>
          </w:r>
          <w:r w:rsidR="00704508">
            <w:rPr>
              <w:rFonts w:ascii="Segoe UI" w:hAnsi="Segoe UI" w:cs="Segoe UI"/>
              <w:bCs/>
            </w:rPr>
            <w:fldChar w:fldCharType="end"/>
          </w:r>
        </w:sdtContent>
      </w:sdt>
      <w:commentRangeEnd w:id="31"/>
      <w:r w:rsidR="00852576">
        <w:rPr>
          <w:rStyle w:val="Kommentarzeichen"/>
        </w:rPr>
        <w:commentReference w:id="31"/>
      </w:r>
      <w:r w:rsidR="00852576">
        <w:rPr>
          <w:rFonts w:ascii="Segoe UI" w:hAnsi="Segoe UI" w:cs="Segoe UI"/>
          <w:bCs/>
          <w:lang w:val="en-US"/>
        </w:rPr>
        <w:t xml:space="preserve"> as well as intra-nasal application of IL-33</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0ca33712-99e7-4236-ba32-0d7ce10e25c0"/>
          <w:id w:val="1850980357"/>
          <w:placeholder>
            <w:docPart w:val="DefaultPlaceholder_-1854013440"/>
          </w:placeholder>
        </w:sdtPr>
        <w:sdtContent>
          <w:r w:rsidR="0092245B">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TliMDJmLTI0MDItNGZkZi1iNzljLWM1N2FhOTYwNGFmNyIsIlJhbmdlTGVuZ3RoIjo0LCJSZWZlcmVuY2VJZCI6ImMyNDE3ODZhLTkyNmYtNDM1Ny1hZGJkLTI0N2IxNWJmYzR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1dLCJDaXRhdGlvbktleVVwZGF0ZVR5cGUiOjAsIkNvbGxhYm9yYXRvcnMiOltdLCJDb3ZlclBhdGgiOnsiJGlkIjoiMTMiLCIkdHlwZSI6IlN3aXNzQWNhZGVtaWMuQ2l0YXZpLkxpbmtlZFJlc291cmNlLCBTd2lzc0FjYWRlbWljLkNpdGF2aSIsIkxpbmtlZFJlc291cmNlVHlwZSI6MSwiVXJpU3RyaW5nIjoiUGFjbGlrLCBTdGVobGUgZXQgYWwgMjAxNSAtIElDT1MgcmVndWxhdGVzIHRoZSBwb29s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vMDgvMjAxNSIsIkRvaSI6IjEwLjEwMDIvZWppLjIwMTU0NTYzN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jI0OTAxMCIsIlVyaVN0cmluZyI6Imh0dHA6Ly93d3cubmNiaS5ubG0ubmloLmdvdi9wdWJtZWQvMjYyNDkw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VUMTQ6MDg6NTYiLCJNb2RpZmllZEJ5IjoiX05pZUhhdSIsIklkIjoiNDIwMmEzZWMtZjk3Ny00YmRlLTgwZGYtMGRjN2RjMzI0OThjIiwiTW9kaWZpZWRPbiI6IjIwMjQtMDMtMjVUMTQ6MDg6NT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VqaS4yMDE1NDU2MzUiLCJVcmlTdHJpbmciOiJodHRwczovL2RvaS5vcmcvMTAuMTAwMi9lamkuMjAxNTQ1NjM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}</w:instrText>
          </w:r>
          <w:r w:rsidR="0092245B">
            <w:rPr>
              <w:rFonts w:ascii="Segoe UI" w:hAnsi="Segoe UI" w:cs="Segoe UI"/>
              <w:bCs/>
              <w:lang w:val="en-US"/>
            </w:rPr>
            <w:fldChar w:fldCharType="separate"/>
          </w:r>
          <w:r w:rsidR="0087553E">
            <w:rPr>
              <w:rFonts w:ascii="Segoe UI" w:hAnsi="Segoe UI" w:cs="Segoe UI"/>
              <w:bCs/>
              <w:lang w:val="en-US"/>
            </w:rPr>
            <w:t>(51)</w:t>
          </w:r>
          <w:r w:rsidR="0092245B">
            <w:rPr>
              <w:rFonts w:ascii="Segoe UI" w:hAnsi="Segoe UI" w:cs="Segoe UI"/>
              <w:bCs/>
              <w:lang w:val="en-US"/>
            </w:rPr>
            <w:fldChar w:fldCharType="end"/>
          </w:r>
        </w:sdtContent>
      </w:sdt>
      <w:r w:rsidR="00852576">
        <w:rPr>
          <w:rFonts w:ascii="Segoe UI" w:hAnsi="Segoe UI" w:cs="Segoe UI"/>
          <w:bCs/>
          <w:lang w:val="en-US"/>
        </w:rPr>
        <w:t xml:space="preserve">, but this has not yet been shown for the </w:t>
      </w:r>
      <w:proofErr w:type="spellStart"/>
      <w:r w:rsidR="00852576" w:rsidRPr="005C0585">
        <w:rPr>
          <w:rFonts w:ascii="Segoe UI" w:hAnsi="Segoe UI" w:cs="Segoe UI"/>
          <w:bCs/>
          <w:i/>
          <w:lang w:val="en-US"/>
        </w:rPr>
        <w:t>i.p.</w:t>
      </w:r>
      <w:proofErr w:type="spellEnd"/>
      <w:r w:rsidR="00852576">
        <w:rPr>
          <w:rFonts w:ascii="Segoe UI" w:hAnsi="Segoe UI" w:cs="Segoe UI"/>
          <w:bCs/>
          <w:lang w:val="en-US"/>
        </w:rPr>
        <w:t xml:space="preserve"> IL-33 systemic inflammation model. </w:t>
      </w:r>
      <w:r>
        <w:rPr>
          <w:rFonts w:ascii="Segoe UI" w:hAnsi="Segoe UI" w:cs="Segoe UI"/>
          <w:bCs/>
          <w:lang w:val="en-US"/>
        </w:rPr>
        <w:t xml:space="preserve">Furthermore, ILC2s </w:t>
      </w:r>
      <w:r w:rsidR="007E5066">
        <w:rPr>
          <w:rFonts w:ascii="Segoe UI" w:hAnsi="Segoe UI" w:cs="Segoe UI"/>
          <w:bCs/>
          <w:lang w:val="en-US"/>
        </w:rPr>
        <w:t>colocalize</w:t>
      </w:r>
      <w:r>
        <w:rPr>
          <w:rFonts w:ascii="Segoe UI" w:hAnsi="Segoe UI" w:cs="Segoe UI"/>
          <w:bCs/>
          <w:lang w:val="en-US"/>
        </w:rPr>
        <w:t xml:space="preserve"> with myeloid cells</w:t>
      </w:r>
      <w:r w:rsidR="007C5253">
        <w:rPr>
          <w:rFonts w:ascii="Segoe UI" w:hAnsi="Segoe UI" w:cs="Segoe UI"/>
          <w:bCs/>
          <w:lang w:val="en-US"/>
        </w:rPr>
        <w:t>.</w:t>
      </w:r>
      <w:r>
        <w:rPr>
          <w:rFonts w:ascii="Segoe UI" w:hAnsi="Segoe UI" w:cs="Segoe UI"/>
          <w:bCs/>
          <w:lang w:val="en-US"/>
        </w:rPr>
        <w:t xml:space="preserve"> </w:t>
      </w:r>
      <w:r w:rsidR="003A6F28">
        <w:rPr>
          <w:rFonts w:ascii="Segoe UI" w:hAnsi="Segoe UI" w:cs="Segoe UI"/>
          <w:bCs/>
          <w:lang w:val="en-US"/>
        </w:rPr>
        <w:t>I</w:t>
      </w:r>
      <w:r w:rsidR="00852576" w:rsidRPr="00056F9A">
        <w:rPr>
          <w:rFonts w:ascii="Segoe UI" w:hAnsi="Segoe UI" w:cs="Segoe UI"/>
          <w:bCs/>
          <w:lang w:val="en-US"/>
        </w:rPr>
        <w:t xml:space="preserve">dentified myeloid cells </w:t>
      </w:r>
      <w:r w:rsidR="00852576">
        <w:rPr>
          <w:rFonts w:ascii="Segoe UI" w:hAnsi="Segoe UI" w:cs="Segoe UI"/>
          <w:bCs/>
          <w:lang w:val="en-US"/>
        </w:rPr>
        <w:t xml:space="preserve">in our study </w:t>
      </w:r>
      <w:r w:rsidR="00852576" w:rsidRPr="00056F9A">
        <w:rPr>
          <w:rFonts w:ascii="Segoe UI" w:hAnsi="Segoe UI" w:cs="Segoe UI"/>
          <w:bCs/>
          <w:lang w:val="en-US"/>
        </w:rPr>
        <w:t xml:space="preserve">expressed high levels CD68, CD11c and MHC II and most likely </w:t>
      </w:r>
      <w:r w:rsidR="00852576" w:rsidRPr="00056F9A">
        <w:rPr>
          <w:rFonts w:ascii="Segoe UI" w:hAnsi="Segoe UI" w:cs="Segoe UI"/>
          <w:bCs/>
          <w:lang w:val="en-US"/>
        </w:rPr>
        <w:lastRenderedPageBreak/>
        <w:t>represent both alveolar macrophages and dendritic cells</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f1851339-7bbd-4353-91cd-724891dc2376"/>
          <w:id w:val="958609708"/>
          <w:placeholder>
            <w:docPart w:val="DefaultPlaceholder_-1854013440"/>
          </w:placeholder>
        </w:sdtPr>
        <w:sdtContent>
          <w:r w:rsidR="0092245B">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WM2NmVhLWE4ZWEtNDcwMy1hODI2LTU4MTc0NjFjMTU2YiIsIlJhbmdlTGVuZ3RoIjo0LCJSZWZlcmVuY2VJZCI6IjA2ZWQ3MTQ5LTZkZDQtNGRkZi1iYTYyLWJmZTZmZGNmOGJ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M0OTIxOTIiLCJVcmlTdHJpbmciOiJodHRwOi8vd3d3Lm5jYmkubmxtLm5paC5nb3YvcHVibWVkLzIzNDkyMTk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2OjI3IiwiTW9kaWZpZWRCeSI6Il9OaWVIYXUiLCJJZCI6Ijk4ZTE1ZDRlLWRkM2UtNDQ5YS1iYzIzLTg5Mjg0Zjk3ZDQyNSIsIk1vZGlmaWVkT24iOiIyMDI1LTA3LTA5VDEzOjA2OjI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MzgyNDAzMyIsIlVyaVN0cmluZyI6Imh0dHBzOi8vd3d3Lm5jYmkubmxtLm5paC5nb3YvcG1jL2FydGljbGVzL1BNQzM4MjQwMz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ctMDlUMTM6MDY6MjciLCJNb2RpZmllZEJ5IjoiX05pZUhhdSIsIklkIjoiMTA4MzJkNTQtZTMxNS00N2ZjLTg4YzItZWViMzM5MGFmZjQ5IiwiTW9kaWZpZWRPbiI6IjIwMjUtMDctMDlUMTM6MDY6Mjc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Y1L3JjbWIuMjAxMi0wMzY2TUEiLCJVcmlTdHJpbmciOiJodHRwczovL2RvaS5vcmcvMTAuMTE2NS9yY21iLjIwMTItMDM2Nk1B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}</w:instrText>
          </w:r>
          <w:r w:rsidR="0092245B">
            <w:rPr>
              <w:rFonts w:ascii="Segoe UI" w:hAnsi="Segoe UI" w:cs="Segoe UI"/>
              <w:bCs/>
              <w:lang w:val="en-US"/>
            </w:rPr>
            <w:fldChar w:fldCharType="separate"/>
          </w:r>
          <w:r w:rsidR="0087553E">
            <w:rPr>
              <w:rFonts w:ascii="Segoe UI" w:hAnsi="Segoe UI" w:cs="Segoe UI"/>
              <w:bCs/>
              <w:lang w:val="en-US"/>
            </w:rPr>
            <w:t>(53)</w:t>
          </w:r>
          <w:r w:rsidR="0092245B">
            <w:rPr>
              <w:rFonts w:ascii="Segoe UI" w:hAnsi="Segoe UI" w:cs="Segoe UI"/>
              <w:bCs/>
              <w:lang w:val="en-US"/>
            </w:rPr>
            <w:fldChar w:fldCharType="end"/>
          </w:r>
        </w:sdtContent>
      </w:sdt>
      <w:r w:rsidR="00852576">
        <w:rPr>
          <w:rFonts w:ascii="Segoe UI" w:hAnsi="Segoe UI" w:cs="Segoe UI"/>
          <w:bCs/>
          <w:lang w:val="en-US"/>
        </w:rPr>
        <w:t xml:space="preserve">. A shared niche of ILC2s and myeloid cells that our spatial co-enrichment analysis revealed suggests an interaction as described by </w:t>
      </w:r>
      <w:proofErr w:type="spellStart"/>
      <w:r w:rsidR="00852576" w:rsidRPr="007D3EAE">
        <w:rPr>
          <w:rFonts w:ascii="Segoe UI" w:hAnsi="Segoe UI" w:cs="Segoe UI"/>
          <w:bCs/>
          <w:lang w:val="en-US"/>
        </w:rPr>
        <w:t>Hrusch</w:t>
      </w:r>
      <w:proofErr w:type="spellEnd"/>
      <w:r w:rsidR="00852576">
        <w:rPr>
          <w:rFonts w:ascii="Segoe UI" w:hAnsi="Segoe UI" w:cs="Segoe UI"/>
          <w:bCs/>
          <w:lang w:val="en-US"/>
        </w:rPr>
        <w:t> </w:t>
      </w:r>
      <w:r w:rsidR="008F50BD">
        <w:rPr>
          <w:rFonts w:ascii="Segoe UI" w:hAnsi="Segoe UI" w:cs="Segoe UI"/>
          <w:bCs/>
          <w:lang w:val="en-US"/>
        </w:rPr>
        <w:t>et al.</w:t>
      </w:r>
      <w:r w:rsidR="00852576">
        <w:rPr>
          <w:rFonts w:ascii="Segoe UI" w:hAnsi="Segoe UI" w:cs="Segoe UI"/>
          <w:bCs/>
          <w:lang w:val="en-US"/>
        </w:rPr>
        <w:t xml:space="preserve"> at early time points of bleomycin-induced lung inflammation</w:t>
      </w:r>
      <w:r w:rsidR="00CD1143">
        <w:rPr>
          <w:rFonts w:ascii="Segoe UI" w:hAnsi="Segoe UI" w:cs="Segoe UI"/>
          <w:bCs/>
          <w:lang w:val="en-US"/>
        </w:rPr>
        <w:t xml:space="preserve">. This is especially interesting as in the same study </w:t>
      </w:r>
      <w:r w:rsidR="00852576">
        <w:rPr>
          <w:rFonts w:ascii="Segoe UI" w:hAnsi="Segoe UI" w:cs="Segoe UI"/>
          <w:bCs/>
          <w:lang w:val="en-US"/>
        </w:rPr>
        <w:t xml:space="preserve">increased ICOSL </w:t>
      </w:r>
      <w:r w:rsidR="00CD1143">
        <w:rPr>
          <w:rFonts w:ascii="Segoe UI" w:hAnsi="Segoe UI" w:cs="Segoe UI"/>
          <w:bCs/>
          <w:lang w:val="en-US"/>
        </w:rPr>
        <w:t xml:space="preserve">levels have been found </w:t>
      </w:r>
      <w:r w:rsidR="00852576">
        <w:rPr>
          <w:rFonts w:ascii="Segoe UI" w:hAnsi="Segoe UI" w:cs="Segoe UI"/>
          <w:bCs/>
          <w:lang w:val="en-US"/>
        </w:rPr>
        <w:t>in alveolar macrophages</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6f785a42-66f2-4745-a528-d12222b25d72"/>
          <w:id w:val="-46456032"/>
          <w:placeholder>
            <w:docPart w:val="DefaultPlaceholder_-1854013440"/>
          </w:placeholder>
        </w:sdtPr>
        <w:sdtContent>
          <w:r w:rsidR="0092245B">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DAxODlkLTM5MzUtNGY2ZC1iNmQ0LTM0YTFkMTJjMDMzMiIsIlJhbmdlTGVuZ3RoIjo0LCJSZWZlcmVuY2VJZCI6IjYwM2QxMWZjLTE4OWMtNGMyOS04OTA4LTI1MDMxNWEyMz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I4NDg4NjkzIiwiVXJpU3RyaW5nIjoiaHR0cDovL3d3dy5uY2JpLm5sbS5uaWguZ292L3B1Ym1lZC8yODQ4ODY5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wNzowMyIsIk1vZGlmaWVkQnkiOiJfTmllSGF1IiwiSWQiOiJlZTVmNTcwOC1jZTQwLTQ4NDMtOTRlYS04MWY1NGVkY2ZlMzEiLCJNb2RpZmllZE9uIjoiMjAyNS0wNy0wOVQxMzowNzowMy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lBNQzU2ODE0MzciLCJVcmlTdHJpbmciOiJodHRwczovL3d3dy5uY2JpLm5sbS5uaWguZ292L3BtYy9hcnRpY2xlcy9QTUM1NjgxND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3OjAzIiwiTW9kaWZpZWRCeSI6Il9OaWVIYXUiLCJJZCI6ImU4YjBkZjYyLWY0MjAtNDAzMC1iYzQ2LTk1MjRiOThiNTRiYyIsIk1vZGlmaWVkT24iOiIyMDI1LTA3LTA5VDEzOjA3OjAz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taS4yMDE3LjQyIiwiVXJpU3RyaW5nIjoiaHR0cHM6Ly9kb2kub3JnLzEwLjEwMzgvbWkuMjAxNy40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}</w:instrText>
          </w:r>
          <w:r w:rsidR="0092245B">
            <w:rPr>
              <w:rFonts w:ascii="Segoe UI" w:hAnsi="Segoe UI" w:cs="Segoe UI"/>
              <w:bCs/>
              <w:lang w:val="en-US"/>
            </w:rPr>
            <w:fldChar w:fldCharType="separate"/>
          </w:r>
          <w:r w:rsidR="0087553E">
            <w:rPr>
              <w:rFonts w:ascii="Segoe UI" w:hAnsi="Segoe UI" w:cs="Segoe UI"/>
              <w:bCs/>
              <w:lang w:val="en-US"/>
            </w:rPr>
            <w:t>(52)</w:t>
          </w:r>
          <w:r w:rsidR="0092245B">
            <w:rPr>
              <w:rFonts w:ascii="Segoe UI" w:hAnsi="Segoe UI" w:cs="Segoe UI"/>
              <w:bCs/>
              <w:lang w:val="en-US"/>
            </w:rPr>
            <w:fldChar w:fldCharType="end"/>
          </w:r>
        </w:sdtContent>
      </w:sdt>
      <w:r w:rsidR="00852576">
        <w:rPr>
          <w:rFonts w:ascii="Segoe UI" w:hAnsi="Segoe UI" w:cs="Segoe UI"/>
          <w:bCs/>
          <w:lang w:val="en-US"/>
        </w:rPr>
        <w:t xml:space="preserve">. </w:t>
      </w:r>
    </w:p>
    <w:p w14:paraId="2E5D1A63" w14:textId="7FA6E09C" w:rsidR="00CD1143" w:rsidRDefault="00143801" w:rsidP="00CD1143">
      <w:pPr>
        <w:jc w:val="both"/>
        <w:rPr>
          <w:rFonts w:ascii="Segoe UI" w:hAnsi="Segoe UI" w:cs="Segoe UI"/>
          <w:bCs/>
          <w:lang w:val="en-US"/>
        </w:rPr>
      </w:pPr>
      <w:r>
        <w:rPr>
          <w:rFonts w:ascii="Segoe UI" w:hAnsi="Segoe UI" w:cs="Segoe UI"/>
          <w:bCs/>
          <w:lang w:val="en-US"/>
        </w:rPr>
        <w:t>Quantification of the ILC2s in our lung data resulted in a frequency of ILC2s of about 5 % within the immune compartment</w:t>
      </w:r>
      <w:r w:rsidRPr="002F05DE">
        <w:rPr>
          <w:rFonts w:ascii="Segoe UI" w:hAnsi="Segoe UI" w:cs="Segoe UI"/>
          <w:bCs/>
          <w:lang w:val="en-US"/>
        </w:rPr>
        <w:t xml:space="preserve"> </w:t>
      </w:r>
      <w:r>
        <w:rPr>
          <w:rFonts w:ascii="Segoe UI" w:hAnsi="Segoe UI" w:cs="Segoe UI"/>
          <w:bCs/>
          <w:lang w:val="en-US"/>
        </w:rPr>
        <w:t xml:space="preserve">under </w:t>
      </w:r>
      <w:r w:rsidR="0036367F">
        <w:rPr>
          <w:rFonts w:ascii="Segoe UI" w:hAnsi="Segoe UI" w:cs="Segoe UI"/>
          <w:bCs/>
          <w:lang w:val="en-US"/>
        </w:rPr>
        <w:t>homeostatic</w:t>
      </w:r>
      <w:r>
        <w:rPr>
          <w:rFonts w:ascii="Segoe UI" w:hAnsi="Segoe UI" w:cs="Segoe UI"/>
          <w:bCs/>
          <w:lang w:val="en-US"/>
        </w:rPr>
        <w:t xml:space="preserve"> conditions. This was much higher than expected. </w:t>
      </w:r>
      <w:r w:rsidR="00CD1143">
        <w:rPr>
          <w:rFonts w:ascii="Segoe UI" w:hAnsi="Segoe UI" w:cs="Segoe UI"/>
          <w:bCs/>
          <w:lang w:val="en-US"/>
        </w:rPr>
        <w:t>In</w:t>
      </w:r>
      <w:r w:rsidR="002F05DE">
        <w:rPr>
          <w:rFonts w:ascii="Segoe UI" w:hAnsi="Segoe UI" w:cs="Segoe UI"/>
          <w:bCs/>
          <w:lang w:val="en-US"/>
        </w:rPr>
        <w:t xml:space="preserve"> general, t</w:t>
      </w:r>
      <w:r w:rsidR="004167EE">
        <w:rPr>
          <w:rFonts w:ascii="Segoe UI" w:hAnsi="Segoe UI" w:cs="Segoe UI"/>
          <w:bCs/>
          <w:lang w:val="en-US"/>
        </w:rPr>
        <w:t xml:space="preserve">he number of ILC2s highly depends on </w:t>
      </w:r>
      <w:r w:rsidR="002F05DE">
        <w:rPr>
          <w:rFonts w:ascii="Segoe UI" w:hAnsi="Segoe UI" w:cs="Segoe UI"/>
          <w:bCs/>
          <w:lang w:val="en-US"/>
        </w:rPr>
        <w:t>age, sex, and other environmental conditions</w:t>
      </w:r>
      <w:r w:rsidR="00DB25AA">
        <w:rPr>
          <w:rFonts w:ascii="Segoe UI" w:hAnsi="Segoe UI" w:cs="Segoe UI"/>
          <w:bCs/>
          <w:lang w:val="en-US"/>
        </w:rPr>
        <w:t xml:space="preserve"> </w:t>
      </w:r>
      <w:sdt>
        <w:sdtPr>
          <w:rPr>
            <w:rFonts w:ascii="Segoe UI" w:hAnsi="Segoe UI" w:cs="Segoe UI"/>
            <w:bCs/>
            <w:lang w:val="en-US"/>
          </w:rPr>
          <w:alias w:val="To edit, see citavi.com/edit"/>
          <w:tag w:val="CitaviPlaceholder#ea612ced-74b9-4ed2-9b66-fb5f183d8177"/>
          <w:id w:val="2015030149"/>
          <w:placeholder>
            <w:docPart w:val="DefaultPlaceholder_-1854013440"/>
          </w:placeholder>
        </w:sdtPr>
        <w:sdtContent>
          <w:r w:rsidR="00DB25AA">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TQwNGI4LWI3ZTItNGU4Ni1iOWI4LTVjYmJkYjUxYWE1MCIsIlJhbmdlTGVuZ3RoIjo0LCJSZWZlcmVuY2VJZCI6IjM3ZGNlZTk3LWViNDctNGQyZS04YzcwLTkyNmYxMzg0Mzk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MS8yMDIwIiwiRG9pIjoiMTAuMzM4OS9maW1tdS4yMDE5LjAzMTE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MDM4NjM1IiwiVXJpU3RyaW5nIjoiaHR0cDovL3d3dy5uY2JpLm5sbS5uaWguZ292L3B1Ym1lZC8zMjAzODYz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xOFQxMzo1NDozMCIsIk1vZGlmaWVkQnkiOiJfTmllSGF1IiwiSWQiOiI5NWNmZjAwZC1jZWZkLTQ2YmUtYTdlZi1kMjEzMmY4MTQ2N2YiLCJNb2RpZmllZE9uIjoiMjAyNC0wMy0xOFQxMzo1NDoz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5ODc0NjAiLCJVcmlTdHJpbmciOiJodHRwczovL3d3dy5uY2JpLm5sbS5uaWguZ292L3BtYy9hcnRpY2xlcy9QTUM2OTg3ND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E4VDEzOjU0OjMwIiwiTW9kaWZpZWRCeSI6Il9OaWVIYXUiLCJJZCI6Ijc0NGM1Y2UxLTViNDItNDBkMS1hYWRlLTM0YjUyMGEzNjFmZCIsIk1vZGlmaWVkT24iOiIyMDI0LTAzLTE4VDEzOjU0OjMw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4OS9maW1tdS4yMDE5LjAzMTE0IiwiVXJpU3RyaW5nIjoiaHR0cHM6Ly9kb2kub3JnLzEwLjMzODkvZmltbXUuMjAxOS4wMzE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xOFQxMzo1NDozMCIsIk1vZGlmaWVkQnkiOiJfTmllSGF1IiwiSWQiOiJjNjRmMDBhMS1jMTJjLTQ5NGItOTlhYi02YzlmNGYyMmZhY2MiLCJNb2RpZmllZE9uIjoiMjAyNC0wMy0xOFQxMzo1NDozMCIsIlByb2plY3QiOnsiJHJlZiI6IjgifX1dLCJPcmdhbml6YXRpb25zIjpbXSwiT3RoZXJzSW52b2x2ZWQiOltdLCJQYWdlUmFuZ2UiOiI8c3A+XHJcbiAgPG4+MzExNDwvbj5cclxuICA8aW4+dHJ1ZTwvaW4+XHJcbiAgPG9zPjMxMTQ8L29zPlxyXG4gIDxwcz4zMTE0PC9wcz5cclxuPC9zcD5cclxuPG9zPjMxMTQ8L29zPiIsIlBlcmlvZGljYWwiOnsiJGlkIjoiMjU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}</w:instrText>
          </w:r>
          <w:r w:rsidR="00DB25AA">
            <w:rPr>
              <w:rFonts w:ascii="Segoe UI" w:hAnsi="Segoe UI" w:cs="Segoe UI"/>
              <w:bCs/>
              <w:lang w:val="en-US"/>
            </w:rPr>
            <w:fldChar w:fldCharType="separate"/>
          </w:r>
          <w:r w:rsidR="0087553E">
            <w:rPr>
              <w:rFonts w:ascii="Segoe UI" w:hAnsi="Segoe UI" w:cs="Segoe UI"/>
              <w:bCs/>
              <w:lang w:val="en-US"/>
            </w:rPr>
            <w:t>(54)</w:t>
          </w:r>
          <w:r w:rsidR="00DB25AA">
            <w:rPr>
              <w:rFonts w:ascii="Segoe UI" w:hAnsi="Segoe UI" w:cs="Segoe UI"/>
              <w:bCs/>
              <w:lang w:val="en-US"/>
            </w:rPr>
            <w:fldChar w:fldCharType="end"/>
          </w:r>
        </w:sdtContent>
      </w:sdt>
      <w:r w:rsidR="002F05DE">
        <w:rPr>
          <w:rFonts w:ascii="Segoe UI" w:hAnsi="Segoe UI" w:cs="Segoe UI"/>
          <w:bCs/>
          <w:lang w:val="en-US"/>
        </w:rPr>
        <w:t xml:space="preserve">, but in murine lungs, it is considered very low, e.g. </w:t>
      </w:r>
      <w:proofErr w:type="spellStart"/>
      <w:r w:rsidR="002F05DE">
        <w:rPr>
          <w:rFonts w:ascii="Segoe UI" w:hAnsi="Segoe UI" w:cs="Segoe UI"/>
          <w:bCs/>
          <w:lang w:val="en-US"/>
        </w:rPr>
        <w:t>Sadeghalvad</w:t>
      </w:r>
      <w:proofErr w:type="spellEnd"/>
      <w:r w:rsidR="002F05DE">
        <w:rPr>
          <w:rFonts w:ascii="Segoe UI" w:hAnsi="Segoe UI" w:cs="Segoe UI"/>
          <w:bCs/>
          <w:lang w:val="en-US"/>
        </w:rPr>
        <w:t> </w:t>
      </w:r>
      <w:r w:rsidR="008F50BD">
        <w:rPr>
          <w:rFonts w:ascii="Segoe UI" w:hAnsi="Segoe UI" w:cs="Segoe UI"/>
          <w:bCs/>
          <w:lang w:val="en-US"/>
        </w:rPr>
        <w:t>et al.</w:t>
      </w:r>
      <w:r w:rsidR="002F05DE">
        <w:rPr>
          <w:rFonts w:ascii="Segoe UI" w:hAnsi="Segoe UI" w:cs="Segoe UI"/>
          <w:bCs/>
          <w:lang w:val="en-US"/>
        </w:rPr>
        <w:t xml:space="preserve"> report an ILC2 frequency of </w:t>
      </w:r>
      <w:r w:rsidR="004167EE" w:rsidRPr="004167EE">
        <w:rPr>
          <w:rFonts w:ascii="Segoe UI" w:hAnsi="Segoe UI" w:cs="Segoe UI"/>
          <w:bCs/>
          <w:lang w:val="en-US"/>
        </w:rPr>
        <w:t xml:space="preserve">around 0.15 % </w:t>
      </w:r>
      <w:r w:rsidR="007018C6">
        <w:rPr>
          <w:rFonts w:ascii="Segoe UI" w:hAnsi="Segoe UI" w:cs="Segoe UI"/>
          <w:bCs/>
          <w:lang w:val="en-US"/>
        </w:rPr>
        <w:t>within</w:t>
      </w:r>
      <w:r w:rsidR="004167EE" w:rsidRPr="004167EE">
        <w:rPr>
          <w:rFonts w:ascii="Segoe UI" w:hAnsi="Segoe UI" w:cs="Segoe UI"/>
          <w:bCs/>
          <w:lang w:val="en-US"/>
        </w:rPr>
        <w:t xml:space="preserve"> the immune cell compartment </w:t>
      </w:r>
      <w:r w:rsidR="007018C6">
        <w:rPr>
          <w:rFonts w:ascii="Segoe UI" w:hAnsi="Segoe UI" w:cs="Segoe UI"/>
          <w:bCs/>
          <w:lang w:val="en-US"/>
        </w:rPr>
        <w:t xml:space="preserve">of </w:t>
      </w:r>
      <w:r w:rsidR="0036367F">
        <w:rPr>
          <w:rFonts w:ascii="Segoe UI" w:hAnsi="Segoe UI" w:cs="Segoe UI"/>
          <w:bCs/>
          <w:lang w:val="en-US"/>
        </w:rPr>
        <w:t>homeostatic</w:t>
      </w:r>
      <w:r w:rsidR="005713B5">
        <w:rPr>
          <w:rFonts w:ascii="Segoe UI" w:hAnsi="Segoe UI" w:cs="Segoe UI"/>
          <w:bCs/>
          <w:lang w:val="en-US"/>
        </w:rPr>
        <w:t xml:space="preserve"> </w:t>
      </w:r>
      <w:r w:rsidR="004167EE" w:rsidRPr="004167EE">
        <w:rPr>
          <w:rFonts w:ascii="Segoe UI" w:hAnsi="Segoe UI" w:cs="Segoe UI"/>
          <w:bCs/>
          <w:lang w:val="en-US"/>
        </w:rPr>
        <w:t>murine lung</w:t>
      </w:r>
      <w:r w:rsidR="00DB25AA">
        <w:rPr>
          <w:rFonts w:ascii="Segoe UI" w:hAnsi="Segoe UI" w:cs="Segoe UI"/>
          <w:bCs/>
          <w:lang w:val="en-US"/>
        </w:rPr>
        <w:t xml:space="preserve"> </w:t>
      </w:r>
      <w:sdt>
        <w:sdtPr>
          <w:rPr>
            <w:rFonts w:ascii="Segoe UI" w:hAnsi="Segoe UI" w:cs="Segoe UI"/>
            <w:bCs/>
            <w:lang w:val="en-US"/>
          </w:rPr>
          <w:alias w:val="To edit, see citavi.com/edit"/>
          <w:tag w:val="CitaviPlaceholder#21fbf84e-0f3c-4863-9ae6-23be5f9efe8e"/>
          <w:id w:val="-817031939"/>
          <w:placeholder>
            <w:docPart w:val="DefaultPlaceholder_-1854013440"/>
          </w:placeholder>
        </w:sdtPr>
        <w:sdtContent>
          <w:r w:rsidR="00DB25AA">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2Y2NzE0LWQ4MDItNDJhYS1iMzhkLWFkODMwZWUyMjgyZiIsIlJhbmdlTGVuZ3RoIjo0LCJSZWZlcmVuY2VJZCI6ImZmY2FhMTM5LWIyNGUtNDg0Zi05NzVjLWU3ZTI0Y2I5MWU0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OS8yMDIzIiwiRG9pIjoiMTAuMzM4OS9maW1tdS4yMDIzLjExOTgzMT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MTA1NTk4ODMiLCJVcmlTdHJpbmciOiJodHRwczovL3d3dy5uY2JpLm5sbS5uaWguZ292L3BtYy9hcnRpY2xlcy9QTUMxMDU1OTg4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xNVQxMzozMjowOCIsIk1vZGlmaWVkQnkiOiJfTmllSGF1IiwiSWQiOiJhYTk0NDUzMC05OTcwLTRiYWItYTlkNC1jNDJmNWI0NTVkNDUiLCJNb2RpZmllZE9uIjoiMjAyMy0xMi0xNVQxMzozMjow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ltbXUuMjAyMy4xMTk4MzEwIiwiVXJpU3RyaW5nIjoiaHR0cHM6Ly9kb2kub3JnLzEwLjMzODkvZmltbXUuMjAyMy4xMTk4Mz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1VDEzOjMyOjA4IiwiTW9kaWZpZWRCeSI6Il9OaWVIYXUiLCJJZCI6ImVlODRkZjE4LWM0YWEtNGRkZS1iMGM2LTU0YTc5ZGUxOGRkYyIsIk1vZGlmaWVkT24iOiIyMDIzLTEyLTE1VDEzOjMyOjA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c4MDkxMDAiLCJVcmlTdHJpbmciOiJodHRwOi8vd3d3Lm5jYmkubmxtLm5paC5nb3YvcHVibWVkLzM3ODA5MTA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1VDEzOjMyOjA4IiwiTW9kaWZpZWRCeSI6Il9OaWVIYXUiLCJJZCI6ImMzYjRjZTBkLTM0MjktNDgwMy04YzdiLWZhNDg4Mzg1ZmE5MCIsIk1vZGlmaWVkT24iOiIyMDIzLTEyLTE1VDEzOjMyOjA4IiwiUHJvamVjdCI6eyIkcmVmIjoiOCJ9fV0sIk9yZ2FuaXphdGlvbnMiOltdLCJPdGhlcnNJbnZvbHZlZCI6W10sIlBhZ2VSYW5nZSI6IjxzcD5cclxuICA8bj4xMTk4MzEwPC9uPlxyXG4gIDxpbj50cnVlPC9pbj5cclxuICA8b3M+MTE5ODMxMDwvb3M+XHJcbiAgPHBzPjExOTgzMTA8L3BzPlxyXG48L3NwPlxyXG48b3M+MTE5ODMxMDwvb3M+IiwiUGVyaW9kaWNhbCI6eyIkaWQiOiIyMy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}</w:instrText>
          </w:r>
          <w:r w:rsidR="00DB25AA">
            <w:rPr>
              <w:rFonts w:ascii="Segoe UI" w:hAnsi="Segoe UI" w:cs="Segoe UI"/>
              <w:bCs/>
              <w:lang w:val="en-US"/>
            </w:rPr>
            <w:fldChar w:fldCharType="separate"/>
          </w:r>
          <w:r w:rsidR="0087553E">
            <w:rPr>
              <w:rFonts w:ascii="Segoe UI" w:hAnsi="Segoe UI" w:cs="Segoe UI"/>
              <w:bCs/>
              <w:lang w:val="en-US"/>
            </w:rPr>
            <w:t>(48)</w:t>
          </w:r>
          <w:r w:rsidR="00DB25AA">
            <w:rPr>
              <w:rFonts w:ascii="Segoe UI" w:hAnsi="Segoe UI" w:cs="Segoe UI"/>
              <w:bCs/>
              <w:lang w:val="en-US"/>
            </w:rPr>
            <w:fldChar w:fldCharType="end"/>
          </w:r>
        </w:sdtContent>
      </w:sdt>
      <w:r w:rsidR="004167EE">
        <w:rPr>
          <w:rFonts w:ascii="Segoe UI" w:hAnsi="Segoe UI" w:cs="Segoe UI"/>
          <w:bCs/>
          <w:lang w:val="en-US"/>
        </w:rPr>
        <w:t xml:space="preserve">. </w:t>
      </w:r>
      <w:r>
        <w:rPr>
          <w:rFonts w:ascii="Segoe UI" w:hAnsi="Segoe UI" w:cs="Segoe UI"/>
          <w:bCs/>
          <w:lang w:val="en-US"/>
        </w:rPr>
        <w:t xml:space="preserve">One explanation for those differences might be the region selection, where we focused on vessel and epithelial structures. </w:t>
      </w:r>
      <w:r w:rsidR="00D47635">
        <w:rPr>
          <w:rFonts w:ascii="Segoe UI" w:hAnsi="Segoe UI" w:cs="Segoe UI"/>
          <w:bCs/>
          <w:lang w:val="en-US"/>
        </w:rPr>
        <w:t xml:space="preserve">Co-enrichment analysis and visual inspection showed that ILC2s </w:t>
      </w:r>
      <w:r w:rsidR="004554D5">
        <w:rPr>
          <w:rFonts w:ascii="Segoe UI" w:hAnsi="Segoe UI" w:cs="Segoe UI"/>
          <w:bCs/>
          <w:lang w:val="en-US"/>
        </w:rPr>
        <w:t>accumulate close to lymphatics – a distinct microanatomical niche</w:t>
      </w:r>
      <w:r w:rsidR="00D93EEB">
        <w:rPr>
          <w:rFonts w:ascii="Segoe UI" w:hAnsi="Segoe UI" w:cs="Segoe UI"/>
          <w:bCs/>
          <w:lang w:val="en-US"/>
        </w:rPr>
        <w:t xml:space="preserve">. </w:t>
      </w:r>
      <w:r>
        <w:rPr>
          <w:rFonts w:ascii="Segoe UI" w:hAnsi="Segoe UI" w:cs="Segoe UI"/>
          <w:bCs/>
          <w:lang w:val="en-US"/>
        </w:rPr>
        <w:t>An i</w:t>
      </w:r>
      <w:r w:rsidR="00D93EEB">
        <w:rPr>
          <w:rFonts w:ascii="Segoe UI" w:hAnsi="Segoe UI" w:cs="Segoe UI"/>
          <w:bCs/>
          <w:lang w:val="en-US"/>
        </w:rPr>
        <w:t xml:space="preserve">ncreased </w:t>
      </w:r>
      <w:r w:rsidR="004554D5">
        <w:rPr>
          <w:rFonts w:ascii="Segoe UI" w:hAnsi="Segoe UI" w:cs="Segoe UI"/>
          <w:bCs/>
          <w:lang w:val="en-US"/>
        </w:rPr>
        <w:t xml:space="preserve">frequency </w:t>
      </w:r>
      <w:r w:rsidR="00D93EEB">
        <w:rPr>
          <w:rFonts w:ascii="Segoe UI" w:hAnsi="Segoe UI" w:cs="Segoe UI"/>
          <w:bCs/>
          <w:lang w:val="en-US"/>
        </w:rPr>
        <w:t xml:space="preserve">of ILC2s </w:t>
      </w:r>
      <w:r w:rsidR="007018C6">
        <w:rPr>
          <w:rFonts w:ascii="Segoe UI" w:hAnsi="Segoe UI" w:cs="Segoe UI"/>
          <w:bCs/>
          <w:lang w:val="en-US"/>
        </w:rPr>
        <w:t xml:space="preserve">in </w:t>
      </w:r>
      <w:r w:rsidR="004554D5">
        <w:rPr>
          <w:rFonts w:ascii="Segoe UI" w:hAnsi="Segoe UI" w:cs="Segoe UI"/>
          <w:bCs/>
          <w:lang w:val="en-US"/>
        </w:rPr>
        <w:t xml:space="preserve">those micro-anatomical </w:t>
      </w:r>
      <w:r w:rsidR="007018C6">
        <w:rPr>
          <w:rFonts w:ascii="Segoe UI" w:hAnsi="Segoe UI" w:cs="Segoe UI"/>
          <w:bCs/>
          <w:lang w:val="en-US"/>
        </w:rPr>
        <w:t xml:space="preserve">peri-lymphatic niches </w:t>
      </w:r>
      <w:r>
        <w:rPr>
          <w:rFonts w:ascii="Segoe UI" w:hAnsi="Segoe UI" w:cs="Segoe UI"/>
          <w:bCs/>
          <w:lang w:val="en-US"/>
        </w:rPr>
        <w:t>may</w:t>
      </w:r>
      <w:r w:rsidR="00D93EEB">
        <w:rPr>
          <w:rFonts w:ascii="Segoe UI" w:hAnsi="Segoe UI" w:cs="Segoe UI"/>
          <w:bCs/>
          <w:lang w:val="en-US"/>
        </w:rPr>
        <w:t xml:space="preserve"> explain how rare cell types can have an important impact on the tissue scale. It also highlights the importance of </w:t>
      </w:r>
      <w:r w:rsidR="00CD1143">
        <w:rPr>
          <w:rFonts w:ascii="Segoe UI" w:hAnsi="Segoe UI" w:cs="Segoe UI"/>
          <w:bCs/>
          <w:lang w:val="en-US"/>
        </w:rPr>
        <w:t>spatially resolved</w:t>
      </w:r>
      <w:r w:rsidR="00D93EEB">
        <w:rPr>
          <w:rFonts w:ascii="Segoe UI" w:hAnsi="Segoe UI" w:cs="Segoe UI"/>
          <w:bCs/>
          <w:lang w:val="en-US"/>
        </w:rPr>
        <w:t xml:space="preserve"> studies of </w:t>
      </w:r>
      <w:r w:rsidR="00CD1143">
        <w:rPr>
          <w:rFonts w:ascii="Segoe UI" w:hAnsi="Segoe UI" w:cs="Segoe UI"/>
          <w:bCs/>
          <w:lang w:val="en-US"/>
        </w:rPr>
        <w:t>cells</w:t>
      </w:r>
      <w:r w:rsidR="00D93EEB">
        <w:rPr>
          <w:rFonts w:ascii="Segoe UI" w:hAnsi="Segoe UI" w:cs="Segoe UI"/>
          <w:bCs/>
          <w:lang w:val="en-US"/>
        </w:rPr>
        <w:t xml:space="preserve"> in the tissue context as this information gets lost during dissociative procedures. </w:t>
      </w:r>
      <w:r w:rsidR="00CD1143">
        <w:rPr>
          <w:rFonts w:ascii="Segoe UI" w:hAnsi="Segoe UI" w:cs="Segoe UI"/>
          <w:bCs/>
          <w:lang w:val="en-US"/>
        </w:rPr>
        <w:t xml:space="preserve">Co-enrichment of </w:t>
      </w:r>
      <w:r w:rsidR="00852576">
        <w:rPr>
          <w:rFonts w:ascii="Segoe UI" w:hAnsi="Segoe UI" w:cs="Segoe UI"/>
          <w:bCs/>
          <w:lang w:val="en-US"/>
        </w:rPr>
        <w:t xml:space="preserve">ILC2s, lymphatics, and myeloid cells also aligns with studies describing an interplay of </w:t>
      </w:r>
      <w:r w:rsidR="007018C6">
        <w:rPr>
          <w:rFonts w:ascii="Segoe UI" w:hAnsi="Segoe UI" w:cs="Segoe UI"/>
          <w:bCs/>
          <w:lang w:val="en-US"/>
        </w:rPr>
        <w:t>those cell types</w:t>
      </w:r>
      <w:r w:rsidR="00F51204">
        <w:rPr>
          <w:rFonts w:ascii="Segoe UI" w:hAnsi="Segoe UI" w:cs="Segoe UI"/>
          <w:bCs/>
          <w:lang w:val="en-US"/>
        </w:rPr>
        <w:t xml:space="preserve"> </w:t>
      </w:r>
      <w:sdt>
        <w:sdtPr>
          <w:rPr>
            <w:rFonts w:ascii="Segoe UI" w:hAnsi="Segoe UI" w:cs="Segoe UI"/>
            <w:bCs/>
            <w:lang w:val="en-US"/>
          </w:rPr>
          <w:alias w:val="To edit, see citavi.com/edit"/>
          <w:tag w:val="CitaviPlaceholder#78ec025c-5f85-4de9-ba56-cd3291f399e2"/>
          <w:id w:val="-1564178295"/>
          <w:placeholder>
            <w:docPart w:val="DefaultPlaceholder_-1854013440"/>
          </w:placeholder>
        </w:sdtPr>
        <w:sdtContent>
          <w:r w:rsidR="00F51204">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GQyODM1LWU2NTYtNGFlZC1hNmRmLWNjZWM4YTMwZjJiZCIsIlJhbmdlTGVuZ3RoIjozLCJSZWZlcmVuY2VJZCI6IjEyMGY1ZTJkLWRjMmYtNGFiMC04MDcxLWI0MDk4YjU4ZWJ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xMi8yMDIzIiwiRG9pIjoiMTAuMTAzOC9zNDE0NjctMDIzLTQzMzM2LTY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3MjE3OTMiLCJVcmlTdHJpbmciOiJodHRwczovL3d3dy5uY2JpLm5sbS5uaWguZ292L3BtYy9hcnRpY2xlcy9QTUMxMDcyMTc5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S0wMlQxMToxMTo1OCIsIk1vZGlmaWVkQnkiOiJfTmllSGF1IiwiSWQiOiIwMjA2MzU1Ny0xZGUwLTQzYzYtYjc5NC0wOWVmNjQ3NjVhZjgiLCJNb2RpZmllZE9uIjoiMjAyNC0wMS0wMlQxMToxMTo1OC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M4MDk3NTYyIiwiVXJpU3RyaW5nIjoiaHR0cDovL3d3dy5uY2JpLm5sbS5uaWguZ292L3B1Ym1lZC8zODA5NzU2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S0wMlQxMToxMTo1OCIsIk1vZGlmaWVkQnkiOiJfTmllSGF1IiwiSWQiOiI3ZWVjYTYwYi00YTBiLTQ5YmMtYmU0Yi0xM2JhYzBmNWUwOTMiLCJNb2RpZmllZE9uIjoiMjAyNC0wMS0wMlQxMToxMTo1OC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zgvczQxNDY3LTAyMy00MzMzNi02IiwiVXJpU3RyaW5nIjoiaHR0cHM6Ly9kb2kub3JnLzEwLjEwMzgvczQxNDY3LTAyMy00MzMzNi0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xLTAyVDExOjExOjU4IiwiTW9kaWZpZWRCeSI6Il9OaWVIYXUiLCJJZCI6ImQ5YWQzMjBlLTNlYzMtNGJlYy1hMTI4LTZiMzc3MWU4MDA4NCIsIk1vZGlmaWVkT24iOiIyMDI0LTAxLTAyVDExOjExOjU4IiwiUHJvamVjdCI6eyIkcmVmIjoiOCJ9fV0sIk51bWJlciI6IjEiLCJPcmdhbml6YXRpb25zIjpbXSwiT3RoZXJzSW52b2x2ZWQiOltdLCJQYWdlUmFuZ2UiOiI8c3A+XHJcbiAgPG4+ODEyMDwvbj5cclxuICA8aW4+dHJ1ZTwvaW4+XHJcbiAgPG9zPjgxMjA8L29zPlxyXG4gIDxwcz44MTIwPC9wcz5cclxuPC9zcD5cclxuPG9zPjgxMjA8L29zPiIsIlBlcmlvZGljYWwiOnsiJGlkIjoiMzg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MyNjA5ODgwIiwiVXJpU3RyaW5nIjoiaHR0cDovL3d3dy5uY2JpLm5sbS5uaWguZ292L3B1Ym1lZC8zMjYwOTg4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wOTo1NSIsIk1vZGlmaWVkQnkiOiJfTmllSGF1IiwiSWQiOiI5ODVhMGE5NC02N2RhLTQzNGItOGJkNS04MDMyYTY0NWZhZDAiLCJNb2RpZmllZE9uIjoiMjAyNS0wNy0wOVQxMzowOTo1NS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lBNQzc0NTAxNjkiLCJVcmlTdHJpbmciOiJodHRwczovL3d3dy5uY2JpLm5sbS5uaWguZ292L3BtYy9hcnRpY2xlcy9QTUM3NDUwMTY5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dhNGYxNWY2LTcyZDMtNDI4ZS1hNjBhLWM4MmU1ODRmOGNlYyIsIk1vZGlmaWVkT24iOiIyMDI1LTA3LTA5VDEzOjA5OjU1IiwiUHJvamVjdCI6eyIkcmVmIjoiOCJ9fSx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pbW0uMTMyMzIiLCJVcmlTdHJpbmciOiJodHRwczovL2RvaS5vcmcvMTAuMTExMS9pbW0uMTMyMzI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OTk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}</w:instrText>
          </w:r>
          <w:r w:rsidR="00F51204">
            <w:rPr>
              <w:rFonts w:ascii="Segoe UI" w:hAnsi="Segoe UI" w:cs="Segoe UI"/>
              <w:bCs/>
              <w:lang w:val="en-US"/>
            </w:rPr>
            <w:fldChar w:fldCharType="separate"/>
          </w:r>
          <w:r w:rsidR="0087553E">
            <w:rPr>
              <w:rFonts w:ascii="Segoe UI" w:hAnsi="Segoe UI" w:cs="Segoe UI"/>
              <w:bCs/>
              <w:lang w:val="en-US"/>
            </w:rPr>
            <w:t>(55–59)</w:t>
          </w:r>
          <w:r w:rsidR="00F51204">
            <w:rPr>
              <w:rFonts w:ascii="Segoe UI" w:hAnsi="Segoe UI" w:cs="Segoe UI"/>
              <w:bCs/>
              <w:lang w:val="en-US"/>
            </w:rPr>
            <w:fldChar w:fldCharType="end"/>
          </w:r>
        </w:sdtContent>
      </w:sdt>
      <w:r w:rsidR="00F51204">
        <w:rPr>
          <w:rFonts w:ascii="Segoe UI" w:hAnsi="Segoe UI" w:cs="Segoe UI"/>
          <w:bCs/>
          <w:lang w:val="en-US"/>
        </w:rPr>
        <w:t xml:space="preserve">. </w:t>
      </w:r>
      <w:r w:rsidR="007018C6">
        <w:rPr>
          <w:rFonts w:ascii="Segoe UI" w:hAnsi="Segoe UI" w:cs="Segoe UI"/>
          <w:bCs/>
          <w:lang w:val="en-US"/>
        </w:rPr>
        <w:t xml:space="preserve">For instance, </w:t>
      </w:r>
      <w:r w:rsidR="00852576">
        <w:rPr>
          <w:rFonts w:ascii="Segoe UI" w:hAnsi="Segoe UI" w:cs="Segoe UI"/>
          <w:bCs/>
          <w:lang w:val="en-US"/>
        </w:rPr>
        <w:t>lung ILC2s stimulate lymphatics (but not blood endothelial cells) to upregulate CCL21 via LIF-LIFR</w:t>
      </w:r>
      <w:r w:rsidR="007E5066">
        <w:rPr>
          <w:rFonts w:ascii="Segoe UI" w:hAnsi="Segoe UI" w:cs="Segoe UI"/>
          <w:bCs/>
          <w:lang w:val="en-US"/>
        </w:rPr>
        <w:t>,</w:t>
      </w:r>
      <w:r w:rsidR="00852576">
        <w:rPr>
          <w:rFonts w:ascii="Segoe UI" w:hAnsi="Segoe UI" w:cs="Segoe UI"/>
          <w:bCs/>
          <w:lang w:val="en-US"/>
        </w:rPr>
        <w:t xml:space="preserve"> providing a crucial migratory signal for CCR7</w:t>
      </w:r>
      <w:r w:rsidR="00852576" w:rsidRPr="00A20477">
        <w:rPr>
          <w:rFonts w:ascii="Segoe UI" w:hAnsi="Segoe UI" w:cs="Segoe UI"/>
          <w:bCs/>
          <w:vertAlign w:val="superscript"/>
          <w:lang w:val="en-US"/>
        </w:rPr>
        <w:t>+</w:t>
      </w:r>
      <w:r w:rsidR="00852576">
        <w:rPr>
          <w:rFonts w:ascii="Segoe UI" w:hAnsi="Segoe UI" w:cs="Segoe UI"/>
          <w:bCs/>
          <w:lang w:val="en-US"/>
        </w:rPr>
        <w:t xml:space="preserve"> immune cells</w:t>
      </w:r>
      <w:r w:rsidR="00F51204">
        <w:rPr>
          <w:rFonts w:ascii="Segoe UI" w:hAnsi="Segoe UI" w:cs="Segoe UI"/>
          <w:bCs/>
          <w:lang w:val="en-US"/>
        </w:rPr>
        <w:t xml:space="preserve"> </w:t>
      </w:r>
      <w:sdt>
        <w:sdtPr>
          <w:rPr>
            <w:rFonts w:ascii="Segoe UI" w:hAnsi="Segoe UI" w:cs="Segoe UI"/>
            <w:bCs/>
            <w:lang w:val="en-US"/>
          </w:rPr>
          <w:alias w:val="To edit, see citavi.com/edit"/>
          <w:tag w:val="CitaviPlaceholder#794d1a10-cfdc-4304-b4cd-30aba32c3238"/>
          <w:id w:val="-1371998229"/>
          <w:placeholder>
            <w:docPart w:val="DefaultPlaceholder_-1854013440"/>
          </w:placeholder>
        </w:sdtPr>
        <w:sdtContent>
          <w:r w:rsidR="00F51204">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mI2ZGMwLTZlMDUtNDAyNy1iNDA3LTA1YjIyNDIxZDUwMiIsIlJhbmdlTGVuZ3RoIjo0LCJSZWZlcmVuY2VJZCI6Ijc1ZjExYWE5LWM3ZGQtNGM0Yy1iMjhhLThmMDkzZWI2NDg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MTg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EYXRlMiI6IjA3LzA4LzIwMjQiLCJEb2kiOiIxMC4xMDM4L3M0MTU4Ni0wMjQtMDc3NDYtdy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zOTExMjY5OCIsIlVyaVN0cmluZyI6Imh0dHA6Ly93d3cubmNiaS5ubG0ubmloLmdvdi9wdWJtZWQvMzkxMTI2OT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k6NTUiLCJNb2RpZmllZEJ5IjoiX05pZUhhdSIsIklkIjoiY2EwZjAwM2YtYjM3MS00NTkzLTljN2UtOGJjNThmOGNmYmQyIiwiTW9kaWZpZWRPbiI6IjIwMjUtMDctMDlUMTM6MDk6NTU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xMTMzODgyNiIsIlVyaVN0cmluZyI6Imh0dHBzOi8vd3d3Lm5jYmkubmxtLm5paC5nb3YvcG1jL2FydGljbGVzL1BNQzExMzM4ODI2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FjZjFjOTA1LTZkNGMtNDA2Mi1hMDE2LWVhYjMyNzc0OTAwYSIsIk1vZGlmaWVkT24iOiIyMDI1LTA3LTA5VDEzOjA5OjU1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zOC9zNDE1ODYtMDI0LTA3NzQ2LXciLCJVcmlTdHJpbmciOiJodHRwczovL2RvaS5vcmcvMTAuMTAzOC9zNDE1ODYtMDI0LTA3NzQ2LX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}</w:instrText>
          </w:r>
          <w:r w:rsidR="00F51204">
            <w:rPr>
              <w:rFonts w:ascii="Segoe UI" w:hAnsi="Segoe UI" w:cs="Segoe UI"/>
              <w:bCs/>
              <w:lang w:val="en-US"/>
            </w:rPr>
            <w:fldChar w:fldCharType="separate"/>
          </w:r>
          <w:r w:rsidR="0087553E">
            <w:rPr>
              <w:rFonts w:ascii="Segoe UI" w:hAnsi="Segoe UI" w:cs="Segoe UI"/>
              <w:bCs/>
              <w:lang w:val="en-US"/>
            </w:rPr>
            <w:t>(58)</w:t>
          </w:r>
          <w:r w:rsidR="00F51204">
            <w:rPr>
              <w:rFonts w:ascii="Segoe UI" w:hAnsi="Segoe UI" w:cs="Segoe UI"/>
              <w:bCs/>
              <w:lang w:val="en-US"/>
            </w:rPr>
            <w:fldChar w:fldCharType="end"/>
          </w:r>
        </w:sdtContent>
      </w:sdt>
      <w:r w:rsidR="00F51204">
        <w:rPr>
          <w:rFonts w:ascii="Segoe UI" w:hAnsi="Segoe UI" w:cs="Segoe UI"/>
          <w:bCs/>
          <w:lang w:val="en-US"/>
        </w:rPr>
        <w:t xml:space="preserve">. </w:t>
      </w:r>
      <w:r w:rsidR="007018C6">
        <w:rPr>
          <w:rFonts w:ascii="Segoe UI" w:hAnsi="Segoe UI" w:cs="Segoe UI"/>
          <w:bCs/>
          <w:lang w:val="en-US"/>
        </w:rPr>
        <w:t>O</w:t>
      </w:r>
      <w:r w:rsidR="00CD1143">
        <w:rPr>
          <w:rFonts w:ascii="Segoe UI" w:hAnsi="Segoe UI" w:cs="Segoe UI"/>
          <w:bCs/>
          <w:lang w:val="en-US"/>
        </w:rPr>
        <w:t>ur findings support the idea of a strategic positioning of ILC2s together with myeloid cells and lymphatics in a functional niche</w:t>
      </w:r>
      <w:r w:rsidR="00C339F8">
        <w:rPr>
          <w:rFonts w:ascii="Segoe UI" w:hAnsi="Segoe UI" w:cs="Segoe UI"/>
          <w:bCs/>
          <w:lang w:val="en-US"/>
        </w:rPr>
        <w:t xml:space="preserve"> in lungs</w:t>
      </w:r>
      <w:r w:rsidR="00CD1143">
        <w:rPr>
          <w:rFonts w:ascii="Segoe UI" w:hAnsi="Segoe UI" w:cs="Segoe UI"/>
          <w:bCs/>
          <w:lang w:val="en-US"/>
        </w:rPr>
        <w:t xml:space="preserve">. </w:t>
      </w:r>
    </w:p>
    <w:p w14:paraId="453F4DE8" w14:textId="0BA75202" w:rsidR="009F0019" w:rsidRDefault="00852576" w:rsidP="00866EE7">
      <w:pPr>
        <w:jc w:val="both"/>
        <w:rPr>
          <w:rFonts w:ascii="Segoe UI" w:hAnsi="Segoe UI" w:cs="Segoe UI"/>
          <w:bCs/>
          <w:lang w:val="en-US"/>
        </w:rPr>
      </w:pPr>
      <w:r>
        <w:rPr>
          <w:rFonts w:ascii="Segoe UI" w:hAnsi="Segoe UI" w:cs="Segoe UI"/>
          <w:bCs/>
          <w:lang w:val="en-US"/>
        </w:rPr>
        <w:t xml:space="preserve">Interestingly, our </w:t>
      </w:r>
      <w:r w:rsidR="009F0019">
        <w:rPr>
          <w:rFonts w:ascii="Segoe UI" w:hAnsi="Segoe UI" w:cs="Segoe UI"/>
          <w:bCs/>
          <w:lang w:val="en-US"/>
        </w:rPr>
        <w:t>analysis</w:t>
      </w:r>
      <w:r>
        <w:rPr>
          <w:rFonts w:ascii="Segoe UI" w:hAnsi="Segoe UI" w:cs="Segoe UI"/>
          <w:bCs/>
          <w:lang w:val="en-US"/>
        </w:rPr>
        <w:t xml:space="preserve"> show that while lung ILC2s reside in peri-lymphatic niches, identified NK cells/ILC1s from the lung did not localize close to lymphatics but are co-enriched with endothelial blood vessels that are marked by EMCN and CD31.</w:t>
      </w:r>
      <w:r w:rsidR="005E5B52">
        <w:rPr>
          <w:rFonts w:ascii="Segoe UI" w:hAnsi="Segoe UI" w:cs="Segoe UI"/>
          <w:bCs/>
          <w:lang w:val="en-US"/>
        </w:rPr>
        <w:t xml:space="preserve"> </w:t>
      </w:r>
      <w:r w:rsidR="00866EE7" w:rsidRPr="00866EE7">
        <w:rPr>
          <w:rFonts w:ascii="Segoe UI" w:hAnsi="Segoe UI" w:cs="Segoe UI"/>
          <w:bCs/>
          <w:lang w:val="en-US"/>
        </w:rPr>
        <w:t>Lung NK cells and ILC1s have both immunomodulatory functions and pathological roles</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c04efa66-5b01-44a0-bbd1-4a91663ddcf0"/>
          <w:id w:val="1636362149"/>
          <w:placeholder>
            <w:docPart w:val="DefaultPlaceholder_-1854013440"/>
          </w:placeholder>
        </w:sdtPr>
        <w:sdtContent>
          <w:r w:rsidR="00B646F6">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YThkOTBjLThkMWMtNGM4Ni1hYjJlLTM3MTNhYjA0YjBiZSIsIlJhbmdlTGVuZ3RoIjo0LCJSZWZlcmVuY2VJZCI6Ijg3MzNlZTZlLWU1NTgtNGZkYi05ZmVlLWViZjk4ZDE5MGM3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IvMDkvMjAyMSIsIkRvaSI6IjEwLjMzODkvZmltbXUuMjAyMS43MzMzMjQ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aW1tdS4yMDIxLjczMzMyNCIsIlVyaVN0cmluZyI6Imh0dHBzOi8vZG9pLm9yZy8xMC4zMzg5L2ZpbW11LjIwMjEuNzMzMz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EwLTA0VDA5OjUzOjExIiwiTW9kaWZpZWRCeSI6Il9OaWVIYXUiLCJJZCI6IjI1YWYyZDE3LTczYWQtNGU2MC1iOTRiLThmNTQ4OWYxNTViNSIsIk1vZGlmaWVkT24iOiIyMDI0LTEwLTA0VDA5OjUzOjE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Q5Mjk0NSIsIlVyaVN0cmluZyI6Imh0dHBzOi8vd3d3Lm5jYmkubmxtLm5paC5nb3YvcG1jL2FydGljbGVzL1BNQzg0OTI5ND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TAtMDRUMDk6NTM6MTEiLCJNb2RpZmllZEJ5IjoiX05pZUhhdSIsIklkIjoiZTAyMGY4NWEtNzZhYi00YmM5LTlhOWEtZWM3M2UxOTRhNzFiIiwiTW9kaWZpZWRPbiI6IjIwMjQtMTAtMDRUMDk6NTM6MT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zNDYzMDQxNiIsIlVyaVN0cmluZyI6Imh0dHA6Ly93d3cubmNiaS5ubG0ubmloLmdvdi9wdWJtZWQvMzQ2MzA0MT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TAtMDRUMDk6NTM6MTEiLCJNb2RpZmllZEJ5IjoiX05pZUhhdSIsIklkIjoiZmMzZDhiYWItMjg0ZS00OTMzLTk2ODctZDU2MmQyOWU3YjJmIiwiTW9kaWZpZWRPbiI6IjIwMjQtMTAtMDRUMDk6NTM6MTEiLCJQcm9qZWN0Ijp7IiRyZWYiOiI4In19XSwiT3JnYW5pemF0aW9ucyI6W10sIk90aGVyc0ludm9sdmVkIjpbXSwiUGFnZVJhbmdlIjoiPHNwPlxyXG4gIDxuPjczMzMyNDwvbj5cclxuICA8aW4+dHJ1ZTwvaW4+XHJcbiAgPG9zPjczMzMyNDwvb3M+XHJcbiAgPHBzPjczMzMyNDwvcHM+XHJcbjwvc3A+XHJcbjxvcz43MzMzMjQ8L29zPiIsIlBlcmlvZGljYWwiOnsiJGlkIjoiMjM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}</w:instrText>
          </w:r>
          <w:r w:rsidR="00B646F6">
            <w:rPr>
              <w:rFonts w:ascii="Segoe UI" w:hAnsi="Segoe UI" w:cs="Segoe UI"/>
              <w:bCs/>
              <w:lang w:val="en-US"/>
            </w:rPr>
            <w:fldChar w:fldCharType="separate"/>
          </w:r>
          <w:r w:rsidR="0087553E">
            <w:rPr>
              <w:rFonts w:ascii="Segoe UI" w:hAnsi="Segoe UI" w:cs="Segoe UI"/>
              <w:bCs/>
              <w:lang w:val="en-US"/>
            </w:rPr>
            <w:t>(60)</w:t>
          </w:r>
          <w:r w:rsidR="00B646F6">
            <w:rPr>
              <w:rFonts w:ascii="Segoe UI" w:hAnsi="Segoe UI" w:cs="Segoe UI"/>
              <w:bCs/>
              <w:lang w:val="en-US"/>
            </w:rPr>
            <w:fldChar w:fldCharType="end"/>
          </w:r>
        </w:sdtContent>
      </w:sdt>
      <w:r w:rsidR="00866EE7" w:rsidRPr="00866EE7">
        <w:rPr>
          <w:rFonts w:ascii="Segoe UI" w:hAnsi="Segoe UI" w:cs="Segoe UI"/>
          <w:bCs/>
          <w:lang w:val="en-US"/>
        </w:rPr>
        <w:t xml:space="preserve">. </w:t>
      </w:r>
      <w:r w:rsidR="005E5B52">
        <w:rPr>
          <w:rFonts w:ascii="Segoe UI" w:hAnsi="Segoe UI" w:cs="Segoe UI"/>
          <w:bCs/>
          <w:lang w:val="en-US"/>
        </w:rPr>
        <w:t xml:space="preserve">Both ILC1s and NK cells are potent producers of </w:t>
      </w:r>
      <w:proofErr w:type="spellStart"/>
      <w:r w:rsidR="005E5B52">
        <w:rPr>
          <w:rFonts w:ascii="Segoe UI" w:hAnsi="Segoe UI" w:cs="Segoe UI"/>
          <w:bCs/>
          <w:lang w:val="en-US"/>
        </w:rPr>
        <w:t>IFNγ</w:t>
      </w:r>
      <w:proofErr w:type="spellEnd"/>
      <w:r w:rsidR="005E5B52">
        <w:rPr>
          <w:rFonts w:ascii="Segoe UI" w:hAnsi="Segoe UI" w:cs="Segoe UI"/>
          <w:bCs/>
          <w:lang w:val="en-US"/>
        </w:rPr>
        <w:t xml:space="preserve">. </w:t>
      </w:r>
      <w:r w:rsidR="00E90FD9">
        <w:rPr>
          <w:rFonts w:ascii="Segoe UI" w:hAnsi="Segoe UI" w:cs="Segoe UI"/>
          <w:bCs/>
          <w:lang w:val="en-US"/>
        </w:rPr>
        <w:t xml:space="preserve">ILC2s </w:t>
      </w:r>
      <w:r w:rsidR="003C7190">
        <w:rPr>
          <w:rFonts w:ascii="Segoe UI" w:hAnsi="Segoe UI" w:cs="Segoe UI"/>
          <w:bCs/>
          <w:lang w:val="en-US"/>
        </w:rPr>
        <w:t>h</w:t>
      </w:r>
      <w:r w:rsidR="00203EBA">
        <w:rPr>
          <w:rFonts w:ascii="Segoe UI" w:hAnsi="Segoe UI" w:cs="Segoe UI"/>
          <w:bCs/>
          <w:lang w:val="en-US"/>
        </w:rPr>
        <w:t>a</w:t>
      </w:r>
      <w:r w:rsidR="003C7190">
        <w:rPr>
          <w:rFonts w:ascii="Segoe UI" w:hAnsi="Segoe UI" w:cs="Segoe UI"/>
          <w:bCs/>
          <w:lang w:val="en-US"/>
        </w:rPr>
        <w:t>ve been reported to express</w:t>
      </w:r>
      <w:r w:rsidR="00E90FD9">
        <w:rPr>
          <w:rFonts w:ascii="Segoe UI" w:hAnsi="Segoe UI" w:cs="Segoe UI"/>
          <w:bCs/>
          <w:lang w:val="en-US"/>
        </w:rPr>
        <w:t xml:space="preserve"> </w:t>
      </w:r>
      <w:proofErr w:type="spellStart"/>
      <w:r w:rsidR="00E90FD9">
        <w:rPr>
          <w:rFonts w:ascii="Segoe UI" w:hAnsi="Segoe UI" w:cs="Segoe UI"/>
          <w:bCs/>
          <w:lang w:val="en-US"/>
        </w:rPr>
        <w:t>IFNγR</w:t>
      </w:r>
      <w:proofErr w:type="spellEnd"/>
      <w:r w:rsidR="00E90FD9">
        <w:rPr>
          <w:rFonts w:ascii="Segoe UI" w:hAnsi="Segoe UI" w:cs="Segoe UI"/>
          <w:bCs/>
          <w:lang w:val="en-US"/>
        </w:rPr>
        <w:t xml:space="preserve">, and are </w:t>
      </w:r>
      <w:r w:rsidR="00866EE7">
        <w:rPr>
          <w:rFonts w:ascii="Segoe UI" w:hAnsi="Segoe UI" w:cs="Segoe UI"/>
          <w:bCs/>
          <w:lang w:val="en-US"/>
        </w:rPr>
        <w:t>responsive</w:t>
      </w:r>
      <w:r w:rsidR="00E90FD9">
        <w:rPr>
          <w:rFonts w:ascii="Segoe UI" w:hAnsi="Segoe UI" w:cs="Segoe UI"/>
          <w:bCs/>
          <w:lang w:val="en-US"/>
        </w:rPr>
        <w:t xml:space="preserve"> to </w:t>
      </w:r>
      <w:proofErr w:type="spellStart"/>
      <w:r w:rsidR="00E90FD9">
        <w:rPr>
          <w:rFonts w:ascii="Segoe UI" w:hAnsi="Segoe UI" w:cs="Segoe UI"/>
          <w:bCs/>
          <w:lang w:val="en-US"/>
        </w:rPr>
        <w:t>IFNγ</w:t>
      </w:r>
      <w:proofErr w:type="spellEnd"/>
      <w:r w:rsidR="00E90FD9">
        <w:rPr>
          <w:rFonts w:ascii="Segoe UI" w:hAnsi="Segoe UI" w:cs="Segoe UI"/>
          <w:bCs/>
          <w:lang w:val="en-US"/>
        </w:rPr>
        <w:t xml:space="preserve"> secreted by ILC1s and NK cells, e.g. in the context of viral infection</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286afa92-93f3-4f63-a519-57456adc01d4"/>
          <w:id w:val="1703588435"/>
          <w:placeholder>
            <w:docPart w:val="DefaultPlaceholder_-1854013440"/>
          </w:placeholder>
        </w:sdtPr>
        <w:sdtContent>
          <w:r w:rsidR="00B646F6">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zhkNTA0LTQxNTctNGMzNy1iMzA2LWY0YWM2ZWQyMmZkOSIsIlJhbmdlTGVuZ3RoIjozLCJSZWZlcmVuY2VJZCI6IjdiOTljYTQyLWRlNWQtNDIzOS05YjRlLTU5YzE0YjQ4NjU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g1MTM1OTIiLCJVcmlTdHJpbmciOiJodHRwOi8vd3d3Lm5jYmkubmxtLm5paC5nb3YvcHVibWVkLzI4NTEzNTk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EzOjQzIiwiTW9kaWZpZWRCeSI6Il9OaWVIYXUiLCJJZCI6IjhkMDJmZWJmLTM1M2MtNDQ2Mi1iYTU2LTg0OTBhZjI2MGE0OSIsIk1vZGlmaWVkT24iOiIyMDI1LTA3LTA5VDEzOjEzOjQ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TY5Mzc4OSIsIlVyaVN0cmluZyI6Imh0dHBzOi8vd3d3Lm5jYmkubmxtLm5paC5nb3YvcG1jL2FydGljbGVzL1BNQzU2OTM3OD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ctMDlUMTM6MTM6NDMiLCJNb2RpZmllZEJ5IjoiX05pZUhhdSIsIklkIjoiNzMyOWQ1NDgtZTFmYy00NjIyLWE5OWYtMWJlYmZlNmMxZmY2IiwiTW9kaWZpZWRPbiI6IjIwMjUtMDctMDlUMTM6MTM6NDM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21pLjIwMTcuNDEiLCJVcmlTdHJpbmciOiJodHRwczovL2RvaS5vcmcvMTAuMTAzOC9taS4yMDE3LjQ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1dLCJDaXRhdGlvbktleVVwZGF0ZVR5cGUiOjAsIkNvbGxhYm9yYXRvcnMiOltdLCJDb3ZlclBhdGgiOnsiJGlkIjoiMzkiLCIkdHlwZSI6IlN3aXNzQWNhZGVtaWMuQ2l0YXZpLkxpbmtlZFJlc291cmNlLCBTd2lzc0FjYWRlbWljLkNpdGF2aSIsIkxpbmtlZFJlc291cmNlVHlwZSI6MSwiVXJpU3RyaW5nIjoiTW9ybywgS2FiYXRhIGV0IGFsIDIwMTYgLSBJbnRlcmZlcm9uIGFuZCBJTC0yNyBhbnRhZ29uaXplLmpwZ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MvMTEvMjAxNSIsIkRvaSI6IjEwLjEwMzgvbmkuMzMwO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M4L25pLjMzMDkiLCJVcmlTdHJpbmciOiJodHRwczovL2RvaS5vcmcvMTAuMTAzOC9uaS4zMzA5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zVDA4OjM0OjMwIiwiTW9kaWZpZWRCeSI6Il9OaWVIYXUiLCJJZCI6IjAwNjI5OTNlLTI5ZDctNGU3NC1iYzU0LTY1YjViODY3Mzk1NCIsIk1vZGlmaWVkT24iOiIyMDI0LTAyLTIzVDA4OjM0OjMw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jY1OTU4ODgiLCJVcmlTdHJpbmciOiJodHRwOi8vd3d3Lm5jYmkubmxtLm5paC5nb3YvcHVibWVkLzI2NTk1ODg4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}</w:instrText>
          </w:r>
          <w:r w:rsidR="00B646F6">
            <w:rPr>
              <w:rFonts w:ascii="Segoe UI" w:hAnsi="Segoe UI" w:cs="Segoe UI"/>
              <w:bCs/>
              <w:lang w:val="en-US"/>
            </w:rPr>
            <w:fldChar w:fldCharType="separate"/>
          </w:r>
          <w:r w:rsidR="0087553E">
            <w:rPr>
              <w:rFonts w:ascii="Segoe UI" w:hAnsi="Segoe UI" w:cs="Segoe UI"/>
              <w:bCs/>
              <w:lang w:val="en-US"/>
            </w:rPr>
            <w:t>(61, 62)</w:t>
          </w:r>
          <w:r w:rsidR="00B646F6">
            <w:rPr>
              <w:rFonts w:ascii="Segoe UI" w:hAnsi="Segoe UI" w:cs="Segoe UI"/>
              <w:bCs/>
              <w:lang w:val="en-US"/>
            </w:rPr>
            <w:fldChar w:fldCharType="end"/>
          </w:r>
        </w:sdtContent>
      </w:sdt>
      <w:r w:rsidR="00B646F6">
        <w:rPr>
          <w:rFonts w:ascii="Segoe UI" w:hAnsi="Segoe UI" w:cs="Segoe UI"/>
          <w:bCs/>
          <w:lang w:val="en-US"/>
        </w:rPr>
        <w:t xml:space="preserve">. </w:t>
      </w:r>
      <w:r w:rsidR="00866EE7">
        <w:rPr>
          <w:rFonts w:ascii="Segoe UI" w:hAnsi="Segoe UI" w:cs="Segoe UI"/>
          <w:bCs/>
          <w:lang w:val="en-US"/>
        </w:rPr>
        <w:t xml:space="preserve">It has been shown that </w:t>
      </w:r>
      <w:r w:rsidR="00E90FD9" w:rsidRPr="00E90FD9">
        <w:rPr>
          <w:rFonts w:ascii="Segoe UI" w:hAnsi="Segoe UI" w:cs="Segoe UI"/>
          <w:bCs/>
          <w:lang w:val="en-US"/>
        </w:rPr>
        <w:t>IFN-γ</w:t>
      </w:r>
      <w:r w:rsidR="00CF1F09">
        <w:rPr>
          <w:rFonts w:ascii="Segoe UI" w:hAnsi="Segoe UI" w:cs="Segoe UI"/>
          <w:bCs/>
          <w:lang w:val="en-US"/>
        </w:rPr>
        <w:t xml:space="preserve"> is a counter signal to IL-33 that</w:t>
      </w:r>
      <w:r w:rsidR="00E90FD9" w:rsidRPr="00E90FD9">
        <w:rPr>
          <w:rFonts w:ascii="Segoe UI" w:hAnsi="Segoe UI" w:cs="Segoe UI"/>
          <w:bCs/>
          <w:lang w:val="en-US"/>
        </w:rPr>
        <w:t xml:space="preserve"> inhibit</w:t>
      </w:r>
      <w:r w:rsidR="00E90FD9">
        <w:rPr>
          <w:rFonts w:ascii="Segoe UI" w:hAnsi="Segoe UI" w:cs="Segoe UI"/>
          <w:bCs/>
          <w:lang w:val="en-US"/>
        </w:rPr>
        <w:t>s</w:t>
      </w:r>
      <w:r w:rsidR="00E90FD9" w:rsidRPr="00E90FD9">
        <w:rPr>
          <w:rFonts w:ascii="Segoe UI" w:hAnsi="Segoe UI" w:cs="Segoe UI"/>
          <w:bCs/>
          <w:lang w:val="en-US"/>
        </w:rPr>
        <w:t xml:space="preserve"> ILC2 activation</w:t>
      </w:r>
      <w:r w:rsidR="00E90FD9">
        <w:rPr>
          <w:rFonts w:ascii="Segoe UI" w:hAnsi="Segoe UI" w:cs="Segoe UI"/>
          <w:bCs/>
          <w:lang w:val="en-US"/>
        </w:rPr>
        <w:t xml:space="preserve"> and suppresses type 2 immunity </w:t>
      </w:r>
      <w:r w:rsidR="00866EE7">
        <w:rPr>
          <w:rFonts w:ascii="Segoe UI" w:hAnsi="Segoe UI" w:cs="Segoe UI"/>
          <w:bCs/>
          <w:lang w:val="en-US"/>
        </w:rPr>
        <w:t>in the context of IL-33</w:t>
      </w:r>
      <w:r w:rsidR="003C7190">
        <w:rPr>
          <w:rFonts w:ascii="Segoe UI" w:hAnsi="Segoe UI" w:cs="Segoe UI"/>
          <w:bCs/>
          <w:lang w:val="en-US"/>
        </w:rPr>
        <w:t>-induced inflammation</w:t>
      </w:r>
      <w:r w:rsidR="00866EE7">
        <w:rPr>
          <w:rFonts w:ascii="Segoe UI" w:hAnsi="Segoe UI" w:cs="Segoe UI"/>
          <w:bCs/>
          <w:lang w:val="en-US"/>
        </w:rPr>
        <w:t xml:space="preserve"> </w:t>
      </w:r>
      <w:r w:rsidR="00E90FD9">
        <w:rPr>
          <w:rFonts w:ascii="Segoe UI" w:hAnsi="Segoe UI" w:cs="Segoe UI"/>
          <w:bCs/>
          <w:lang w:val="en-US"/>
        </w:rPr>
        <w:t>in mice</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4710dee6-6098-4840-8df4-3012ba078e0b"/>
          <w:id w:val="1500302407"/>
          <w:placeholder>
            <w:docPart w:val="DefaultPlaceholder_-1854013440"/>
          </w:placeholder>
        </w:sdtPr>
        <w:sdtContent>
          <w:r w:rsidR="00B646F6">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WI5ZjNmLWE0ZDUtNDI0NS1iYTQ3LTNjMWI0YzYxMmE0ZCIsIlJhbmdlTGVuZ3RoIjo0LCJSZWZlcmVuY2VJZCI6IjE4N2YzYmUzLWExYzAtNDU5NS05OGMxLWQ0ZWNkNDEwMDc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1dLCJDaXRhdGlvbktleVVwZGF0ZVR5cGUiOjAsIkNvbGxhYm9yYXRvcnMiOltdLCJDb3ZlclBhdGgiOnsiJGlkIjoiMTYiLCIkdHlwZSI6IlN3aXNzQWNhZGVtaWMuQ2l0YXZpLkxpbmtlZFJlc291cmNlLCBTd2lzc0FjYWRlbWljLkNpdGF2aSIsIkxpbmtlZFJlc291cmNlVHlwZSI6MSwiVXJpU3RyaW5nIjoiTW9sb2Zza3ksIHZhbiBHb29sIGV0IGFsIDIwMTUgLSBJbnRlcmxldWtpbi0zMyBhbmQgSW50ZXJmZXJvbi3OsyBDb3VudGVyLVJlZ3VsYXRlIEdyb3Vw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vMDYvMjAxNSIsIkRvaSI6IjEwLjEwMTYvai5pbW11bmkuMjAxNS4wNS4wMTk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jYwOTI0NjkiLCJVcmlTdHJpbmciOiJodHRwOi8vd3d3Lm5jYmkubmxtLm5paC5nb3YvcHVibWVkLzI2MDkyNDY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5VDEwOjI0OjUyIiwiTW9kaWZpZWRCeSI6Il9OaWVIYXUiLCJJZCI6ImVhMDUxY2Q1LTU2MWUtNGE3MC05N2YwLWMxMmQ0YTFiMzZiYSIsIk1vZGlmaWVkT24iOiIyMDI0LTAzLTI5VDEwOjI0OjU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DUxMjg1MiIsIlVyaVN0cmluZyI6Imh0dHBzOi8vd3d3Lm5jYmkubmxtLm5paC5nb3YvcG1jL2FydGljbGVzL1BNQzQ1MTI4NT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lUMTA6MjQ6NTIiLCJNb2RpZmllZEJ5IjoiX05pZUhhdSIsIklkIjoiOGYxOGE1MjgtMTE2MC00MmU2LThjNmQtMzkwZmYyMjJkOTVlIiwiTW9kaWZpZWRPbiI6IjIwMjQtMDMtMjlUMTA6MjQ6NTI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aW1tdW5pLjIwMTUuMDUuMDE5IiwiVXJpU3RyaW5nIjoiaHR0cHM6Ly9kb2kub3JnLzEwLjEwMTYvai5pbW11bmkuMjAxNS4wNS4wMT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}</w:instrText>
          </w:r>
          <w:r w:rsidR="00B646F6">
            <w:rPr>
              <w:rFonts w:ascii="Segoe UI" w:hAnsi="Segoe UI" w:cs="Segoe UI"/>
              <w:bCs/>
              <w:lang w:val="en-US"/>
            </w:rPr>
            <w:fldChar w:fldCharType="separate"/>
          </w:r>
          <w:r w:rsidR="0087553E">
            <w:rPr>
              <w:rFonts w:ascii="Segoe UI" w:hAnsi="Segoe UI" w:cs="Segoe UI"/>
              <w:bCs/>
              <w:lang w:val="en-US"/>
            </w:rPr>
            <w:t>(63)</w:t>
          </w:r>
          <w:r w:rsidR="00B646F6">
            <w:rPr>
              <w:rFonts w:ascii="Segoe UI" w:hAnsi="Segoe UI" w:cs="Segoe UI"/>
              <w:bCs/>
              <w:lang w:val="en-US"/>
            </w:rPr>
            <w:fldChar w:fldCharType="end"/>
          </w:r>
        </w:sdtContent>
      </w:sdt>
      <w:r w:rsidR="00B646F6">
        <w:rPr>
          <w:rFonts w:ascii="Segoe UI" w:hAnsi="Segoe UI" w:cs="Segoe UI"/>
          <w:bCs/>
          <w:lang w:val="en-US"/>
        </w:rPr>
        <w:t>.</w:t>
      </w:r>
      <w:r w:rsidR="009F0019">
        <w:rPr>
          <w:rFonts w:ascii="Segoe UI" w:hAnsi="Segoe UI" w:cs="Segoe UI"/>
          <w:bCs/>
          <w:lang w:val="en-US"/>
        </w:rPr>
        <w:t xml:space="preserve"> While this is important for </w:t>
      </w:r>
      <w:r w:rsidR="001274E1">
        <w:rPr>
          <w:rFonts w:ascii="Segoe UI" w:hAnsi="Segoe UI" w:cs="Segoe UI"/>
          <w:bCs/>
          <w:lang w:val="en-US"/>
        </w:rPr>
        <w:t>taming</w:t>
      </w:r>
      <w:r w:rsidR="009F0019">
        <w:rPr>
          <w:rFonts w:ascii="Segoe UI" w:hAnsi="Segoe UI" w:cs="Segoe UI"/>
          <w:bCs/>
          <w:lang w:val="en-US"/>
        </w:rPr>
        <w:t xml:space="preserve"> type 2 inflammatory processes after an acute phase or mixed </w:t>
      </w:r>
      <w:r w:rsidR="001274E1">
        <w:rPr>
          <w:rFonts w:ascii="Segoe UI" w:hAnsi="Segoe UI" w:cs="Segoe UI"/>
          <w:bCs/>
          <w:lang w:val="en-US"/>
        </w:rPr>
        <w:t xml:space="preserve">type 1 and 2 </w:t>
      </w:r>
      <w:r w:rsidR="009F0019">
        <w:rPr>
          <w:rFonts w:ascii="Segoe UI" w:hAnsi="Segoe UI" w:cs="Segoe UI"/>
          <w:bCs/>
          <w:lang w:val="en-US"/>
        </w:rPr>
        <w:t>inflammatio</w:t>
      </w:r>
      <w:r w:rsidR="001274E1">
        <w:rPr>
          <w:rFonts w:ascii="Segoe UI" w:hAnsi="Segoe UI" w:cs="Segoe UI"/>
          <w:bCs/>
          <w:lang w:val="en-US"/>
        </w:rPr>
        <w:t>n</w:t>
      </w:r>
      <w:r w:rsidR="009F0019">
        <w:rPr>
          <w:rFonts w:ascii="Segoe UI" w:hAnsi="Segoe UI" w:cs="Segoe UI"/>
          <w:bCs/>
          <w:lang w:val="en-US"/>
        </w:rPr>
        <w:t xml:space="preserve">, </w:t>
      </w:r>
      <w:commentRangeStart w:id="32"/>
      <w:r w:rsidR="009F0019">
        <w:rPr>
          <w:rFonts w:ascii="Segoe UI" w:hAnsi="Segoe UI" w:cs="Segoe UI"/>
          <w:bCs/>
          <w:lang w:val="en-US"/>
        </w:rPr>
        <w:t>spa</w:t>
      </w:r>
      <w:r w:rsidR="00143801">
        <w:rPr>
          <w:rFonts w:ascii="Segoe UI" w:hAnsi="Segoe UI" w:cs="Segoe UI"/>
          <w:bCs/>
          <w:lang w:val="en-US"/>
        </w:rPr>
        <w:t xml:space="preserve">tially distinct tissue niches of ILC2s and NK cells/ILC1s </w:t>
      </w:r>
      <w:r w:rsidR="009F0019">
        <w:rPr>
          <w:rFonts w:ascii="Segoe UI" w:hAnsi="Segoe UI" w:cs="Segoe UI"/>
          <w:bCs/>
          <w:lang w:val="en-US"/>
        </w:rPr>
        <w:t xml:space="preserve">under non-inflammatory conditions </w:t>
      </w:r>
      <w:r w:rsidR="00143801">
        <w:rPr>
          <w:rFonts w:ascii="Segoe UI" w:hAnsi="Segoe UI" w:cs="Segoe UI"/>
          <w:bCs/>
          <w:lang w:val="en-US"/>
        </w:rPr>
        <w:t>may represent a n</w:t>
      </w:r>
      <w:r w:rsidR="005301D0">
        <w:rPr>
          <w:rFonts w:ascii="Segoe UI" w:hAnsi="Segoe UI" w:cs="Segoe UI"/>
          <w:bCs/>
          <w:lang w:val="en-US"/>
        </w:rPr>
        <w:t>atural safety mechanism to avoid unwanted interaction</w:t>
      </w:r>
      <w:r w:rsidR="00143801">
        <w:rPr>
          <w:rFonts w:ascii="Segoe UI" w:hAnsi="Segoe UI" w:cs="Segoe UI"/>
          <w:bCs/>
          <w:lang w:val="en-US"/>
        </w:rPr>
        <w:t xml:space="preserve">s and with </w:t>
      </w:r>
      <w:r w:rsidR="003235F3">
        <w:rPr>
          <w:rFonts w:ascii="Segoe UI" w:hAnsi="Segoe UI" w:cs="Segoe UI"/>
          <w:bCs/>
          <w:lang w:val="en-US"/>
        </w:rPr>
        <w:t>th</w:t>
      </w:r>
      <w:r w:rsidR="00866EE7">
        <w:rPr>
          <w:rFonts w:ascii="Segoe UI" w:hAnsi="Segoe UI" w:cs="Segoe UI"/>
          <w:bCs/>
          <w:lang w:val="en-US"/>
        </w:rPr>
        <w:t>is,</w:t>
      </w:r>
      <w:r w:rsidR="003235F3">
        <w:rPr>
          <w:rFonts w:ascii="Segoe UI" w:hAnsi="Segoe UI" w:cs="Segoe UI"/>
          <w:bCs/>
          <w:lang w:val="en-US"/>
        </w:rPr>
        <w:t xml:space="preserve"> potential negative effects</w:t>
      </w:r>
      <w:r w:rsidR="005301D0">
        <w:rPr>
          <w:rFonts w:ascii="Segoe UI" w:hAnsi="Segoe UI" w:cs="Segoe UI"/>
          <w:bCs/>
          <w:lang w:val="en-US"/>
        </w:rPr>
        <w:t xml:space="preserve"> </w:t>
      </w:r>
      <w:r w:rsidR="00143801">
        <w:rPr>
          <w:rFonts w:ascii="Segoe UI" w:hAnsi="Segoe UI" w:cs="Segoe UI"/>
          <w:bCs/>
          <w:lang w:val="en-US"/>
        </w:rPr>
        <w:t>as well as</w:t>
      </w:r>
      <w:r w:rsidR="005301D0">
        <w:rPr>
          <w:rFonts w:ascii="Segoe UI" w:hAnsi="Segoe UI" w:cs="Segoe UI"/>
          <w:bCs/>
          <w:lang w:val="en-US"/>
        </w:rPr>
        <w:t xml:space="preserve"> perturbations during homeostasis</w:t>
      </w:r>
      <w:r w:rsidR="00866EE7">
        <w:rPr>
          <w:rFonts w:ascii="Segoe UI" w:hAnsi="Segoe UI" w:cs="Segoe UI"/>
          <w:bCs/>
          <w:lang w:val="en-US"/>
        </w:rPr>
        <w:t xml:space="preserve"> that might lead to chronic inflammation</w:t>
      </w:r>
      <w:r w:rsidR="005301D0">
        <w:rPr>
          <w:rFonts w:ascii="Segoe UI" w:hAnsi="Segoe UI" w:cs="Segoe UI"/>
          <w:bCs/>
          <w:lang w:val="en-US"/>
        </w:rPr>
        <w:t xml:space="preserve">. </w:t>
      </w:r>
      <w:commentRangeEnd w:id="32"/>
      <w:r w:rsidR="00866EE7">
        <w:rPr>
          <w:rStyle w:val="Kommentarzeichen"/>
        </w:rPr>
        <w:commentReference w:id="32"/>
      </w:r>
    </w:p>
    <w:p w14:paraId="5070FB96" w14:textId="20677757" w:rsidR="002E6F21" w:rsidRPr="007A54D6" w:rsidRDefault="00852576" w:rsidP="002E6F21">
      <w:pPr>
        <w:jc w:val="both"/>
        <w:rPr>
          <w:rFonts w:ascii="Segoe UI" w:hAnsi="Segoe UI" w:cs="Segoe UI"/>
          <w:lang w:val="en-US"/>
        </w:rPr>
      </w:pPr>
      <w:r>
        <w:rPr>
          <w:rFonts w:ascii="Segoe UI" w:hAnsi="Segoe UI" w:cs="Segoe UI"/>
          <w:bCs/>
          <w:lang w:val="en-US"/>
        </w:rPr>
        <w:t>A conserved fibrovascular niche of ILCs in different chronically inflamed human tissues</w:t>
      </w:r>
      <w:r w:rsidRPr="009B617B">
        <w:rPr>
          <w:rFonts w:ascii="Segoe UI" w:hAnsi="Segoe UI" w:cs="Segoe UI"/>
          <w:bCs/>
          <w:lang w:val="en-US"/>
        </w:rPr>
        <w:t xml:space="preserve"> </w:t>
      </w:r>
      <w:r>
        <w:rPr>
          <w:rFonts w:ascii="Segoe UI" w:hAnsi="Segoe UI" w:cs="Segoe UI"/>
          <w:bCs/>
          <w:lang w:val="en-US"/>
        </w:rPr>
        <w:t>has been described by Pascual-Reguant </w:t>
      </w:r>
      <w:r w:rsidR="008F50BD">
        <w:rPr>
          <w:rFonts w:ascii="Segoe UI" w:hAnsi="Segoe UI" w:cs="Segoe UI"/>
          <w:bCs/>
          <w:lang w:val="en-US"/>
        </w:rPr>
        <w:t>et al.</w:t>
      </w:r>
      <w:r w:rsidR="00D9599D">
        <w:rPr>
          <w:rFonts w:ascii="Segoe UI" w:hAnsi="Segoe UI" w:cs="Segoe UI"/>
          <w:bCs/>
          <w:lang w:val="en-US"/>
        </w:rPr>
        <w:t xml:space="preserve"> </w:t>
      </w:r>
      <w:sdt>
        <w:sdtPr>
          <w:rPr>
            <w:rFonts w:ascii="Segoe UI" w:hAnsi="Segoe UI" w:cs="Segoe UI"/>
            <w:bCs/>
            <w:lang w:val="en-US"/>
          </w:rPr>
          <w:alias w:val="To edit, see citavi.com/edit"/>
          <w:tag w:val="CitaviPlaceholder#a82ffdd6-268c-4520-95e9-fc0680b02904"/>
          <w:id w:val="1880364499"/>
          <w:placeholder>
            <w:docPart w:val="DefaultPlaceholder_-1854013440"/>
          </w:placeholder>
        </w:sdtPr>
        <w:sdtContent>
          <w:r w:rsidR="00D9599D">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ZDE1MTRhLWYzODAtNGUzYS1hMzBhLTQ3MzA0MTkyMDY1MC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wOVQxNzozMjoxOS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2E4MmZmZGQ2LTI2OGMtNDUyMC05NWU5LWZjMDY4MGIwMjkwNCIsIlRleHQiOiIoMjgpIiwiV0FJVmVyc2lvbiI6IjYuMTcuMC4wIn0=}</w:instrText>
          </w:r>
          <w:r w:rsidR="00D9599D">
            <w:rPr>
              <w:rFonts w:ascii="Segoe UI" w:hAnsi="Segoe UI" w:cs="Segoe UI"/>
              <w:bCs/>
              <w:lang w:val="en-US"/>
            </w:rPr>
            <w:fldChar w:fldCharType="separate"/>
          </w:r>
          <w:r w:rsidR="0087553E">
            <w:rPr>
              <w:rFonts w:ascii="Segoe UI" w:hAnsi="Segoe UI" w:cs="Segoe UI"/>
              <w:bCs/>
              <w:lang w:val="en-US"/>
            </w:rPr>
            <w:t>(28)</w:t>
          </w:r>
          <w:r w:rsidR="00D9599D">
            <w:rPr>
              <w:rFonts w:ascii="Segoe UI" w:hAnsi="Segoe UI" w:cs="Segoe UI"/>
              <w:bCs/>
              <w:lang w:val="en-US"/>
            </w:rPr>
            <w:fldChar w:fldCharType="end"/>
          </w:r>
        </w:sdtContent>
      </w:sdt>
      <w:r>
        <w:rPr>
          <w:rFonts w:ascii="Segoe UI" w:hAnsi="Segoe UI" w:cs="Segoe UI"/>
          <w:bCs/>
          <w:lang w:val="en-US"/>
        </w:rPr>
        <w:t xml:space="preserve">. We acquired data of murine lung and SI from the same mice in order </w:t>
      </w:r>
      <w:r w:rsidR="00872E44">
        <w:rPr>
          <w:rFonts w:ascii="Segoe UI" w:hAnsi="Segoe UI" w:cs="Segoe UI"/>
          <w:bCs/>
          <w:lang w:val="en-US"/>
        </w:rPr>
        <w:t xml:space="preserve">to </w:t>
      </w:r>
      <w:r>
        <w:rPr>
          <w:rFonts w:ascii="Segoe UI" w:hAnsi="Segoe UI" w:cs="Segoe UI"/>
          <w:bCs/>
          <w:lang w:val="en-US"/>
        </w:rPr>
        <w:t>investigate conserved or tissue-specific spatial and phenotypical patterns of ILCs. While analysis of the cell types and ILC subtypes worked well on the lung data, in</w:t>
      </w:r>
      <w:r w:rsidRPr="00096AC6">
        <w:rPr>
          <w:rFonts w:ascii="Segoe UI" w:hAnsi="Segoe UI" w:cs="Segoe UI"/>
          <w:bCs/>
          <w:lang w:val="en-US"/>
        </w:rPr>
        <w:t xml:space="preserve"> general, data analysis was more challenging in the SI tissue</w:t>
      </w:r>
      <w:r>
        <w:rPr>
          <w:rFonts w:ascii="Segoe UI" w:hAnsi="Segoe UI" w:cs="Segoe UI"/>
          <w:bCs/>
          <w:lang w:val="en-US"/>
        </w:rPr>
        <w:t xml:space="preserve"> and required additional steps, for instance, </w:t>
      </w:r>
      <w:r w:rsidRPr="00096AC6">
        <w:rPr>
          <w:rFonts w:ascii="Segoe UI" w:hAnsi="Segoe UI" w:cs="Segoe UI"/>
          <w:bCs/>
          <w:lang w:val="en-US"/>
        </w:rPr>
        <w:t xml:space="preserve">to separate ILC subtypes and T cell subtypes. </w:t>
      </w:r>
      <w:r>
        <w:rPr>
          <w:rFonts w:ascii="Segoe UI" w:hAnsi="Segoe UI" w:cs="Segoe UI"/>
          <w:bCs/>
          <w:lang w:val="en-US"/>
        </w:rPr>
        <w:t>This was most likely because of the m</w:t>
      </w:r>
      <w:r w:rsidRPr="00096AC6">
        <w:rPr>
          <w:rFonts w:ascii="Segoe UI" w:hAnsi="Segoe UI" w:cs="Segoe UI"/>
          <w:bCs/>
          <w:lang w:val="en-US"/>
        </w:rPr>
        <w:t xml:space="preserve">ore severe </w:t>
      </w:r>
      <w:r>
        <w:rPr>
          <w:rFonts w:ascii="Segoe UI" w:hAnsi="Segoe UI" w:cs="Segoe UI"/>
          <w:bCs/>
          <w:lang w:val="en-US"/>
        </w:rPr>
        <w:t xml:space="preserve">tissue </w:t>
      </w:r>
      <w:r w:rsidRPr="00096AC6">
        <w:rPr>
          <w:rFonts w:ascii="Segoe UI" w:hAnsi="Segoe UI" w:cs="Segoe UI"/>
          <w:bCs/>
          <w:lang w:val="en-US"/>
        </w:rPr>
        <w:t xml:space="preserve">destruction </w:t>
      </w:r>
      <w:r w:rsidR="00C339F8">
        <w:rPr>
          <w:rFonts w:ascii="Segoe UI" w:hAnsi="Segoe UI" w:cs="Segoe UI"/>
          <w:bCs/>
          <w:lang w:val="en-US"/>
        </w:rPr>
        <w:t>that has been described</w:t>
      </w:r>
      <w:r w:rsidR="00872E44">
        <w:rPr>
          <w:rFonts w:ascii="Segoe UI" w:hAnsi="Segoe UI" w:cs="Segoe UI"/>
          <w:bCs/>
          <w:lang w:val="en-US"/>
        </w:rPr>
        <w:t xml:space="preserve"> in the intestines</w:t>
      </w:r>
      <w:r w:rsidR="00C339F8">
        <w:rPr>
          <w:rFonts w:ascii="Segoe UI" w:hAnsi="Segoe UI" w:cs="Segoe UI"/>
          <w:bCs/>
          <w:lang w:val="en-US"/>
        </w:rPr>
        <w:t xml:space="preserve"> for </w:t>
      </w:r>
      <w:proofErr w:type="spellStart"/>
      <w:r w:rsidR="00872E44" w:rsidRPr="00872E44">
        <w:rPr>
          <w:rFonts w:ascii="Segoe UI" w:hAnsi="Segoe UI" w:cs="Segoe UI"/>
          <w:bCs/>
          <w:i/>
          <w:lang w:val="en-US"/>
        </w:rPr>
        <w:t>i.p.</w:t>
      </w:r>
      <w:proofErr w:type="spellEnd"/>
      <w:r w:rsidR="00872E44">
        <w:rPr>
          <w:rFonts w:ascii="Segoe UI" w:hAnsi="Segoe UI" w:cs="Segoe UI"/>
          <w:bCs/>
          <w:lang w:val="en-US"/>
        </w:rPr>
        <w:t xml:space="preserve">-application of </w:t>
      </w:r>
      <w:r>
        <w:rPr>
          <w:rFonts w:ascii="Segoe UI" w:hAnsi="Segoe UI" w:cs="Segoe UI"/>
          <w:bCs/>
          <w:lang w:val="en-US"/>
        </w:rPr>
        <w:t>IL-33</w:t>
      </w:r>
      <w:r w:rsidR="0030167C">
        <w:rPr>
          <w:rFonts w:ascii="Segoe UI" w:hAnsi="Segoe UI" w:cs="Segoe UI"/>
          <w:bCs/>
          <w:lang w:val="en-US"/>
        </w:rPr>
        <w:t xml:space="preserve"> </w:t>
      </w:r>
      <w:sdt>
        <w:sdtPr>
          <w:rPr>
            <w:rFonts w:ascii="Segoe UI" w:hAnsi="Segoe UI" w:cs="Segoe UI"/>
            <w:bCs/>
            <w:lang w:val="en-US"/>
          </w:rPr>
          <w:alias w:val="To edit, see citavi.com/edit"/>
          <w:tag w:val="CitaviPlaceholder#fdcb41d5-717a-4360-9cf0-4569bda21f22"/>
          <w:id w:val="-1919554589"/>
          <w:placeholder>
            <w:docPart w:val="DefaultPlaceholder_-1854013440"/>
          </w:placeholder>
        </w:sdtPr>
        <w:sdtContent>
          <w:r w:rsidR="0030167C">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WNmM2M2LTcxNWItNDhlNy1hNTZlLWY5ZTAxNGY2OTNlZiIsIlJhbmdlTGVuZ3RoIjozLCJSZWZlcmVuY2VJZCI6IjI5YjVlNTMxLTY1NGYtNDdjMi1iOGMwLWYxNWQ1YWY3OTR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8wNy8yMDIxIiwiRG9pIjoiMTAuMzM4OS9maW1tdS4yMDIxLjY2OTc4Ny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4MzIwMzc0IiwiVXJpU3RyaW5nIjoiaHR0cHM6Ly93d3cubmNiaS5ubG0ubmloLmdvdi9wbWMvYXJ0aWNsZXMvUE1DODMyMDM3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MVQxMzo0MDoyNiIsIk1vZGlmaWVkQnkiOiJfTmllSGF1IiwiSWQiOiIyZWQ0ZGUyNC1jYzAxLTQ4ZTUtOTI3NC03MTUwYzNlZjE4NDQiLCJNb2RpZmllZE9uIjoiMjAyMy0xMS0xMVQxMzo0MDoyNi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0MzM1NTcxIiwiVXJpU3RyaW5nIjoiaHR0cDovL3d3dy5uY2JpLm5sbS5uaWguZ292L3B1Ym1lZC8zNDMzNTU3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MVQxMzo0MDoyNiIsIk1vZGlmaWVkQnkiOiJfTmllSGF1IiwiSWQiOiJhYzMzZTZjOS1iMTIzLTRjMmEtODk1YS1mN2JkN2ZiYmE1NjMiLCJNb2RpZmllZE9uIjoiMjAyMy0xMS0xMVQxMzo0MDoyN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MzODkvZmltbXUuMjAyMS42Njk3ODciLCJVcmlTdHJpbmciOiJodHRwczovL2RvaS5vcmcvMTAuMzM4OS9maW1tdS4yMDIxLjY2OTc4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xMVQxMzo0MDoyNiIsIk1vZGlmaWVkQnkiOiJfTmllSGF1IiwiSWQiOiI2NTVhYWExNi1hY2QyLTRjZjUtOTEzZC00YTJjM2VjYzRmNzEiLCJNb2RpZmllZE9uIjoiMjAyMy0xMS0xMVQxMzo0MDoyNiIsIlByb2plY3QiOnsiJHJlZiI6IjgifX1dLCJPcmdhbml6YXRpb25zIjpbXSwiT3RoZXJzSW52b2x2ZWQiOltdLCJQYWdlUmFuZ2UiOiI8c3A+XHJcbiAgPG4+NjY5Nzg3PC9uPlxyXG4gIDxpbj50cnVlPC9pbj5cclxuICA8b3M+NjY5Nzg3PC9vcz5cclxuICA8cHM+NjY5Nzg3PC9wcz5cclxuPC9zcD5cclxuPG9zPjY2OTc4Nzwvb3M+IiwiUGVyaW9kaWNhbCI6eyIkaWQiOiIyNy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NDQ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Db3ZlclBhdGgiOnsiJGlkIjoiNDUiLCIkdHlwZSI6IlN3aXNzQWNhZGVtaWMuQ2l0YXZpLkxpbmtlZFJlc291cmNlLCBTd2lzc0FjYWRlbWljLkNpdGF2aSIsIkxpbmtlZFJlc291cmNlVHlwZSI6MSwiVXJpU3RyaW5nIjoiTmVpbGwsIFdvbmcgZXQgYWwgMjAxMCAtIE51b2N5dGVzIHJlcHJlc2VudCBhIG5ldyBpbm5hdGU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y8wMy8yMDEwIiwiRG9pIjoiMTAuMTAzOC9uYXR1cmUwODkwMC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QTUMyODYyMTY1IiwiVXJpU3RyaW5nIjoiaHR0cHM6Ly93d3cubmNiaS5ubG0ubmloLmdvdi9wbWMvYXJ0aWNsZXMvUE1DMjg2MjE2N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yMFQwOTo1MjozOSIsIk1vZGlmaWVkQnkiOiJfTmllSGF1IiwiSWQiOiIwMDZkYzYwMC0yZDc2LTQ3OGEtYWQzMS1jNzk3ZjYyOTkyY2YiLCJNb2RpZmllZE9uIjoiMjAyMy0xMS0yMFQwOTo1MjozOS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IwMjAwNTE4IiwiVXJpU3RyaW5nIjoiaHR0cDovL3d3dy5uY2JpLm5sbS5uaWguZ292L3B1Ym1lZC8yMDIwMDU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yMFQwOTo1MjozOSIsIk1vZGlmaWVkQnkiOiJfTmllSGF1IiwiSWQiOiI2MzU1Y2ZlYy1jMTllLTRiNGMtYWViYS03NDA4MTYzNmY5YzgiLCJNb2RpZmllZE9uIjoiMjAyMy0xMS0yMFQwOTo1MjozOS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wMzgvbmF0dXJlMDg5MDAiLCJVcmlTdHJpbmciOiJodHRwczovL2RvaS5vcmcvMTAuMTAzOC9uYXR1cmUwODkwMC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}</w:instrText>
          </w:r>
          <w:r w:rsidR="0030167C">
            <w:rPr>
              <w:rFonts w:ascii="Segoe UI" w:hAnsi="Segoe UI" w:cs="Segoe UI"/>
              <w:bCs/>
              <w:lang w:val="en-US"/>
            </w:rPr>
            <w:fldChar w:fldCharType="separate"/>
          </w:r>
          <w:r w:rsidR="0087553E">
            <w:rPr>
              <w:rFonts w:ascii="Segoe UI" w:hAnsi="Segoe UI" w:cs="Segoe UI"/>
              <w:bCs/>
              <w:lang w:val="en-US"/>
            </w:rPr>
            <w:t>(44, 43)</w:t>
          </w:r>
          <w:r w:rsidR="0030167C">
            <w:rPr>
              <w:rFonts w:ascii="Segoe UI" w:hAnsi="Segoe UI" w:cs="Segoe UI"/>
              <w:bCs/>
              <w:lang w:val="en-US"/>
            </w:rPr>
            <w:fldChar w:fldCharType="end"/>
          </w:r>
        </w:sdtContent>
      </w:sdt>
      <w:r>
        <w:rPr>
          <w:rFonts w:ascii="Segoe UI" w:hAnsi="Segoe UI" w:cs="Segoe UI"/>
          <w:bCs/>
          <w:lang w:val="en-US"/>
        </w:rPr>
        <w:t xml:space="preserve">. </w:t>
      </w:r>
      <w:r w:rsidR="006B18C6">
        <w:rPr>
          <w:rFonts w:ascii="Segoe UI" w:hAnsi="Segoe UI" w:cs="Segoe UI"/>
          <w:bCs/>
          <w:lang w:val="en-US"/>
        </w:rPr>
        <w:t xml:space="preserve">This might also explain that the co-enrichment analysis showed lower enrichment </w:t>
      </w:r>
      <w:r w:rsidR="006B18C6">
        <w:rPr>
          <w:rFonts w:ascii="Segoe UI" w:hAnsi="Segoe UI" w:cs="Segoe UI"/>
          <w:bCs/>
          <w:lang w:val="en-US"/>
        </w:rPr>
        <w:lastRenderedPageBreak/>
        <w:t>scores compared to the lung, e.g. for ILC2s and myeloid cells.</w:t>
      </w:r>
      <w:r w:rsidR="004902C4">
        <w:rPr>
          <w:rFonts w:ascii="Segoe UI" w:hAnsi="Segoe UI" w:cs="Segoe UI"/>
          <w:bCs/>
          <w:lang w:val="en-US"/>
        </w:rPr>
        <w:t xml:space="preserve"> </w:t>
      </w:r>
      <w:r w:rsidR="006B18C6">
        <w:rPr>
          <w:rFonts w:ascii="Segoe UI" w:hAnsi="Segoe UI" w:cs="Segoe UI"/>
          <w:bCs/>
          <w:lang w:val="en-US"/>
        </w:rPr>
        <w:t xml:space="preserve"> </w:t>
      </w:r>
      <w:commentRangeStart w:id="33"/>
      <w:r w:rsidR="004902C4">
        <w:rPr>
          <w:rFonts w:ascii="Segoe UI" w:hAnsi="Segoe UI" w:cs="Segoe UI"/>
          <w:bCs/>
          <w:lang w:val="en-US"/>
        </w:rPr>
        <w:t xml:space="preserve">ILC2s </w:t>
      </w:r>
      <w:r w:rsidR="004817A9">
        <w:rPr>
          <w:rFonts w:ascii="Segoe UI" w:hAnsi="Segoe UI" w:cs="Segoe UI"/>
          <w:bCs/>
          <w:lang w:val="en-US"/>
        </w:rPr>
        <w:t>Dahlgren </w:t>
      </w:r>
      <w:r w:rsidR="008F50BD">
        <w:rPr>
          <w:rFonts w:ascii="Segoe UI" w:hAnsi="Segoe UI" w:cs="Segoe UI"/>
          <w:bCs/>
          <w:lang w:val="en-US"/>
        </w:rPr>
        <w:t>et al.</w:t>
      </w:r>
      <w:r w:rsidR="004817A9">
        <w:rPr>
          <w:rFonts w:ascii="Segoe UI" w:hAnsi="Segoe UI" w:cs="Segoe UI"/>
          <w:bCs/>
          <w:lang w:val="en-US"/>
        </w:rPr>
        <w:t xml:space="preserve"> describe a perivascular niche of ILC2s in the small intestine where they reside together with IL-33</w:t>
      </w:r>
      <w:r w:rsidR="004817A9" w:rsidRPr="004817A9">
        <w:rPr>
          <w:rFonts w:ascii="Segoe UI" w:hAnsi="Segoe UI" w:cs="Segoe UI"/>
          <w:bCs/>
          <w:vertAlign w:val="superscript"/>
          <w:lang w:val="en-US"/>
        </w:rPr>
        <w:t>+</w:t>
      </w:r>
      <w:r w:rsidR="004817A9">
        <w:rPr>
          <w:rFonts w:ascii="Segoe UI" w:hAnsi="Segoe UI" w:cs="Segoe UI"/>
          <w:bCs/>
          <w:lang w:val="en-US"/>
        </w:rPr>
        <w:t xml:space="preserve"> stromal cells in adventitial cuff structures</w:t>
      </w:r>
      <w:r w:rsidR="0030167C">
        <w:rPr>
          <w:rFonts w:ascii="Segoe UI" w:hAnsi="Segoe UI" w:cs="Segoe UI"/>
          <w:bCs/>
          <w:lang w:val="en-US"/>
        </w:rPr>
        <w:t xml:space="preserve"> </w:t>
      </w:r>
      <w:sdt>
        <w:sdtPr>
          <w:rPr>
            <w:rFonts w:ascii="Segoe UI" w:hAnsi="Segoe UI" w:cs="Segoe UI"/>
            <w:bCs/>
            <w:lang w:val="en-US"/>
          </w:rPr>
          <w:alias w:val="To edit, see citavi.com/edit"/>
          <w:tag w:val="CitaviPlaceholder#88d786b4-8fb4-4446-8428-26478c4c44d9"/>
          <w:id w:val="1909646868"/>
          <w:placeholder>
            <w:docPart w:val="DefaultPlaceholder_-1854013440"/>
          </w:placeholder>
        </w:sdtPr>
        <w:sdtContent>
          <w:r w:rsidR="0030167C">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AzOWE0LTU1ZDEtNGJjOC1iZTkyLTIzY2UwZjFlYTc1O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wOVQxNzozMjoxOS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g4ZDc4NmI0LThmYjQtNDQ0Ni04NDI4LTI2NDc4YzRjNDRkOSIsIlRleHQiOiIoMjkpIiwiV0FJVmVyc2lvbiI6IjYuMTcuMC4wIn0=}</w:instrText>
          </w:r>
          <w:r w:rsidR="0030167C">
            <w:rPr>
              <w:rFonts w:ascii="Segoe UI" w:hAnsi="Segoe UI" w:cs="Segoe UI"/>
              <w:bCs/>
              <w:lang w:val="en-US"/>
            </w:rPr>
            <w:fldChar w:fldCharType="separate"/>
          </w:r>
          <w:r w:rsidR="0087553E">
            <w:rPr>
              <w:rFonts w:ascii="Segoe UI" w:hAnsi="Segoe UI" w:cs="Segoe UI"/>
              <w:bCs/>
              <w:lang w:val="en-US"/>
            </w:rPr>
            <w:t>(29)</w:t>
          </w:r>
          <w:r w:rsidR="0030167C">
            <w:rPr>
              <w:rFonts w:ascii="Segoe UI" w:hAnsi="Segoe UI" w:cs="Segoe UI"/>
              <w:bCs/>
              <w:lang w:val="en-US"/>
            </w:rPr>
            <w:fldChar w:fldCharType="end"/>
          </w:r>
        </w:sdtContent>
      </w:sdt>
      <w:commentRangeEnd w:id="33"/>
      <w:r w:rsidR="004902C4">
        <w:rPr>
          <w:rStyle w:val="Kommentarzeichen"/>
        </w:rPr>
        <w:commentReference w:id="33"/>
      </w:r>
      <w:r w:rsidR="004902C4">
        <w:rPr>
          <w:rFonts w:ascii="Segoe UI" w:hAnsi="Segoe UI" w:cs="Segoe UI"/>
          <w:bCs/>
          <w:lang w:val="en-US"/>
        </w:rPr>
        <w:t xml:space="preserve">. </w:t>
      </w:r>
      <w:r w:rsidR="004817A9">
        <w:rPr>
          <w:rFonts w:ascii="Segoe UI" w:hAnsi="Segoe UI" w:cs="Segoe UI"/>
          <w:bCs/>
          <w:lang w:val="en-US"/>
        </w:rPr>
        <w:t>Although we identified a cluster of fibroblasts that PDPN, Sca1, and visually they localized close to FN</w:t>
      </w:r>
      <w:r w:rsidR="004817A9" w:rsidRPr="004817A9">
        <w:rPr>
          <w:rFonts w:ascii="Segoe UI" w:hAnsi="Segoe UI" w:cs="Segoe UI"/>
          <w:bCs/>
          <w:vertAlign w:val="superscript"/>
          <w:lang w:val="en-US"/>
        </w:rPr>
        <w:t>+</w:t>
      </w:r>
      <w:r w:rsidR="004817A9">
        <w:rPr>
          <w:rFonts w:ascii="Segoe UI" w:hAnsi="Segoe UI" w:cs="Segoe UI"/>
          <w:bCs/>
          <w:lang w:val="en-US"/>
        </w:rPr>
        <w:t xml:space="preserve"> tissue structures, we did not detect a pattern of co-enrichment through the analysis. An additional explanation may be the diversity of subtypes of fibroblasts and stromal cells</w:t>
      </w:r>
      <w:r w:rsidR="00536F80">
        <w:rPr>
          <w:rFonts w:ascii="Segoe UI" w:hAnsi="Segoe UI" w:cs="Segoe UI"/>
          <w:bCs/>
          <w:lang w:val="en-US"/>
        </w:rPr>
        <w:t xml:space="preserve"> </w:t>
      </w:r>
      <w:sdt>
        <w:sdtPr>
          <w:rPr>
            <w:rFonts w:ascii="Segoe UI" w:hAnsi="Segoe UI" w:cs="Segoe UI"/>
            <w:bCs/>
            <w:lang w:val="en-US"/>
          </w:rPr>
          <w:alias w:val="To edit, see citavi.com/edit"/>
          <w:tag w:val="CitaviPlaceholder#db85efd4-4e41-46fc-82c4-d3afbde6c09a"/>
          <w:id w:val="1246150955"/>
          <w:placeholder>
            <w:docPart w:val="DefaultPlaceholder_-1854013440"/>
          </w:placeholder>
        </w:sdtPr>
        <w:sdtContent>
          <w:r w:rsidR="00536F80">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jdkYzMzLWQ3NjAtNDVhZC1iNjk2LWQyZDhhNzNiNDA1NyIsIlJhbmdlTGVuZ3RoIjozLCJSZWZlcmVuY2VJZCI6IjI5NzFkODJkLWMwODAtNDgxNi04ZGY4LWUyMjRkMDlmZD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zA4MDgxNyIsIlVyaVN0cmluZyI6Imh0dHA6Ly93d3cubmNiaS5ubG0ubmloLmdvdi9wdWJtZWQvMzcwODA4M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jE6MDEiLCJNb2RpZmllZEJ5IjoiX05pZUhhdSIsIklkIjoiZmZkM2Y5YmMtMzg2NC00OTI2LTgyYmYtZmNkZThhYmQ2NDA1IiwiTW9kaWZpZWRPbiI6IjIwMjUtMDctMDlUMTM6MjE6MDE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GNiLjIwMjMuMDMuMDA3IiwiVXJpU3RyaW5nIjoiaHR0cHM6Ly9kb2kub3JnLzEwLjEwMTYvai50Y2IuMjAyMy4wMy4w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zY5MjYzMjkiLCJVcmlTdHJpbmciOiJodHRwOi8vd3d3Lm5jYmkubmxtLm5paC5nb3YvcHVibWVkLzM2OTI2MzI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IxOjAxIiwiTW9kaWZpZWRCeSI6Il9OaWVIYXUiLCJJZCI6IjVjODU2ZThlLWI3ZDktNDlhMy05NTgxLWU4NTZkZWIzZjc5YyIsIk1vZGlmaWVkT24iOiIyMDI1LTA3LTA5VDEzOjIxOjAx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MTAwMTExMDQiLCJVcmlTdHJpbmciOiJodHRwczovL3d3dy5uY2JpLm5sbS5uaWguZ292L3BtYy9hcnRpY2xlcy9QTUMxMDAxMTEw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MzoyMTowMSIsIk1vZGlmaWVkQnkiOiJfTmllSGF1IiwiSWQiOiI2MzFkOWQyZi0wMzdjLTQzYTItYmE0Yy03NmQyNDM0M2FmODUiLCJNb2RpZmllZE9uIjoiMjAyNS0wNy0wOVQxMzoyMTowMS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MzODkvZmltbXUuMjAyMy4xMTM3NjU5IiwiVXJpU3RyaW5nIjoiaHR0cHM6Ly9kb2kub3JnLzEwLjMzODkvZmltbXUuMjAyMy4xMTM3NjU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IxOjAxIiwiTW9kaWZpZWRCeSI6Il9OaWVIYXUiLCJJZCI6IjFmNTAwNjQ4LTc5MjYtNDA5NC05Mjg5LTg5ZmYxYjM4ZmIwYSIsIk1vZGlmaWVkT24iOiIyMDI1LTA3LTA5VDEzOjIxOjAxIiwiUHJvamVjdCI6eyIkcmVmIjoiOCJ9fV0sIk9yZ2FuaXphdGlvbnMiOltdLCJPdGhlcnNJbnZvbHZlZCI6W10sIlBhZ2VSYW5nZSI6IjxzcD5cclxuICA8bj4xMTM3NjU5PC9uPlxyXG4gIDxpbj50cnVlPC9pbj5cclxuICA8b3M+MTEzNzY1OTwvb3M+XHJcbiAgPHBzPjExMzc2NTk8L3BzPlxyXG48L3NwPlxyXG48b3M+MTEzNzY1OTwvb3M+IiwiUGVyaW9kaWNhbCI6eyIkaWQiOiIzOC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}</w:instrText>
          </w:r>
          <w:r w:rsidR="00536F80">
            <w:rPr>
              <w:rFonts w:ascii="Segoe UI" w:hAnsi="Segoe UI" w:cs="Segoe UI"/>
              <w:bCs/>
              <w:lang w:val="en-US"/>
            </w:rPr>
            <w:fldChar w:fldCharType="separate"/>
          </w:r>
          <w:r w:rsidR="0087553E">
            <w:rPr>
              <w:rFonts w:ascii="Segoe UI" w:hAnsi="Segoe UI" w:cs="Segoe UI"/>
              <w:bCs/>
              <w:lang w:val="en-US"/>
            </w:rPr>
            <w:t>(64, 65)</w:t>
          </w:r>
          <w:r w:rsidR="00536F80">
            <w:rPr>
              <w:rFonts w:ascii="Segoe UI" w:hAnsi="Segoe UI" w:cs="Segoe UI"/>
              <w:bCs/>
              <w:lang w:val="en-US"/>
            </w:rPr>
            <w:fldChar w:fldCharType="end"/>
          </w:r>
        </w:sdtContent>
      </w:sdt>
      <w:r w:rsidR="004817A9">
        <w:rPr>
          <w:rFonts w:ascii="Segoe UI" w:hAnsi="Segoe UI" w:cs="Segoe UI"/>
          <w:bCs/>
          <w:lang w:val="en-US"/>
        </w:rPr>
        <w:t xml:space="preserve"> that may not be resolved by the used marker panel. </w:t>
      </w:r>
      <w:r w:rsidR="002E6F21">
        <w:rPr>
          <w:rFonts w:ascii="Segoe UI" w:hAnsi="Segoe UI" w:cs="Segoe UI"/>
          <w:bCs/>
          <w:lang w:val="en-US"/>
        </w:rPr>
        <w:t xml:space="preserve">It has been shown that </w:t>
      </w:r>
      <w:r w:rsidR="002E6F21" w:rsidRPr="007A54D6">
        <w:rPr>
          <w:rFonts w:ascii="Segoe UI" w:hAnsi="Segoe UI" w:cs="Segoe UI"/>
          <w:lang w:val="en-US"/>
        </w:rPr>
        <w:t xml:space="preserve">IL-33-activated ILC2s </w:t>
      </w:r>
      <w:r w:rsidR="003C7190">
        <w:rPr>
          <w:rFonts w:ascii="Segoe UI" w:hAnsi="Segoe UI" w:cs="Segoe UI"/>
          <w:lang w:val="en-US"/>
        </w:rPr>
        <w:t>induce</w:t>
      </w:r>
      <w:r w:rsidR="003C7190" w:rsidRPr="007A54D6">
        <w:rPr>
          <w:rFonts w:ascii="Segoe UI" w:hAnsi="Segoe UI" w:cs="Segoe UI"/>
          <w:lang w:val="en-US"/>
        </w:rPr>
        <w:t xml:space="preserve"> </w:t>
      </w:r>
      <w:r w:rsidR="002E6F21" w:rsidRPr="007A54D6">
        <w:rPr>
          <w:rFonts w:ascii="Segoe UI" w:hAnsi="Segoe UI" w:cs="Segoe UI"/>
          <w:lang w:val="en-US"/>
        </w:rPr>
        <w:t>collagen production from fibroblasts</w:t>
      </w:r>
      <w:r w:rsidR="00536F80">
        <w:rPr>
          <w:rFonts w:ascii="Segoe UI" w:hAnsi="Segoe UI" w:cs="Segoe UI"/>
          <w:lang w:val="en-US"/>
        </w:rPr>
        <w:t xml:space="preserve"> </w:t>
      </w:r>
      <w:sdt>
        <w:sdtPr>
          <w:rPr>
            <w:rFonts w:ascii="Segoe UI" w:hAnsi="Segoe UI" w:cs="Segoe UI"/>
            <w:lang w:val="en-US"/>
          </w:rPr>
          <w:alias w:val="To edit, see citavi.com/edit"/>
          <w:tag w:val="CitaviPlaceholder#535ecfef-5e7f-4c2b-a424-4b13f335c37e"/>
          <w:id w:val="-1840996187"/>
          <w:placeholder>
            <w:docPart w:val="DefaultPlaceholder_-1854013440"/>
          </w:placeholder>
        </w:sdtPr>
        <w:sdtContent>
          <w:r w:rsidR="00536F80">
            <w:rPr>
              <w:rFonts w:ascii="Segoe UI" w:hAnsi="Segoe UI" w:cs="Segoe UI"/>
              <w:lang w:val="en-US"/>
            </w:rPr>
            <w:fldChar w:fldCharType="begin"/>
          </w:r>
          <w:r w:rsidR="00ED4844">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WNjNTYyLTk0NWUtNGVhZi04YTk3LTQyOTk5NGViZDZlOCIsIlJhbmdlTGVuZ3RoIjo0LCJSZWZlcmVuY2VJZCI6IjEyMGY1ZTJkLWRjMmYtNGFiMC04MDcxLWI0MDk4YjU4ZWJ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xMi8yMDIzIiwiRG9pIjoiMTAuMTAzOC9zNDE0NjctMDIzLTQzMzM2LTY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3MjE3OTMiLCJVcmlTdHJpbmciOiJodHRwczovL3d3dy5uY2JpLm5sbS5uaWguZ292L3BtYy9hcnRpY2xlcy9QTUMxMDcyMTc5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S0wMlQxMToxMTo1OCIsIk1vZGlmaWVkQnkiOiJfTmllSGF1IiwiSWQiOiIwMjA2MzU1Ny0xZGUwLTQzYzYtYjc5NC0wOWVmNjQ3NjVhZjgiLCJNb2RpZmllZE9uIjoiMjAyNC0wMS0wMlQxMToxMTo1OC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M4MDk3NTYyIiwiVXJpU3RyaW5nIjoiaHR0cDovL3d3dy5uY2JpLm5sbS5uaWguZ292L3B1Ym1lZC8zODA5NzU2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S0wMlQxMToxMTo1OCIsIk1vZGlmaWVkQnkiOiJfTmllSGF1IiwiSWQiOiI3ZWVjYTYwYi00YTBiLTQ5YmMtYmU0Yi0xM2JhYzBmNWUwOTMiLCJNb2RpZmllZE9uIjoiMjAyNC0wMS0wMlQxMToxMTo1OC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zgvczQxNDY3LTAyMy00MzMzNi02IiwiVXJpU3RyaW5nIjoiaHR0cHM6Ly9kb2kub3JnLzEwLjEwMzgvczQxNDY3LTAyMy00MzMzNi0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xLTAyVDExOjExOjU4IiwiTW9kaWZpZWRCeSI6Il9OaWVIYXUiLCJJZCI6ImQ5YWQzMjBlLTNlYzMtNGJlYy1hMTI4LTZiMzc3MWU4MDA4NCIsIk1vZGlmaWVkT24iOiIyMDI0LTAxLTAyVDExOjExOjU4IiwiUHJvamVjdCI6eyIkcmVmIjoiOCJ9fV0sIk51bWJlciI6IjEiLCJPcmdhbml6YXRpb25zIjpbXSwiT3RoZXJzSW52b2x2ZWQiOltdLCJQYWdlUmFuZ2UiOiI8c3A+XHJcbiAgPG4+ODEyMDwvbj5cclxuICA8aW4+dHJ1ZTwvaW4+XHJcbiAgPG9zPjgxMjA8L29zPlxyXG4gIDxwcz44MTIwPC9wcz5cclxuPC9zcD5cclxuPG9zPjgxMjA8L29zPiIsIlBlcmlvZGljYWwiOnsiJGlkIjoiMzg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}</w:instrText>
          </w:r>
          <w:r w:rsidR="00536F80">
            <w:rPr>
              <w:rFonts w:ascii="Segoe UI" w:hAnsi="Segoe UI" w:cs="Segoe UI"/>
              <w:lang w:val="en-US"/>
            </w:rPr>
            <w:fldChar w:fldCharType="separate"/>
          </w:r>
          <w:r w:rsidR="0087553E">
            <w:rPr>
              <w:rFonts w:ascii="Segoe UI" w:hAnsi="Segoe UI" w:cs="Segoe UI"/>
              <w:lang w:val="en-US"/>
            </w:rPr>
            <w:t>(55)</w:t>
          </w:r>
          <w:r w:rsidR="00536F80">
            <w:rPr>
              <w:rFonts w:ascii="Segoe UI" w:hAnsi="Segoe UI" w:cs="Segoe UI"/>
              <w:lang w:val="en-US"/>
            </w:rPr>
            <w:fldChar w:fldCharType="end"/>
          </w:r>
        </w:sdtContent>
      </w:sdt>
      <w:r w:rsidR="002E6F21">
        <w:rPr>
          <w:rFonts w:ascii="Segoe UI" w:hAnsi="Segoe UI" w:cs="Segoe UI"/>
          <w:lang w:val="en-US"/>
        </w:rPr>
        <w:t xml:space="preserve">, so additional investigations with spatial technologies with </w:t>
      </w:r>
      <w:r w:rsidR="003C7190">
        <w:rPr>
          <w:rFonts w:ascii="Segoe UI" w:hAnsi="Segoe UI" w:cs="Segoe UI"/>
          <w:lang w:val="en-US"/>
        </w:rPr>
        <w:t xml:space="preserve">a </w:t>
      </w:r>
      <w:r w:rsidR="002E6F21">
        <w:rPr>
          <w:rFonts w:ascii="Segoe UI" w:hAnsi="Segoe UI" w:cs="Segoe UI"/>
          <w:lang w:val="en-US"/>
        </w:rPr>
        <w:t xml:space="preserve">panel </w:t>
      </w:r>
      <w:r w:rsidR="003C7190">
        <w:rPr>
          <w:rFonts w:ascii="Segoe UI" w:hAnsi="Segoe UI" w:cs="Segoe UI"/>
          <w:lang w:val="en-US"/>
        </w:rPr>
        <w:t xml:space="preserve">focusing on an ILCs and fibroblasts </w:t>
      </w:r>
      <w:r w:rsidR="002E6F21">
        <w:rPr>
          <w:rFonts w:ascii="Segoe UI" w:hAnsi="Segoe UI" w:cs="Segoe UI"/>
          <w:lang w:val="en-US"/>
        </w:rPr>
        <w:t xml:space="preserve">would be interesting. </w:t>
      </w:r>
    </w:p>
    <w:p w14:paraId="28C804AA" w14:textId="5C8643B9" w:rsidR="001578E8" w:rsidRPr="008F50BD" w:rsidRDefault="004B5ED0" w:rsidP="0036111A">
      <w:pPr>
        <w:jc w:val="both"/>
        <w:rPr>
          <w:lang w:val="en-US"/>
        </w:rPr>
      </w:pPr>
      <w:commentRangeStart w:id="34"/>
      <w:commentRangeStart w:id="35"/>
      <w:r w:rsidRPr="00780B75">
        <w:rPr>
          <w:rFonts w:ascii="Segoe UI" w:hAnsi="Segoe UI" w:cs="Segoe UI"/>
          <w:bCs/>
          <w:lang w:val="en-US"/>
        </w:rPr>
        <w:t xml:space="preserve">We were </w:t>
      </w:r>
      <w:commentRangeEnd w:id="34"/>
      <w:r w:rsidR="003C7190">
        <w:rPr>
          <w:rStyle w:val="Kommentarzeichen"/>
        </w:rPr>
        <w:commentReference w:id="34"/>
      </w:r>
      <w:commentRangeEnd w:id="35"/>
      <w:r w:rsidR="00173D77">
        <w:rPr>
          <w:rStyle w:val="Kommentarzeichen"/>
        </w:rPr>
        <w:commentReference w:id="35"/>
      </w:r>
      <w:r w:rsidRPr="00780B75">
        <w:rPr>
          <w:rFonts w:ascii="Segoe UI" w:hAnsi="Segoe UI" w:cs="Segoe UI"/>
          <w:bCs/>
          <w:lang w:val="en-US"/>
        </w:rPr>
        <w:t>able to resolve two clusters of ILC subtypes</w:t>
      </w:r>
      <w:r w:rsidR="006B18C6" w:rsidRPr="00780B75">
        <w:rPr>
          <w:rFonts w:ascii="Segoe UI" w:hAnsi="Segoe UI" w:cs="Segoe UI"/>
          <w:bCs/>
          <w:lang w:val="en-US"/>
        </w:rPr>
        <w:t xml:space="preserve"> in the SI data</w:t>
      </w:r>
      <w:r w:rsidRPr="00780B75">
        <w:rPr>
          <w:rFonts w:ascii="Segoe UI" w:hAnsi="Segoe UI" w:cs="Segoe UI"/>
          <w:bCs/>
          <w:lang w:val="en-US"/>
        </w:rPr>
        <w:t>. The mixed cluster of NK cells/ILC1s/ILC3s could probably not be separated into NK cells, ILC1s and ILC3s due to the exclusion of TBET from the analysis panel, which represents the signature transcription factor of ILC1s. Additionally, NK cells, ILC1s, and ILC3s share a lot of markers, such as NKp46</w:t>
      </w:r>
      <w:r w:rsidR="007C41B0">
        <w:rPr>
          <w:rFonts w:ascii="Segoe UI" w:hAnsi="Segoe UI" w:cs="Segoe UI"/>
          <w:bCs/>
          <w:lang w:val="en-US"/>
        </w:rPr>
        <w:t xml:space="preserve"> </w:t>
      </w:r>
      <w:sdt>
        <w:sdtPr>
          <w:rPr>
            <w:rFonts w:ascii="Segoe UI" w:hAnsi="Segoe UI" w:cs="Segoe UI"/>
            <w:bCs/>
            <w:lang w:val="en-US"/>
          </w:rPr>
          <w:alias w:val="To edit, see citavi.com/edit"/>
          <w:tag w:val="CitaviPlaceholder#4d3c558c-4b3f-43ad-9e47-d52b5decdc63"/>
          <w:id w:val="1445115208"/>
          <w:placeholder>
            <w:docPart w:val="DefaultPlaceholder_-1854013440"/>
          </w:placeholder>
        </w:sdtPr>
        <w:sdtContent>
          <w:r w:rsidR="007C41B0">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DgxZDkyLTEzNjUtNDg0YS1iNWFiLWQzOTQzNDQ4OWZlZSIsIlJhbmdlTGVuZ3RoIjo0LCJSZWZlcmVuY2VJZCI6IjFjMGE5Zjg3LTYxN2YtNGZmNC1hNmQ5LTRlMGEyNjYwZWV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8xMS8yMDA4IiwiRG9pIjoiMTAuMTAzOC9uaS4xNjgx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bmkuMTY4MSIsIlVyaVN0cmluZyI6Imh0dHBzOi8vZG9pLm9yZy8xMC4xMDM4L25pLjE2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NUMTQ6MDM6NDUiLCJNb2RpZmllZEJ5IjoiX05pZUhhdSIsIklkIjoiNTlmNTFlYTktNTExNC00OTViLTg1MWQtNGQzNDU5OGNhZThkIiwiTW9kaWZpZWRPbiI6IjIwMjQtMDMtMjNUMTQ6MDM6NDU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OTAyOTkwNCIsIlVyaVN0cmluZyI6Imh0dHA6Ly93d3cubmNiaS5ubG0ubmloLmdvdi9wdWJtZWQvMTkwMjk5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}</w:instrText>
          </w:r>
          <w:r w:rsidR="007C41B0">
            <w:rPr>
              <w:rFonts w:ascii="Segoe UI" w:hAnsi="Segoe UI" w:cs="Segoe UI"/>
              <w:bCs/>
              <w:lang w:val="en-US"/>
            </w:rPr>
            <w:fldChar w:fldCharType="separate"/>
          </w:r>
          <w:r w:rsidR="0087553E">
            <w:rPr>
              <w:rFonts w:ascii="Segoe UI" w:hAnsi="Segoe UI" w:cs="Segoe UI"/>
              <w:bCs/>
              <w:lang w:val="en-US"/>
            </w:rPr>
            <w:t>(66)</w:t>
          </w:r>
          <w:r w:rsidR="007C41B0">
            <w:rPr>
              <w:rFonts w:ascii="Segoe UI" w:hAnsi="Segoe UI" w:cs="Segoe UI"/>
              <w:bCs/>
              <w:lang w:val="en-US"/>
            </w:rPr>
            <w:fldChar w:fldCharType="end"/>
          </w:r>
        </w:sdtContent>
      </w:sdt>
      <w:r w:rsidRPr="00780B75">
        <w:rPr>
          <w:rFonts w:ascii="Segoe UI" w:hAnsi="Segoe UI" w:cs="Segoe UI"/>
          <w:bCs/>
          <w:lang w:val="en-US"/>
        </w:rPr>
        <w:t xml:space="preserve"> and have overlapping marker profiles</w:t>
      </w:r>
      <w:r w:rsidR="00A55A98" w:rsidRPr="00780B75">
        <w:rPr>
          <w:rFonts w:ascii="Segoe UI" w:hAnsi="Segoe UI" w:cs="Segoe UI"/>
          <w:bCs/>
          <w:lang w:val="en-US"/>
        </w:rPr>
        <w:t xml:space="preserve"> that are highly depend</w:t>
      </w:r>
      <w:r w:rsidR="001578E8" w:rsidRPr="00780B75">
        <w:rPr>
          <w:rFonts w:ascii="Segoe UI" w:hAnsi="Segoe UI" w:cs="Segoe UI"/>
          <w:bCs/>
          <w:lang w:val="en-US"/>
        </w:rPr>
        <w:t>ing</w:t>
      </w:r>
      <w:r w:rsidR="00A55A98" w:rsidRPr="00780B75">
        <w:rPr>
          <w:rFonts w:ascii="Segoe UI" w:hAnsi="Segoe UI" w:cs="Segoe UI"/>
          <w:bCs/>
          <w:lang w:val="en-US"/>
        </w:rPr>
        <w:t xml:space="preserve"> on tissue, organ and environmental factors</w:t>
      </w:r>
      <w:r w:rsidR="00C573CE" w:rsidRPr="00780B75">
        <w:rPr>
          <w:rFonts w:ascii="Segoe UI" w:hAnsi="Segoe UI" w:cs="Segoe UI"/>
          <w:bCs/>
          <w:lang w:val="en-US"/>
        </w:rPr>
        <w:t xml:space="preserve"> </w:t>
      </w:r>
      <w:sdt>
        <w:sdtPr>
          <w:rPr>
            <w:rFonts w:ascii="Segoe UI" w:hAnsi="Segoe UI" w:cs="Segoe UI"/>
            <w:bCs/>
            <w:lang w:val="en-US"/>
          </w:rPr>
          <w:alias w:val="To edit, see citavi.com/edit"/>
          <w:tag w:val="CitaviPlaceholder#edb01ce9-184f-4de8-8c7f-573fb001d272"/>
          <w:id w:val="-201864974"/>
          <w:placeholder>
            <w:docPart w:val="DefaultPlaceholder_-1854013440"/>
          </w:placeholder>
        </w:sdtPr>
        <w:sdtContent>
          <w:r w:rsidR="0089308F">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mIwZmQ4LTY5MDQtNDBlYS04MDY5LTIzNDcwZjM2YTcyZSIsIlJhbmdlTGVuZ3RoIjozLCJSZWZlcmVuY2VJZCI6ImNlMGEzZTVjLTk1Y2ItNDcxYy1hMzQ5LTU5ZmIyNDIwNTg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1dLCJDaXRhdGlvbktleVVwZGF0ZVR5cGUiOjAsIkNvbGxhYm9yYXRvcnMiOltdLCJDb3ZlclBhdGgiOnsiJGlkIjoiMTYiLCIkdHlwZSI6IlN3aXNzQWNhZGVtaWMuQ2l0YXZpLkxpbmtlZFJlc291cmNlLCBTd2lzc0FjYWRlbWljLkNpdGF2aSIsIkxpbmtlZFJlc291cmNlVHlwZSI6MSwiVXJpU3RyaW5nIjoiUm9iaW5ldHRlLCBGdWNocyBldCBhbCAyMDE1IC0gVHJhbnNjcmlwdGlvbmFsIHByb2dyYW1zIGRlZmluZSBtb2xlY3VsYXIgY2hhcmFjdGVyaXN0aWN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EvMjAxNSIsIkRvaSI6IjEwLjEwMzgvbmkuMzA5N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yNTYyMTgyNSIsIlVyaVN0cmluZyI6Imh0dHA6Ly93d3cubmNiaS5ubG0ubmloLmdvdi9wdWJtZWQvMjU2MjE4Mj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jFUMDk6MjE6NTUiLCJNb2RpZmllZEJ5IjoiX05pZUhhdSIsIklkIjoiZmZiNjk4ODctYThmOS00OWFiLTgwOTAtYTBkOThhMDA1MWJjIiwiTW9kaWZpZWRPbiI6IjIwMjQtMDItMjFUMDk6MjE6N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M4L25pLjMwOTQiLCJVcmlTdHJpbmciOiJodHRwczovL2RvaS5vcmcvMTAuMTAzOC9uaS4zMDk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xVDA5OjIxOjU1IiwiTW9kaWZpZWRCeSI6Il9OaWVIYXUiLCJJZCI6IjFkOGI4MWEzLTk3N2MtNGU3Zi05ZGMxLThmNGJiZmNjODY4MCIsIk1vZGlmaWVkT24iOiIyMDI0LTAyLTIxVDA5OjIxOjU1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UE1DNDM3MjE0MyIsIlVyaVN0cmluZyI6Imh0dHBzOi8vd3d3Lm5jYmkubmxtLm5paC5nb3YvcG1jL2FydGljbGVzL1BNQzQzNzIxND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4LzA5LzIwMjAiLCJEb2kiOiIxMC4xMDE2L2ouaXQuMjAyMC4wOC4wMDk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l0LjIwMjAuMDguMDA5IiwiVXJpU3RyaW5nIjoiaHR0cHM6Ly9kb2kub3JnLzEwLjEwMTYvai5pdC4yMDIwLjA4LjAwO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}</w:instrText>
          </w:r>
          <w:r w:rsidR="0089308F">
            <w:rPr>
              <w:rFonts w:ascii="Segoe UI" w:hAnsi="Segoe UI" w:cs="Segoe UI"/>
              <w:bCs/>
              <w:lang w:val="en-US"/>
            </w:rPr>
            <w:fldChar w:fldCharType="separate"/>
          </w:r>
          <w:r w:rsidR="0087553E">
            <w:rPr>
              <w:rFonts w:ascii="Segoe UI" w:hAnsi="Segoe UI" w:cs="Segoe UI"/>
              <w:bCs/>
              <w:lang w:val="en-US"/>
            </w:rPr>
            <w:t>(67, 68)</w:t>
          </w:r>
          <w:r w:rsidR="0089308F">
            <w:rPr>
              <w:rFonts w:ascii="Segoe UI" w:hAnsi="Segoe UI" w:cs="Segoe UI"/>
              <w:bCs/>
              <w:lang w:val="en-US"/>
            </w:rPr>
            <w:fldChar w:fldCharType="end"/>
          </w:r>
        </w:sdtContent>
      </w:sdt>
      <w:r w:rsidRPr="00780B75">
        <w:rPr>
          <w:rFonts w:ascii="Segoe UI" w:hAnsi="Segoe UI" w:cs="Segoe UI"/>
          <w:bCs/>
          <w:lang w:val="en-US"/>
        </w:rPr>
        <w:t xml:space="preserve">. </w:t>
      </w:r>
      <w:r w:rsidR="008312E7" w:rsidRPr="00780B75">
        <w:rPr>
          <w:rFonts w:ascii="Segoe UI" w:hAnsi="Segoe UI" w:cs="Segoe UI"/>
          <w:bCs/>
          <w:lang w:val="en-US"/>
        </w:rPr>
        <w:t xml:space="preserve">Furthermore, ILCs are known for their high degree of plasticity, </w:t>
      </w:r>
      <w:r w:rsidR="0005327E" w:rsidRPr="00780B75">
        <w:rPr>
          <w:rFonts w:ascii="Segoe UI" w:hAnsi="Segoe UI" w:cs="Segoe UI"/>
          <w:bCs/>
          <w:lang w:val="en-US"/>
        </w:rPr>
        <w:t xml:space="preserve">with various examples of ILC1-to-ILC3 conversion and vice versa in various organs and in </w:t>
      </w:r>
      <w:r w:rsidR="003C7190">
        <w:rPr>
          <w:rFonts w:ascii="Segoe UI" w:hAnsi="Segoe UI" w:cs="Segoe UI"/>
          <w:bCs/>
          <w:lang w:val="en-US"/>
        </w:rPr>
        <w:t xml:space="preserve">the </w:t>
      </w:r>
      <w:r w:rsidR="0005327E" w:rsidRPr="00780B75">
        <w:rPr>
          <w:rFonts w:ascii="Segoe UI" w:hAnsi="Segoe UI" w:cs="Segoe UI"/>
          <w:bCs/>
          <w:lang w:val="en-US"/>
        </w:rPr>
        <w:t>context</w:t>
      </w:r>
      <w:r w:rsidR="003C7190">
        <w:rPr>
          <w:rFonts w:ascii="Segoe UI" w:hAnsi="Segoe UI" w:cs="Segoe UI"/>
          <w:bCs/>
          <w:lang w:val="en-US"/>
        </w:rPr>
        <w:t xml:space="preserve"> of inflammation</w:t>
      </w:r>
      <w:r w:rsidR="0089308F">
        <w:rPr>
          <w:rFonts w:ascii="Segoe UI" w:hAnsi="Segoe UI" w:cs="Segoe UI"/>
          <w:bCs/>
          <w:lang w:val="en-US"/>
        </w:rPr>
        <w:t xml:space="preserve"> </w:t>
      </w:r>
      <w:sdt>
        <w:sdtPr>
          <w:rPr>
            <w:rFonts w:ascii="Segoe UI" w:hAnsi="Segoe UI" w:cs="Segoe UI"/>
            <w:bCs/>
            <w:lang w:val="en-US"/>
          </w:rPr>
          <w:alias w:val="To edit, see citavi.com/edit"/>
          <w:tag w:val="CitaviPlaceholder#fc8c6874-9c20-4545-a414-07a2ca19d2c5"/>
          <w:id w:val="-1770005064"/>
          <w:placeholder>
            <w:docPart w:val="DefaultPlaceholder_-1854013440"/>
          </w:placeholder>
        </w:sdtPr>
        <w:sdtContent>
          <w:r w:rsidR="0089308F">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djZDY5LTZmN2UtNDgzOC05YTNiLTJhMWU2YjIxMmY2NyIsIlJhbmdlTGVuZ3RoIjozLCJSZWZlcmVuY2VJZCI6IjY2OTg0ZTgzLTU1YzMtNGQwZi05ZjI0LTU1ZTNmODFkNjA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RGllZmVuYmFjaCIsIlByb3RlY3RlZCI6ZmFsc2UsIlNleCI6MCwiQ3JlYXRlZEJ5IjoiX05pZUhhdSIsIkNyZWF0ZWRPbiI6IjIwMjMtMTItMTVUMTM6NTc6MzQiLCJNb2RpZmllZEJ5IjoiX05pZUhhdSIsIklkIjoiZWUwZWQxZGYtMDVjNy00YzE2LThkZjAtMDEyYzIxYmE1NGY0IiwiTW9kaWZpZWRPbiI6IjIwMjMtMTItMTVUMTM6NTc6MzQiLCJQcm9qZWN0Ijp7IiRpZCI6IjgiLCIkdHlwZSI6IlN3aXNzQWNhZGVtaWMuQ2l0YXZpLlByb2plY3QsIFN3aXNzQWNhZGVtaWMuQ2l0YXZpIn19LHsiJGlkIjoiO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1dLCJDaXRhdGlvbktleVVwZGF0ZVR5cGUiOjAsIkNvbGxhYm9yYXRvcnMiOltdLCJEb2kiOiIxMC4xMDE2L2ouaW1tdW5pLjIwMTQuMDkuMDA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1MjM4MDkzIiwiVXJpU3RyaW5nIjoiaHR0cDovL3d3dy5uY2JpLm5sbS5uaWguZ292L3B1Ym1lZC8yNTIzODA5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yNTozNSIsIk1vZGlmaWVkQnkiOiJfTmllSGF1IiwiSWQiOiI1ZTkzOWIzYy1hOTJkLTQ1NjYtYWViOS02ODQwNTIxMTM3ZmMiLCJNb2RpZmllZE9uIjoiMjAyNS0wNy0wOVQxMzoyN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QxNzE3MTAiLCJVcmlTdHJpbmciOiJodHRwczovL3d3dy5uY2JpLm5sbS5uaWguZ292L3BtYy9hcnRpY2xlcy9QTUM0MTcxNzE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I1OjM1IiwiTW9kaWZpZWRCeSI6Il9OaWVIYXUiLCJJZCI6IjRiNzRlYjJlLWUxZjEtNDA3Yi1iMjliLTk1ZjBmMzk5OTJjYiIsIk1vZGlmaWVkT24iOiIyMDI1LTA3LTA5VDEzOjI1OjM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ltbXVuaS4yMDE0LjA5LjAwNSIsIlVyaVN0cmluZyI6Imh0dHBzOi8vZG9pLm9yZy8xMC4xMDE2L2ouaW1tdW5pLjIwMTQuMDkuMDA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wNy8yMDE1IiwiRG9pIjoiMTAuMTAxNi9qLmltbXVuaS4yMDE1LjA2LjAxO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yNjE4NzQxMyIsIlVyaVN0cmluZyI6Imh0dHA6Ly93d3cubmNiaS5ubG0ubmloLmdvdi9wdWJtZWQvMjYxODc0MT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jFUMTA6MTg6MDMiLCJNb2RpZmllZEJ5IjoiX05pZUhhdSIsIklkIjoiZGQxNDI0ZDAtMDlkOS00YWQ1LWJhNWYtN2MxZGMxNzgzYjg1IiwiTW9kaWZpZWRPbiI6IjIwMjQtMDItMjFUMTA6MTg6MDM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xMC4xMDE2L2ouaW1tdW5pLjIwMTUuMDYuMDE5IiwiVXJpU3RyaW5nIjoiaHR0cHM6Ly9kb2kub3JnLzEwLjEwMTYvai5pbW11bmkuMjAxNS4wNi4wMT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vMDEvMjAxMyIsIkRvaSI6IjEwLjEwMzgvbmF0dXJlMTE4MTMiLCJFZGl0b3JzIjpbXSwiRXZhbHVhdGlvbkNvbXBsZXhpdHkiOjAsIkV2YWx1YXRpb25Tb3VyY2VUZXh0Rm9ybWF0IjowLCJHcm91cHMiOltdLCJIYXNMYWJlbDEiOmZhbHNlLCJIYXNMYWJlbDIiOmZhbHNlLCJLZXl3b3JkcyI6W10sIkxhbmd1YWdlIjoiZW5nIiwiTGFuZ3VhZ2VDb2RlIjoiZW4i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zOC9uYXR1cmUxMTgxMyIsIlVyaVN0cmluZyI6Imh0dHBzOi8vZG9pLm9yZy8xMC4xMDM4L25hdHVyZTExODEz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}</w:instrText>
          </w:r>
          <w:r w:rsidR="0089308F">
            <w:rPr>
              <w:rFonts w:ascii="Segoe UI" w:hAnsi="Segoe UI" w:cs="Segoe UI"/>
              <w:bCs/>
              <w:lang w:val="en-US"/>
            </w:rPr>
            <w:fldChar w:fldCharType="separate"/>
          </w:r>
          <w:r w:rsidR="0087553E">
            <w:rPr>
              <w:rFonts w:ascii="Segoe UI" w:hAnsi="Segoe UI" w:cs="Segoe UI"/>
              <w:bCs/>
              <w:lang w:val="en-US"/>
            </w:rPr>
            <w:t>(69–71)</w:t>
          </w:r>
          <w:r w:rsidR="0089308F">
            <w:rPr>
              <w:rFonts w:ascii="Segoe UI" w:hAnsi="Segoe UI" w:cs="Segoe UI"/>
              <w:bCs/>
              <w:lang w:val="en-US"/>
            </w:rPr>
            <w:fldChar w:fldCharType="end"/>
          </w:r>
        </w:sdtContent>
      </w:sdt>
      <w:r w:rsidR="0005327E" w:rsidRPr="00780B75">
        <w:rPr>
          <w:rFonts w:ascii="Segoe UI" w:hAnsi="Segoe UI" w:cs="Segoe UI"/>
          <w:bCs/>
          <w:lang w:val="en-US"/>
        </w:rPr>
        <w:t xml:space="preserve">. </w:t>
      </w:r>
      <w:r w:rsidR="001578E8" w:rsidRPr="00780B75">
        <w:rPr>
          <w:rFonts w:ascii="Segoe UI" w:hAnsi="Segoe UI" w:cs="Segoe UI"/>
          <w:bCs/>
          <w:lang w:val="en-US"/>
        </w:rPr>
        <w:t xml:space="preserve">NK cells/ILC1s/ILC3s </w:t>
      </w:r>
      <w:r w:rsidR="00BD0C2B" w:rsidRPr="00780B75">
        <w:rPr>
          <w:rFonts w:ascii="Segoe UI" w:hAnsi="Segoe UI" w:cs="Segoe UI"/>
          <w:bCs/>
          <w:lang w:val="en-US"/>
        </w:rPr>
        <w:t xml:space="preserve">are co-enriched </w:t>
      </w:r>
      <w:r w:rsidR="001578E8" w:rsidRPr="00780B75">
        <w:rPr>
          <w:rFonts w:ascii="Segoe UI" w:hAnsi="Segoe UI" w:cs="Segoe UI"/>
          <w:bCs/>
          <w:lang w:val="en-US"/>
        </w:rPr>
        <w:t xml:space="preserve">with epithelial II cells </w:t>
      </w:r>
      <w:r w:rsidR="00BD0C2B" w:rsidRPr="00780B75">
        <w:rPr>
          <w:rFonts w:ascii="Segoe UI" w:hAnsi="Segoe UI" w:cs="Segoe UI"/>
          <w:bCs/>
          <w:lang w:val="en-US"/>
        </w:rPr>
        <w:t xml:space="preserve">under </w:t>
      </w:r>
      <w:r w:rsidR="0036367F">
        <w:rPr>
          <w:rFonts w:ascii="Segoe UI" w:hAnsi="Segoe UI" w:cs="Segoe UI"/>
          <w:bCs/>
          <w:lang w:val="en-US"/>
        </w:rPr>
        <w:t>homeostatic</w:t>
      </w:r>
      <w:r w:rsidR="00BD0C2B" w:rsidRPr="00780B75">
        <w:rPr>
          <w:rFonts w:ascii="Segoe UI" w:hAnsi="Segoe UI" w:cs="Segoe UI"/>
          <w:bCs/>
          <w:lang w:val="en-US"/>
        </w:rPr>
        <w:t xml:space="preserve"> condition but this co-enrichment is resolved </w:t>
      </w:r>
      <w:r w:rsidR="001578E8" w:rsidRPr="00780B75">
        <w:rPr>
          <w:rFonts w:ascii="Segoe UI" w:hAnsi="Segoe UI" w:cs="Segoe UI"/>
          <w:bCs/>
          <w:lang w:val="en-US"/>
        </w:rPr>
        <w:t>after one dose of IL-33. Epithelial II cells represent the epithelial layer of the basal part of the villi including the crypts which harbor ISCs being highly proliferative</w:t>
      </w:r>
      <w:r w:rsidR="0089308F">
        <w:rPr>
          <w:rFonts w:ascii="Segoe UI" w:hAnsi="Segoe UI" w:cs="Segoe UI"/>
          <w:bCs/>
          <w:lang w:val="en-US"/>
        </w:rPr>
        <w:t xml:space="preserve"> </w:t>
      </w:r>
      <w:sdt>
        <w:sdtPr>
          <w:rPr>
            <w:rFonts w:ascii="Segoe UI" w:hAnsi="Segoe UI" w:cs="Segoe UI"/>
            <w:bCs/>
            <w:lang w:val="en-US"/>
          </w:rPr>
          <w:alias w:val="To edit, see citavi.com/edit"/>
          <w:tag w:val="CitaviPlaceholder#bc5fb769-2635-4277-aa4b-01362758e10d"/>
          <w:id w:val="-1196226080"/>
          <w:placeholder>
            <w:docPart w:val="DefaultPlaceholder_-1854013440"/>
          </w:placeholder>
        </w:sdtPr>
        <w:sdtContent>
          <w:r w:rsidR="0089308F">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MzUxOGM1LTI5NmEtNDQ1MS04MmQxLTg2ZmI1MWVlODIwMCIsIlJhbmdlTGVuZ3RoIjo0LCJSZWZlcmVuY2VJZCI6IjNlZTk4OGIzLTI0OTctNGM4Ny04YzFiLTE3ZmE0MjBjZjE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NDY5LTc1ODAuMjAwOC4wMDkyNS54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I0NzU1NTgiLCJVcmlTdHJpbmciOiJodHRwczovL3d3dy5uY2JpLm5sbS5uaWguZ292L3BtYy9hcnRpY2xlcy9QTUMyNDc1NTU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0LTAxVDA4OjA2OjQ1IiwiTW9kaWZpZWRCeSI6Il9OaWVIYXUiLCJJZCI6ImRkYjQ3N2VmLWViZWUtNDg0MS05MzlhLWIwMzYwYTA1MTJiOCIsIk1vZGlmaWVkT24iOiIyMDI0LTA0LTAxVDA4OjA2OjQ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2MzgwNzAiLCJVcmlTdHJpbmciOiJodHRwOi8vd3d3Lm5jYmkubmxtLm5paC5nb3YvcHVibWVkLzE4NjM4MDc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0LTAxVDA4OjA2OjQ1IiwiTW9kaWZpZWRCeSI6Il9OaWVIYXUiLCJJZCI6IjBkYzBkYTA5LWU5MmEtNDdlMy04ODYxLTUyYjljMzRkNjhiMiIsIk1vZGlmaWVkT24iOiIyMDI0LTA0LTAxVDA4OjA2OjQ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qLjE0NjktNzU4MC4yMDA4LjAwOTI1LngiLCJVcmlTdHJpbmciOiJodHRwczovL2RvaS5vcmcvMTAuMTExMS9qLjE0NjktNzU4MC4yMDA4LjAwOTI1Ln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}</w:instrText>
          </w:r>
          <w:r w:rsidR="0089308F">
            <w:rPr>
              <w:rFonts w:ascii="Segoe UI" w:hAnsi="Segoe UI" w:cs="Segoe UI"/>
              <w:bCs/>
              <w:lang w:val="en-US"/>
            </w:rPr>
            <w:fldChar w:fldCharType="separate"/>
          </w:r>
          <w:r w:rsidR="0087553E">
            <w:rPr>
              <w:rFonts w:ascii="Segoe UI" w:hAnsi="Segoe UI" w:cs="Segoe UI"/>
              <w:bCs/>
              <w:lang w:val="en-US"/>
            </w:rPr>
            <w:t>(72)</w:t>
          </w:r>
          <w:r w:rsidR="0089308F">
            <w:rPr>
              <w:rFonts w:ascii="Segoe UI" w:hAnsi="Segoe UI" w:cs="Segoe UI"/>
              <w:bCs/>
              <w:lang w:val="en-US"/>
            </w:rPr>
            <w:fldChar w:fldCharType="end"/>
          </w:r>
        </w:sdtContent>
      </w:sdt>
      <w:r w:rsidR="001578E8" w:rsidRPr="00780B75">
        <w:rPr>
          <w:rFonts w:ascii="Segoe UI" w:hAnsi="Segoe UI" w:cs="Segoe UI"/>
          <w:bCs/>
          <w:lang w:val="en-US"/>
        </w:rPr>
        <w:t xml:space="preserve">. </w:t>
      </w:r>
      <w:r w:rsidR="003C7190">
        <w:rPr>
          <w:rFonts w:ascii="Segoe UI" w:hAnsi="Segoe UI" w:cs="Segoe UI"/>
          <w:bCs/>
          <w:lang w:val="en-US"/>
        </w:rPr>
        <w:t>S</w:t>
      </w:r>
      <w:r w:rsidR="001578E8" w:rsidRPr="00780B75">
        <w:rPr>
          <w:rFonts w:ascii="Segoe UI" w:hAnsi="Segoe UI" w:cs="Segoe UI"/>
          <w:bCs/>
          <w:lang w:val="en-US"/>
        </w:rPr>
        <w:t>mall intestinal organoids co-culture with ILC1s for 4 days has been shown to increase the transcriptional C</w:t>
      </w:r>
      <w:r w:rsidR="003C7190">
        <w:rPr>
          <w:rFonts w:ascii="Segoe UI" w:hAnsi="Segoe UI" w:cs="Segoe UI"/>
          <w:bCs/>
          <w:lang w:val="en-US"/>
        </w:rPr>
        <w:t>D</w:t>
      </w:r>
      <w:r w:rsidR="001578E8" w:rsidRPr="00780B75">
        <w:rPr>
          <w:rFonts w:ascii="Segoe UI" w:hAnsi="Segoe UI" w:cs="Segoe UI"/>
          <w:bCs/>
          <w:lang w:val="en-US"/>
        </w:rPr>
        <w:t>44-expression in epithelial cells, and enlarged CD44</w:t>
      </w:r>
      <w:r w:rsidR="001578E8" w:rsidRPr="00780B75">
        <w:rPr>
          <w:rFonts w:ascii="Segoe UI" w:hAnsi="Segoe UI" w:cs="Segoe UI"/>
          <w:bCs/>
          <w:vertAlign w:val="superscript"/>
          <w:lang w:val="en-US"/>
        </w:rPr>
        <w:t>+</w:t>
      </w:r>
      <w:r w:rsidR="001578E8" w:rsidRPr="00780B75">
        <w:rPr>
          <w:rFonts w:ascii="Segoe UI" w:hAnsi="Segoe UI" w:cs="Segoe UI"/>
          <w:bCs/>
          <w:lang w:val="en-US"/>
        </w:rPr>
        <w:t xml:space="preserve"> crypt buds are built in the presence of ILC1s, with identified signature genes in ILC1s suggesting extracellular matrix remodeling driven by TNF-α</w:t>
      </w:r>
      <w:r w:rsidR="00090350">
        <w:rPr>
          <w:rFonts w:ascii="Segoe UI" w:hAnsi="Segoe UI" w:cs="Segoe UI"/>
          <w:bCs/>
          <w:lang w:val="en-US"/>
        </w:rPr>
        <w:t xml:space="preserve"> </w:t>
      </w:r>
      <w:sdt>
        <w:sdtPr>
          <w:rPr>
            <w:rFonts w:ascii="Segoe UI" w:hAnsi="Segoe UI" w:cs="Segoe UI"/>
            <w:bCs/>
            <w:lang w:val="en-US"/>
          </w:rPr>
          <w:alias w:val="To edit, see citavi.com/edit"/>
          <w:tag w:val="CitaviPlaceholder#0e337aba-6c18-4d19-8b2d-8fa4dd282582"/>
          <w:id w:val="1031376354"/>
          <w:placeholder>
            <w:docPart w:val="DefaultPlaceholder_-1854013440"/>
          </w:placeholder>
        </w:sdtPr>
        <w:sdtContent>
          <w:r w:rsidR="00090350">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DhjZDgyLWEwMWUtNDNjZS05NzAwLWEwZmEzYzMzNDQ2NSIsIlJhbmdlTGVuZ3RoIjo0LCJSZWZlcmVuY2VJZCI6IjIzZjE3MDJiLTExNTktNDVjMi04YTAyLTc5ZTZkMDE3Y2M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A5LzIwMjAiLCJEb2kiOiIxMC4xMDM4L3M0MTU2My0wMjAtMDc4My04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lBNQzc2MTE1NzQiLCJVcmlTdHJpbmciOiJodHRwczovL3d3dy5uY2JpLm5sbS5uaWguZ292L3BtYy9hcnRpY2xlcy9QTUM3NjExNTc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MwVDEyOjAxOjE1IiwiTW9kaWZpZWRCeSI6Il9OaWVIYXUiLCJJZCI6IjcxNTdjOTc4LWNjYzAtNDk5Ny1iNzYxLTQ1ZDkxMzBmMWY5ZCIsIk1vZGlmaWVkT24iOiIyMDI0LTAzLTMwVDEyOjAxOjE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zOC9zNDE1NjMtMDIwLTA3ODMtOCIsIlVyaVN0cmluZyI6Imh0dHBzOi8vZG9pLm9yZy8xMC4xMDM4L3M0MTU2My0wMjAtMDc4My04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MwVDEyOjAxOjE1IiwiTW9kaWZpZWRCeSI6Il9OaWVIYXUiLCJJZCI6IjQ3MTVlY2VmLTM1YzEtNGM3ZC1hMTgwLTczZjE0ODAyYzUyYyIsIk1vZGlmaWVkT24iOiIyMDI0LTAzLTMwVDEyOjAxOjE1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zI4OTU1MDciLCJVcmlTdHJpbmciOiJodHRwOi8vd3d3Lm5jYmkubmxtLm5paC5nb3YvcHVibWVkLzMyODk1NTA3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}</w:instrText>
          </w:r>
          <w:r w:rsidR="00090350">
            <w:rPr>
              <w:rFonts w:ascii="Segoe UI" w:hAnsi="Segoe UI" w:cs="Segoe UI"/>
              <w:bCs/>
              <w:lang w:val="en-US"/>
            </w:rPr>
            <w:fldChar w:fldCharType="separate"/>
          </w:r>
          <w:r w:rsidR="0087553E">
            <w:rPr>
              <w:rFonts w:ascii="Segoe UI" w:hAnsi="Segoe UI" w:cs="Segoe UI"/>
              <w:bCs/>
              <w:lang w:val="en-US"/>
            </w:rPr>
            <w:t>(73)</w:t>
          </w:r>
          <w:r w:rsidR="00090350">
            <w:rPr>
              <w:rFonts w:ascii="Segoe UI" w:hAnsi="Segoe UI" w:cs="Segoe UI"/>
              <w:bCs/>
              <w:lang w:val="en-US"/>
            </w:rPr>
            <w:fldChar w:fldCharType="end"/>
          </w:r>
        </w:sdtContent>
      </w:sdt>
      <w:r w:rsidR="001578E8" w:rsidRPr="00780B75">
        <w:rPr>
          <w:rFonts w:ascii="Segoe UI" w:hAnsi="Segoe UI" w:cs="Segoe UI"/>
          <w:bCs/>
          <w:lang w:val="en-US"/>
        </w:rPr>
        <w:t xml:space="preserve">. </w:t>
      </w:r>
      <w:r w:rsidR="005F6287" w:rsidRPr="00780B75">
        <w:rPr>
          <w:rFonts w:ascii="Segoe UI" w:hAnsi="Segoe UI" w:cs="Segoe UI"/>
          <w:bCs/>
          <w:lang w:val="en-US"/>
        </w:rPr>
        <w:t xml:space="preserve">Besides </w:t>
      </w:r>
      <w:proofErr w:type="spellStart"/>
      <w:r w:rsidR="005F6287" w:rsidRPr="00780B75">
        <w:rPr>
          <w:rFonts w:ascii="Segoe UI" w:hAnsi="Segoe UI" w:cs="Segoe UI"/>
          <w:bCs/>
          <w:lang w:val="en-US"/>
        </w:rPr>
        <w:t>EpCAM</w:t>
      </w:r>
      <w:proofErr w:type="spellEnd"/>
      <w:r w:rsidR="005F6287" w:rsidRPr="00780B75">
        <w:rPr>
          <w:rFonts w:ascii="Segoe UI" w:hAnsi="Segoe UI" w:cs="Segoe UI"/>
          <w:bCs/>
          <w:lang w:val="en-US"/>
        </w:rPr>
        <w:t xml:space="preserve"> and Ki67, the epithelia II cluster showed high levels of CD44 and Sca1, which may </w:t>
      </w:r>
      <w:r w:rsidR="001578E8" w:rsidRPr="00780B75">
        <w:rPr>
          <w:rFonts w:ascii="Segoe UI" w:hAnsi="Segoe UI" w:cs="Segoe UI"/>
          <w:bCs/>
          <w:lang w:val="en-US"/>
        </w:rPr>
        <w:t xml:space="preserve">suggest </w:t>
      </w:r>
      <w:r w:rsidR="005F6287" w:rsidRPr="00780B75">
        <w:rPr>
          <w:rFonts w:ascii="Segoe UI" w:hAnsi="Segoe UI" w:cs="Segoe UI"/>
          <w:bCs/>
          <w:lang w:val="en-US"/>
        </w:rPr>
        <w:t xml:space="preserve">that NK cells/ILC1s/ILC3s are involved in shaping microanatomical tissue architecture and the ISC niche </w:t>
      </w:r>
      <w:r w:rsidR="001578E8" w:rsidRPr="00780B75">
        <w:rPr>
          <w:rFonts w:ascii="Segoe UI" w:hAnsi="Segoe UI" w:cs="Segoe UI"/>
          <w:bCs/>
          <w:lang w:val="en-US"/>
        </w:rPr>
        <w:t xml:space="preserve">as described in organoids </w:t>
      </w:r>
      <w:r w:rsidR="00780B75" w:rsidRPr="00780B75">
        <w:rPr>
          <w:rFonts w:ascii="Segoe UI" w:hAnsi="Segoe UI" w:cs="Segoe UI"/>
          <w:bCs/>
          <w:lang w:val="en-US"/>
        </w:rPr>
        <w:t>but would require further investigations</w:t>
      </w:r>
      <w:r w:rsidR="001578E8" w:rsidRPr="00780B75">
        <w:rPr>
          <w:rFonts w:ascii="Segoe UI" w:hAnsi="Segoe UI" w:cs="Segoe UI"/>
          <w:bCs/>
          <w:lang w:val="en-US"/>
        </w:rPr>
        <w:t xml:space="preserve">. </w:t>
      </w:r>
      <w:r w:rsidR="00780B75" w:rsidRPr="00780B75">
        <w:rPr>
          <w:rFonts w:ascii="Segoe UI" w:hAnsi="Segoe UI" w:cs="Segoe UI"/>
          <w:bCs/>
          <w:lang w:val="en-US"/>
        </w:rPr>
        <w:t>Furthermore</w:t>
      </w:r>
      <w:r w:rsidR="001578E8" w:rsidRPr="00780B75">
        <w:rPr>
          <w:rFonts w:ascii="Segoe UI" w:hAnsi="Segoe UI" w:cs="Segoe UI"/>
          <w:bCs/>
          <w:lang w:val="en-US"/>
        </w:rPr>
        <w:t xml:space="preserve">, ILC3s are closely associated with gut homeostasis. ILC3s obtain a proactive role towards ISC after epithelial tissue damage and IL-22 expressed by ILC3s is one of the factors important for the maintenance of ISC afterwards </w:t>
      </w:r>
      <w:sdt>
        <w:sdtPr>
          <w:rPr>
            <w:rFonts w:ascii="Segoe UI" w:hAnsi="Segoe UI" w:cs="Segoe UI"/>
            <w:bCs/>
            <w:lang w:val="en-US"/>
          </w:rPr>
          <w:alias w:val="To edit, see citavi.com/edit"/>
          <w:tag w:val="CitaviPlaceholder#6e1c05ac-371a-4051-9f49-14ce4c31faa2"/>
          <w:id w:val="1464472193"/>
          <w:placeholder>
            <w:docPart w:val="DefaultPlaceholder_-1854013440"/>
          </w:placeholder>
        </w:sdtPr>
        <w:sdtContent>
          <w:r w:rsidR="007B29AF">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OTYyN2I4LTQ1MDYtNGJiMy1iNmIyLTMxZjZmODBhNGM4MiIsIlJhbmdlTGVuZ3RoIjo0LCJSZWZlcmVuY2VJZCI6ImIwNGQ1NjdhLTgyYTItNDEzNy1hMmVlLWM1NDZmM2MyMW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EvMDkvMjAxNSIsIkRvaSI6IjEwLjEwODQvamVtLjIwMTUwMzE4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lBNQzQ2MTIwOTQiLCJVcmlTdHJpbmciOiJodHRwczovL3d3dy5uY2JpLm5sbS5uaWguZ292L3BtYy9hcnRpY2xlcy9QTUM0NjEyMDk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MxVDA5OjUxOjA4IiwiTW9kaWZpZWRCeSI6Il9OaWVIYXUiLCJJZCI6IjFlYjQ2YTBjLTY1NzQtNGQxNC1iZDZkLWIxYTBjMDM1N2ZiNyIsIk1vZGlmaWVkT24iOiIyMDI0LTAzLTMxVDA5OjUxOjA4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jYzOTIyMjMiLCJVcmlTdHJpbmciOiJodHRwOi8vd3d3Lm5jYmkubmxtLm5paC5nb3YvcHVibWVkLzI2MzkyMjI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MxVDA5OjUxOjA4IiwiTW9kaWZpZWRCeSI6Il9OaWVIYXUiLCJJZCI6IjlmNGNlNDg5LWU4OTgtNDI5OC04Y2ExLWZkNGJhNzBmMjM2ZCIsIk1vZGlmaWVkT24iOiIyMDI0LTAzLTMxVDA5OjUxOjA4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4NC9qZW0uMjAxNTAzMTgiLCJVcmlTdHJpbmciOiJodHRwczovL2RvaS5vcmcvMTAuMTA4NC9qZW0uMjAxNTAzMT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}</w:instrText>
          </w:r>
          <w:r w:rsidR="007B29AF">
            <w:rPr>
              <w:rFonts w:ascii="Segoe UI" w:hAnsi="Segoe UI" w:cs="Segoe UI"/>
              <w:bCs/>
              <w:lang w:val="en-US"/>
            </w:rPr>
            <w:fldChar w:fldCharType="separate"/>
          </w:r>
          <w:r w:rsidR="0087553E">
            <w:rPr>
              <w:rFonts w:ascii="Segoe UI" w:hAnsi="Segoe UI" w:cs="Segoe UI"/>
              <w:bCs/>
              <w:lang w:val="en-US"/>
            </w:rPr>
            <w:t>(74)</w:t>
          </w:r>
          <w:r w:rsidR="007B29AF">
            <w:rPr>
              <w:rFonts w:ascii="Segoe UI" w:hAnsi="Segoe UI" w:cs="Segoe UI"/>
              <w:bCs/>
              <w:lang w:val="en-US"/>
            </w:rPr>
            <w:fldChar w:fldCharType="end"/>
          </w:r>
        </w:sdtContent>
      </w:sdt>
      <w:r w:rsidR="001578E8" w:rsidRPr="00780B75">
        <w:rPr>
          <w:rFonts w:ascii="Segoe UI" w:hAnsi="Segoe UI" w:cs="Segoe UI"/>
          <w:bCs/>
          <w:lang w:val="en-US"/>
        </w:rPr>
        <w:t>. Intestinal ILC3s are also directly involved in the DNA damage response of ISC regulating this by IL-22 secretion</w:t>
      </w:r>
      <w:r w:rsidR="007B29AF">
        <w:rPr>
          <w:rFonts w:ascii="Segoe UI" w:hAnsi="Segoe UI" w:cs="Segoe UI"/>
          <w:bCs/>
          <w:lang w:val="en-US"/>
        </w:rPr>
        <w:t xml:space="preserve"> </w:t>
      </w:r>
      <w:sdt>
        <w:sdtPr>
          <w:rPr>
            <w:rFonts w:ascii="Segoe UI" w:hAnsi="Segoe UI" w:cs="Segoe UI"/>
            <w:bCs/>
            <w:lang w:val="en-US"/>
          </w:rPr>
          <w:alias w:val="To edit, see citavi.com/edit"/>
          <w:tag w:val="CitaviPlaceholder#94839967-cab8-46e9-a258-4aff14796389"/>
          <w:id w:val="1668980795"/>
          <w:placeholder>
            <w:docPart w:val="DefaultPlaceholder_-1854013440"/>
          </w:placeholder>
        </w:sdtPr>
        <w:sdtContent>
          <w:r w:rsidR="007B29AF">
            <w:rPr>
              <w:rFonts w:ascii="Segoe UI" w:hAnsi="Segoe UI" w:cs="Segoe UI"/>
              <w:bCs/>
              <w:lang w:val="en-US"/>
            </w:rPr>
            <w:fldChar w:fldCharType="begin"/>
          </w:r>
          <w:r w:rsidR="00ED484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Tk4YjVkLTkwNDgtNGFlYS04MjA1LTRjMmRlYWMzYWQyNiIsIlJhbmdlTGVuZ3RoIjo0LCJSZWZlcmVuY2VJZCI6IjU1Y2MzMjBlLTQ4ZDAtNDAxOC04OThjLTFmZTE3NDM0NDU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8wMS8yMDE5IiwiRG9pIjoiMTAuMTAzOC9zNDE1ODYtMDE5LTA4OTktNy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M4L3M0MTU4Ni0wMTktMDg5OS03IiwiVXJpU3RyaW5nIjoiaHR0cHM6Ly9kb2kub3JnLzEwLjEwMzgvczQxNTg2LTAxOS0wODk5LT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zFUMDk6NTk6MzIiLCJNb2RpZmllZEJ5IjoiX05pZUhhdSIsIklkIjoiNTJkZmU1MWUtNjM5Yy00ZGM2LTg4OWQtZjM5YzM0ODExYTJkIiwiTW9kaWZpZWRPbiI6IjIwMjQtMDMtMzFUMDk6NTk6MzI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2NDIwMDkxIiwiVXJpU3RyaW5nIjoiaHR0cHM6Ly93d3cubmNiaS5ubG0ubmloLmdvdi9wbWMvYXJ0aWNsZXMvUE1DNjQyMDA5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zMVQwOTo1OTozMiIsIk1vZGlmaWVkQnkiOiJfTmllSGF1IiwiSWQiOiJlNjk0NTM3Mi1jNjE0LTQ5MmItODRiZS01NzMzMGMzMzYzMDEiLCJNb2RpZmllZE9uIjoiMjAyNC0wMy0zMVQwOTo1OTozMi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MwNzAwOTE0IiwiVXJpU3RyaW5nIjoiaHR0cDovL3d3dy5uY2JpLm5sbS5uaWguZ292L3B1Ym1lZC8zMDcwMDkxN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}</w:instrText>
          </w:r>
          <w:r w:rsidR="007B29AF">
            <w:rPr>
              <w:rFonts w:ascii="Segoe UI" w:hAnsi="Segoe UI" w:cs="Segoe UI"/>
              <w:bCs/>
              <w:lang w:val="en-US"/>
            </w:rPr>
            <w:fldChar w:fldCharType="separate"/>
          </w:r>
          <w:r w:rsidR="0087553E">
            <w:rPr>
              <w:rFonts w:ascii="Segoe UI" w:hAnsi="Segoe UI" w:cs="Segoe UI"/>
              <w:bCs/>
              <w:lang w:val="en-US"/>
            </w:rPr>
            <w:t>(75)</w:t>
          </w:r>
          <w:r w:rsidR="007B29AF">
            <w:rPr>
              <w:rFonts w:ascii="Segoe UI" w:hAnsi="Segoe UI" w:cs="Segoe UI"/>
              <w:bCs/>
              <w:lang w:val="en-US"/>
            </w:rPr>
            <w:fldChar w:fldCharType="end"/>
          </w:r>
        </w:sdtContent>
      </w:sdt>
      <w:r w:rsidR="001578E8" w:rsidRPr="00780B75">
        <w:rPr>
          <w:rFonts w:ascii="Segoe UI" w:hAnsi="Segoe UI" w:cs="Segoe UI"/>
          <w:bCs/>
          <w:lang w:val="en-US"/>
        </w:rPr>
        <w:t>.</w:t>
      </w:r>
    </w:p>
    <w:p w14:paraId="3D5646C2" w14:textId="299316DC" w:rsidR="008709BF" w:rsidRDefault="008709BF" w:rsidP="008709BF">
      <w:pPr>
        <w:jc w:val="both"/>
        <w:rPr>
          <w:rFonts w:ascii="Segoe UI" w:hAnsi="Segoe UI" w:cs="Segoe UI"/>
          <w:bCs/>
          <w:lang w:val="en-US"/>
        </w:rPr>
      </w:pPr>
      <w:r>
        <w:rPr>
          <w:rFonts w:ascii="Segoe UI" w:hAnsi="Segoe UI" w:cs="Segoe UI"/>
          <w:bCs/>
          <w:lang w:val="en-US"/>
        </w:rPr>
        <w:t xml:space="preserve">With MELC, we only studied adaptations of ILCs on the protein level. </w:t>
      </w:r>
      <w:commentRangeStart w:id="36"/>
      <w:r>
        <w:rPr>
          <w:rFonts w:ascii="Segoe UI" w:hAnsi="Segoe UI" w:cs="Segoe UI"/>
          <w:bCs/>
          <w:lang w:val="en-US"/>
        </w:rPr>
        <w:t xml:space="preserve">However, as fast responders at early time points of inflammation, it </w:t>
      </w:r>
      <w:r w:rsidR="00665BE7">
        <w:rPr>
          <w:rFonts w:ascii="Segoe UI" w:hAnsi="Segoe UI" w:cs="Segoe UI"/>
          <w:bCs/>
          <w:lang w:val="en-US"/>
        </w:rPr>
        <w:t xml:space="preserve">may be interesting to </w:t>
      </w:r>
      <w:r>
        <w:rPr>
          <w:rFonts w:ascii="Segoe UI" w:hAnsi="Segoe UI" w:cs="Segoe UI"/>
          <w:bCs/>
          <w:lang w:val="en-US"/>
        </w:rPr>
        <w:t xml:space="preserve">study potential changes </w:t>
      </w:r>
      <w:r w:rsidR="00665BE7">
        <w:rPr>
          <w:rFonts w:ascii="Segoe UI" w:hAnsi="Segoe UI" w:cs="Segoe UI"/>
          <w:bCs/>
          <w:lang w:val="en-US"/>
        </w:rPr>
        <w:t xml:space="preserve">also </w:t>
      </w:r>
      <w:r>
        <w:rPr>
          <w:rFonts w:ascii="Segoe UI" w:hAnsi="Segoe UI" w:cs="Segoe UI"/>
          <w:bCs/>
          <w:lang w:val="en-US"/>
        </w:rPr>
        <w:t xml:space="preserve">on the transcriptional level using spatial transcriptomics. </w:t>
      </w:r>
      <w:commentRangeEnd w:id="36"/>
      <w:r w:rsidR="00665BE7">
        <w:rPr>
          <w:rStyle w:val="Kommentarzeichen"/>
        </w:rPr>
        <w:commentReference w:id="36"/>
      </w:r>
      <w:r w:rsidR="001C295B">
        <w:rPr>
          <w:rFonts w:ascii="Segoe UI" w:hAnsi="Segoe UI" w:cs="Segoe UI"/>
          <w:bCs/>
          <w:lang w:val="en-US"/>
        </w:rPr>
        <w:t>T</w:t>
      </w:r>
      <w:r>
        <w:rPr>
          <w:rFonts w:ascii="Segoe UI" w:hAnsi="Segoe UI" w:cs="Segoe UI"/>
          <w:bCs/>
          <w:lang w:val="en-US"/>
        </w:rPr>
        <w:t>his would complement the limitations of MELC in staining cytokines in the tissue</w:t>
      </w:r>
      <w:r w:rsidR="00665BE7">
        <w:rPr>
          <w:rFonts w:ascii="Segoe UI" w:hAnsi="Segoe UI" w:cs="Segoe UI"/>
          <w:bCs/>
          <w:lang w:val="en-US"/>
        </w:rPr>
        <w:t xml:space="preserve"> and gain addi</w:t>
      </w:r>
      <w:r w:rsidR="001C295B">
        <w:rPr>
          <w:rFonts w:ascii="Segoe UI" w:hAnsi="Segoe UI" w:cs="Segoe UI"/>
          <w:bCs/>
          <w:lang w:val="en-US"/>
        </w:rPr>
        <w:t>ti</w:t>
      </w:r>
      <w:r w:rsidR="00665BE7">
        <w:rPr>
          <w:rFonts w:ascii="Segoe UI" w:hAnsi="Segoe UI" w:cs="Segoe UI"/>
          <w:bCs/>
          <w:lang w:val="en-US"/>
        </w:rPr>
        <w:t>onal information about cell communication within the niche</w:t>
      </w:r>
      <w:r>
        <w:rPr>
          <w:rFonts w:ascii="Segoe UI" w:hAnsi="Segoe UI" w:cs="Segoe UI"/>
          <w:bCs/>
          <w:lang w:val="en-US"/>
        </w:rPr>
        <w:t xml:space="preserve">. A combined approach of spatial proteomics and spatial transcriptomics data </w:t>
      </w:r>
      <w:sdt>
        <w:sdtPr>
          <w:rPr>
            <w:rFonts w:ascii="Segoe UI" w:hAnsi="Segoe UI" w:cs="Segoe UI"/>
            <w:bCs/>
            <w:lang w:val="en-US"/>
          </w:rPr>
          <w:alias w:val="To edit, see citavi.com/edit"/>
          <w:tag w:val="CitaviPlaceholder#d435d86f-ccd8-47a7-b36f-0a87277b41b9"/>
          <w:id w:val="1262110434"/>
          <w:placeholder>
            <w:docPart w:val="DefaultPlaceholder_-1854013440"/>
          </w:placeholder>
        </w:sdtPr>
        <w:sdtContent>
          <w:r w:rsidR="007C0255">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ThkNDQ2LWUwMDYtNGFjZS05NDBjLTlmNDA0NjU0MjgwYSIsIlJhbmdlTGVuZ3RoIjozLCJSZWZlcmVuY2VJZCI6ImU4OWY5NjM0LTA3OWMtNGY0OC1iYjkwLTJhZTBkODgxYjg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MzkzOTE0IiwiVXJpU3RyaW5nIjoiaHR0cDovL3d3dy5uY2JpLm5sbS5uaWguZ292L3B1Ym1lZC8zMjM5Mzkx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zMjozNyIsIk1vZGlmaWVkQnkiOiJfTmllSGF1IiwiSWQiOiI3ODhmN2U2Zi1hMTA5LTRlNDItOTI5Yi1jMGJjOTVhM2I5MmIiLCJNb2RpZmllZE9uIjoiMjAyNS0wNy0wOVQxMzozMjozNy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zgvczQxNTg3LTAyMC0wNDcyLTkiLCJVcmlTdHJpbmciOiJodHRwczovL2RvaS5vcmcvMTAuMTAzOC9zNDE1ODctMDIwLTA0NzIt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c0IiwiJHR5cGUiOiJTd2lzc0FjYWRlbWljLkNpdGF2aS5MaW5rZWRSZXNvdXJjZSwgU3dpc3NBY2FkZW1pYy5DaXRhdmkiLCJMaW5rZWRSZXNvdXJjZVR5cGUiOjEsIlVyaVN0cmluZyI6Ik1vdGhlcywgUGFzY3VhbC1SZWd1YW50IGV0IGFsIDIwMjMgLSBEaXN0aW5jdCB0aXNzdWUgbmljaGVzIGRpcmVjdCBsdW5nLmpwZy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zBUMTA6MzY6MzUiLCJNb2RpZmllZEJ5IjoiX05pZUhhdSIsIklkIjoiZTUxMDljYmItOTcxNS00Y2MxLWJkNGEtODU0NTBlMmU5ZjE4IiwiTW9kaWZpZWRPbiI6IjIwMjMtMTEtMzBUMTA6MzY6MzUiLCJQcm9qZWN0Ijp7IiRyZWYiOiI4In19XSwiTnVtYmVyIjoiMSIsIk9yZ2FuaXphdGlvbnMiOltdLCJPdGhlcnNJbnZvbHZlZCI6W10sIlBhZ2VSYW5nZSI6IjxzcD5cclxuICA8bj43OTE8L24+XHJcbiAgPGluPnRydWU8L2luPlxyXG4gIDxvcz43OTE8L29zPlxyXG4gIDxwcz43OTE8L3BzPlxyXG48L3NwPlxyXG48b3M+NzkxPC9vcz4iLCJQZXJpb2RpY2FsIjp7IiRpZCI6Ijg1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}</w:instrText>
          </w:r>
          <w:r w:rsidR="007C0255">
            <w:rPr>
              <w:rFonts w:ascii="Segoe UI" w:hAnsi="Segoe UI" w:cs="Segoe UI"/>
              <w:bCs/>
              <w:lang w:val="en-US"/>
            </w:rPr>
            <w:fldChar w:fldCharType="separate"/>
          </w:r>
          <w:r w:rsidR="0087553E">
            <w:rPr>
              <w:rFonts w:ascii="Segoe UI" w:hAnsi="Segoe UI" w:cs="Segoe UI"/>
              <w:bCs/>
              <w:lang w:val="en-US"/>
            </w:rPr>
            <w:t>(76, 35)</w:t>
          </w:r>
          <w:r w:rsidR="007C0255">
            <w:rPr>
              <w:rFonts w:ascii="Segoe UI" w:hAnsi="Segoe UI" w:cs="Segoe UI"/>
              <w:bCs/>
              <w:lang w:val="en-US"/>
            </w:rPr>
            <w:fldChar w:fldCharType="end"/>
          </w:r>
        </w:sdtContent>
      </w:sdt>
      <w:r w:rsidR="007C0255">
        <w:rPr>
          <w:rFonts w:ascii="Segoe UI" w:hAnsi="Segoe UI" w:cs="Segoe UI"/>
          <w:bCs/>
          <w:lang w:val="en-US"/>
        </w:rPr>
        <w:t xml:space="preserve"> </w:t>
      </w:r>
      <w:r>
        <w:rPr>
          <w:rFonts w:ascii="Segoe UI" w:hAnsi="Segoe UI" w:cs="Segoe UI"/>
          <w:bCs/>
          <w:lang w:val="en-US"/>
        </w:rPr>
        <w:t xml:space="preserve">with single cell resolution of rare ILCs may help to confirm local interactions of ILC2s, lymphatics and myeloid cells in the peri-lymphatic niche by receptor-ligand interaction analysis and </w:t>
      </w:r>
      <w:r w:rsidR="00665BE7">
        <w:rPr>
          <w:rFonts w:ascii="Segoe UI" w:hAnsi="Segoe UI" w:cs="Segoe UI"/>
          <w:bCs/>
          <w:lang w:val="en-US"/>
        </w:rPr>
        <w:t xml:space="preserve">to </w:t>
      </w:r>
      <w:r>
        <w:rPr>
          <w:rFonts w:ascii="Segoe UI" w:hAnsi="Segoe UI" w:cs="Segoe UI"/>
          <w:bCs/>
          <w:lang w:val="en-US"/>
        </w:rPr>
        <w:t xml:space="preserve">further define niche-specific </w:t>
      </w:r>
      <w:r w:rsidR="00665BE7">
        <w:rPr>
          <w:rFonts w:ascii="Segoe UI" w:hAnsi="Segoe UI" w:cs="Segoe UI"/>
          <w:bCs/>
          <w:lang w:val="en-US"/>
        </w:rPr>
        <w:t>fingerprints</w:t>
      </w:r>
      <w:r>
        <w:rPr>
          <w:rFonts w:ascii="Segoe UI" w:hAnsi="Segoe UI" w:cs="Segoe UI"/>
          <w:bCs/>
          <w:lang w:val="en-US"/>
        </w:rPr>
        <w:t xml:space="preserve">. </w:t>
      </w:r>
      <w:r w:rsidR="006F2554">
        <w:rPr>
          <w:rFonts w:ascii="Segoe UI" w:hAnsi="Segoe UI" w:cs="Segoe UI"/>
          <w:bCs/>
          <w:lang w:val="en-US"/>
        </w:rPr>
        <w:t>Spatial technologies have the potential to add another dimension of understanding to cellular processes – namely how local niches drive immune pathologies</w:t>
      </w:r>
      <w:r w:rsidR="007C0255">
        <w:rPr>
          <w:rFonts w:ascii="Segoe UI" w:hAnsi="Segoe UI" w:cs="Segoe UI"/>
          <w:bCs/>
          <w:lang w:val="en-US"/>
        </w:rPr>
        <w:t xml:space="preserve"> </w:t>
      </w:r>
      <w:sdt>
        <w:sdtPr>
          <w:rPr>
            <w:rFonts w:ascii="Segoe UI" w:hAnsi="Segoe UI" w:cs="Segoe UI"/>
            <w:bCs/>
            <w:lang w:val="en-US"/>
          </w:rPr>
          <w:alias w:val="To edit, see citavi.com/edit"/>
          <w:tag w:val="CitaviPlaceholder#4c4041a9-7c2e-4f81-a2e4-8ed054c57275"/>
          <w:id w:val="-989778876"/>
          <w:placeholder>
            <w:docPart w:val="DefaultPlaceholder_-1854013440"/>
          </w:placeholder>
        </w:sdtPr>
        <w:sdtContent>
          <w:r w:rsidR="007C0255">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ZjODQxLWUzYWUtNDAzNi04OTQwLTc2MmUzYzdlZWEzOSIsIlJhbmdlTGVuZ3RoIjozLCJSZWZlcmVuY2VJZCI6IjQ0MDNiM2E2LWY5YmUtNDI2Ny05OTJiLWQyZjY1NjAxNzd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NC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wMi8yMDIzIiwiRG9pIjoiMTAuMTAzOC9zNDE0NjctMDIzLTM2MzMzLTI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UE1DOTkyMjA0NCIsIlVyaVN0cmluZyI6Imh0dHBzOi8vd3d3Lm5jYmkubmxtLm5paC5nb3YvcG1jL2FydGljbGVzL1BNQzk5MjIwND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zBUMTA6MzY6MzUiLCJNb2RpZmllZEJ5IjoiX05pZUhhdSIsIklkIjoiZTk5YzIwMjQtNzZkOS00MjA5LWE5OGMtYjhkNGE3NTZlY2U5IiwiTW9kaWZpZWRPbiI6IjIwMjMtMTEtMzBUMTA6MzY6MzU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zNjc3NDM0NyIsIlVyaVN0cmluZyI6Imh0dHA6Ly93d3cubmNiaS5ubG0ubmloLmdvdi9wdWJtZWQvMzY3NzQzNDc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zBUMTA6MzY6MzUiLCJNb2RpZmllZEJ5IjoiX05pZUhhdSIsIklkIjoiN2EwODc4ZTUtNmVkNS00MmVmLWJhMDgtYTJlODM1YjBiZDk3IiwiTW9kaWZpZWRPbiI6IjIwMjMtMTEtMzBUMTA6MzY6MzU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M4L3M0MTQ2Ny0wMjMtMzYzMzMtMiIsIlVyaVN0cmluZyI6Imh0dHBzOi8vZG9pLm9yZy8xMC4xMDM4L3M0MTQ2Ny0wMjMtMzYzMzMt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zMFQxMDozNjozNSIsIk1vZGlmaWVkQnkiOiJfTmllSGF1IiwiSWQiOiJlNTEwOWNiYi05NzE1LTRjYzEtYmQ0YS04NTQ1MGUyZTlmMTgiLCJNb2RpZmllZE9uIjoiMjAyMy0xMS0zMFQxMDozNjozNSIsIlByb2plY3QiOnsiJHJlZiI6IjgifX1dLCJOdW1iZXIiOiIxIiwiT3JnYW5pemF0aW9ucyI6W10sIk90aGVyc0ludm9sdmVkIjpbXSwiUGFnZVJhbmdlIjoiPHNwPlxyXG4gIDxuPjc5MTwvbj5cclxuICA8aW4+dHJ1ZTwvaW4+XHJcbiAgPG9zPjc5MTwvb3M+XHJcbiAgPHBzPjc5MTwvcHM+XHJcbjwvc3A+XHJcbjxvcz43OTE8L29zPiIsIlBlcmlvZGljYWwiOnsiJGlkIjoiNTE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4VDE5OjIxOjQ3IiwiTW9kaWZpZWRCeSI6Il9OaWVIYXUiLCJJZCI6Ijg5NjkxYjIzLWIyYzYtNDYyNy1iNmZjLWI4ZjQ0MDY4NzhjZCIsIk1vZGlmaWVkT24iOiIyMDI0LTAzLTI4VDE5OjIxOjQ3IiwiUHJvamVjdCI6eyIkcmVmIjoiOCJ9fSx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wMi9lamkuMjAyMzUwNDg0IiwiVXJpU3RyaW5nIjoiaHR0cHM6Ly9kb2kub3JnLzEwLjEwMDIvZWppLjIwMjM1MDQ4NC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OFQxOToyMTo0NyIsIk1vZGlmaWVkQnkiOiJfTmllSGF1IiwiSWQiOiJjMzhhMTUzNi1hYWQ0LTQxMjAtODIzOS1jNWNhNDBjY2M5OTAiLCJNb2RpZmllZE9uIjoiMjAyNC0wMy0yOFQxOToyMTo0NyIsIlByb2plY3QiOnsiJHJlZiI6IjgifX1dLCJOdW1iZXIiOiIyIiwiT3JnYW5pemF0aW9ucyI6W10sIk90aGVyc0ludm9sdmVkIjpbXSwiUGFnZVJhbmdlIjoiPHNwPlxyXG4gIDxucz5PbWl0PC9ucz5cclxuICA8b3M+ZTIzNTA0ODQ8L29zPlxyXG4gIDxwcz5lMjM1MDQ4NDwvcHM+XHJcbjwvc3A+XHJcbjxvcz5lMjM1MDQ4NDwvb3M+IiwiUGVyaW9kaWNhbCI6eyIkaWQiOiI2Ni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}</w:instrText>
          </w:r>
          <w:r w:rsidR="007C0255">
            <w:rPr>
              <w:rFonts w:ascii="Segoe UI" w:hAnsi="Segoe UI" w:cs="Segoe UI"/>
              <w:bCs/>
              <w:lang w:val="en-US"/>
            </w:rPr>
            <w:fldChar w:fldCharType="separate"/>
          </w:r>
          <w:r w:rsidR="0087553E">
            <w:rPr>
              <w:rFonts w:ascii="Segoe UI" w:hAnsi="Segoe UI" w:cs="Segoe UI"/>
              <w:bCs/>
              <w:lang w:val="en-US"/>
            </w:rPr>
            <w:t>(35, 77)</w:t>
          </w:r>
          <w:r w:rsidR="007C0255">
            <w:rPr>
              <w:rFonts w:ascii="Segoe UI" w:hAnsi="Segoe UI" w:cs="Segoe UI"/>
              <w:bCs/>
              <w:lang w:val="en-US"/>
            </w:rPr>
            <w:fldChar w:fldCharType="end"/>
          </w:r>
        </w:sdtContent>
      </w:sdt>
      <w:r w:rsidR="006F2554">
        <w:rPr>
          <w:rFonts w:ascii="Segoe UI" w:hAnsi="Segoe UI" w:cs="Segoe UI"/>
          <w:bCs/>
          <w:lang w:val="en-US"/>
        </w:rPr>
        <w:t xml:space="preserve">. </w:t>
      </w:r>
    </w:p>
    <w:p w14:paraId="1CD2DF07" w14:textId="77777777" w:rsidR="0087553E" w:rsidRDefault="00915581" w:rsidP="00707874">
      <w:pPr>
        <w:jc w:val="both"/>
        <w:rPr>
          <w:rFonts w:ascii="Segoe UI" w:hAnsi="Segoe UI" w:cs="Segoe UI"/>
          <w:bCs/>
          <w:lang w:val="en-US"/>
        </w:rPr>
      </w:pPr>
      <w:r w:rsidRPr="00915581">
        <w:rPr>
          <w:rFonts w:ascii="Segoe UI" w:hAnsi="Segoe UI" w:cs="Segoe UI"/>
          <w:bCs/>
          <w:lang w:val="en-US"/>
        </w:rPr>
        <w:t>O</w:t>
      </w:r>
      <w:r w:rsidR="007A04C7">
        <w:rPr>
          <w:rFonts w:ascii="Segoe UI" w:hAnsi="Segoe UI" w:cs="Segoe UI"/>
          <w:bCs/>
          <w:lang w:val="en-US"/>
        </w:rPr>
        <w:t>verall, o</w:t>
      </w:r>
      <w:r w:rsidRPr="00915581">
        <w:rPr>
          <w:rFonts w:ascii="Segoe UI" w:hAnsi="Segoe UI" w:cs="Segoe UI"/>
          <w:bCs/>
          <w:lang w:val="en-US"/>
        </w:rPr>
        <w:t>ur study</w:t>
      </w:r>
      <w:r>
        <w:rPr>
          <w:rFonts w:ascii="Segoe UI" w:hAnsi="Segoe UI" w:cs="Segoe UI"/>
          <w:bCs/>
          <w:lang w:val="en-US"/>
        </w:rPr>
        <w:t xml:space="preserve"> pr</w:t>
      </w:r>
      <w:r w:rsidR="007A04C7">
        <w:rPr>
          <w:rFonts w:ascii="Segoe UI" w:hAnsi="Segoe UI" w:cs="Segoe UI"/>
          <w:bCs/>
          <w:lang w:val="en-US"/>
        </w:rPr>
        <w:t xml:space="preserve">ovides </w:t>
      </w:r>
      <w:r>
        <w:rPr>
          <w:rFonts w:ascii="Segoe UI" w:hAnsi="Segoe UI" w:cs="Segoe UI"/>
          <w:bCs/>
          <w:lang w:val="en-US"/>
        </w:rPr>
        <w:t>a workflow to study rare immune cells and their micro-environment in the context of inflammation</w:t>
      </w:r>
      <w:r w:rsidR="007A04C7">
        <w:rPr>
          <w:rFonts w:ascii="Segoe UI" w:hAnsi="Segoe UI" w:cs="Segoe UI"/>
          <w:bCs/>
          <w:lang w:val="en-US"/>
        </w:rPr>
        <w:t xml:space="preserve"> and in the tissue. It reveal</w:t>
      </w:r>
      <w:r w:rsidR="00B0688B">
        <w:rPr>
          <w:rFonts w:ascii="Segoe UI" w:hAnsi="Segoe UI" w:cs="Segoe UI"/>
          <w:bCs/>
          <w:lang w:val="en-US"/>
        </w:rPr>
        <w:t>s</w:t>
      </w:r>
      <w:r w:rsidR="007A04C7">
        <w:rPr>
          <w:rFonts w:ascii="Segoe UI" w:hAnsi="Segoe UI" w:cs="Segoe UI"/>
          <w:bCs/>
          <w:lang w:val="en-US"/>
        </w:rPr>
        <w:t xml:space="preserve"> subtype-specific tissue niches of ILCs that are partly conserved </w:t>
      </w:r>
      <w:commentRangeStart w:id="37"/>
      <w:r w:rsidR="007A04C7">
        <w:rPr>
          <w:rFonts w:ascii="Segoe UI" w:hAnsi="Segoe UI" w:cs="Segoe UI"/>
          <w:bCs/>
          <w:lang w:val="en-US"/>
        </w:rPr>
        <w:t>between</w:t>
      </w:r>
      <w:commentRangeEnd w:id="37"/>
      <w:r w:rsidR="00B0688B">
        <w:rPr>
          <w:rStyle w:val="Kommentarzeichen"/>
        </w:rPr>
        <w:commentReference w:id="37"/>
      </w:r>
      <w:r w:rsidR="007A04C7">
        <w:rPr>
          <w:rFonts w:ascii="Segoe UI" w:hAnsi="Segoe UI" w:cs="Segoe UI"/>
          <w:bCs/>
          <w:lang w:val="en-US"/>
        </w:rPr>
        <w:t xml:space="preserve"> murine lung and SI</w:t>
      </w:r>
      <w:r w:rsidR="00A64E9B">
        <w:rPr>
          <w:rFonts w:ascii="Segoe UI" w:hAnsi="Segoe UI" w:cs="Segoe UI"/>
          <w:bCs/>
          <w:lang w:val="en-US"/>
        </w:rPr>
        <w:t xml:space="preserve">, namely a shared niche of ILC2s and </w:t>
      </w:r>
      <w:r w:rsidR="00A64E9B">
        <w:rPr>
          <w:rFonts w:ascii="Segoe UI" w:hAnsi="Segoe UI" w:cs="Segoe UI"/>
          <w:bCs/>
          <w:lang w:val="en-US"/>
        </w:rPr>
        <w:lastRenderedPageBreak/>
        <w:t>myeloid cells</w:t>
      </w:r>
      <w:r>
        <w:rPr>
          <w:rFonts w:ascii="Segoe UI" w:hAnsi="Segoe UI" w:cs="Segoe UI"/>
          <w:bCs/>
          <w:lang w:val="en-US"/>
        </w:rPr>
        <w:t xml:space="preserve">. </w:t>
      </w:r>
      <w:r w:rsidR="00AE022C">
        <w:rPr>
          <w:rFonts w:ascii="Segoe UI" w:hAnsi="Segoe UI" w:cs="Segoe UI"/>
          <w:bCs/>
          <w:lang w:val="en-US"/>
        </w:rPr>
        <w:t>Analysis of cells on a tissue-scale using sp</w:t>
      </w:r>
      <w:r w:rsidR="007A04C7">
        <w:rPr>
          <w:rFonts w:ascii="Segoe UI" w:hAnsi="Segoe UI" w:cs="Segoe UI"/>
          <w:bCs/>
          <w:lang w:val="en-US"/>
        </w:rPr>
        <w:t xml:space="preserve">atial multiplex approaches with single cell resolution as presented here will help to unravel </w:t>
      </w:r>
      <w:r w:rsidR="00AE022C">
        <w:rPr>
          <w:rFonts w:ascii="Segoe UI" w:hAnsi="Segoe UI" w:cs="Segoe UI"/>
          <w:bCs/>
          <w:lang w:val="en-US"/>
        </w:rPr>
        <w:t xml:space="preserve">local interaction </w:t>
      </w:r>
      <w:r w:rsidR="007A04C7">
        <w:rPr>
          <w:rFonts w:ascii="Segoe UI" w:hAnsi="Segoe UI" w:cs="Segoe UI"/>
          <w:bCs/>
          <w:lang w:val="en-US"/>
        </w:rPr>
        <w:t>mechanisms that</w:t>
      </w:r>
      <w:r w:rsidR="00AE022C">
        <w:rPr>
          <w:rFonts w:ascii="Segoe UI" w:hAnsi="Segoe UI" w:cs="Segoe UI"/>
          <w:bCs/>
          <w:lang w:val="en-US"/>
        </w:rPr>
        <w:t xml:space="preserve"> shape the outcome of </w:t>
      </w:r>
      <w:r w:rsidR="007A04C7">
        <w:rPr>
          <w:rFonts w:ascii="Segoe UI" w:hAnsi="Segoe UI" w:cs="Segoe UI"/>
          <w:bCs/>
          <w:lang w:val="en-US"/>
        </w:rPr>
        <w:t>immunity and pathology</w:t>
      </w:r>
      <w:r w:rsidR="00AE022C">
        <w:rPr>
          <w:rFonts w:ascii="Segoe UI" w:hAnsi="Segoe UI" w:cs="Segoe UI"/>
          <w:bCs/>
          <w:lang w:val="en-US"/>
        </w:rPr>
        <w:t xml:space="preserve">. </w:t>
      </w:r>
    </w:p>
    <w:p w14:paraId="6C21712A" w14:textId="5DD88652" w:rsidR="0087553E" w:rsidRPr="003B4C23" w:rsidRDefault="0087553E" w:rsidP="0087553E">
      <w:pPr>
        <w:jc w:val="both"/>
        <w:rPr>
          <w:rFonts w:ascii="Segoe UI" w:hAnsi="Segoe UI" w:cs="Segoe UI"/>
          <w:b/>
          <w:bCs/>
          <w:lang w:val="en-US"/>
        </w:rPr>
      </w:pPr>
      <w:r>
        <w:rPr>
          <w:rFonts w:ascii="Segoe UI" w:hAnsi="Segoe UI" w:cs="Segoe UI"/>
          <w:b/>
          <w:bCs/>
          <w:lang w:val="en-US"/>
        </w:rPr>
        <w:t>L</w:t>
      </w:r>
      <w:r w:rsidRPr="0036111A">
        <w:rPr>
          <w:rFonts w:ascii="Segoe UI" w:hAnsi="Segoe UI" w:cs="Segoe UI"/>
          <w:b/>
          <w:bCs/>
          <w:lang w:val="en-US"/>
        </w:rPr>
        <w:t>imitations</w:t>
      </w:r>
      <w:r>
        <w:rPr>
          <w:rFonts w:ascii="Segoe UI" w:hAnsi="Segoe UI" w:cs="Segoe UI"/>
          <w:b/>
          <w:bCs/>
          <w:lang w:val="en-US"/>
        </w:rPr>
        <w:t xml:space="preserve"> </w:t>
      </w:r>
      <w:r w:rsidRPr="003B4C23">
        <w:rPr>
          <w:rFonts w:ascii="Segoe UI" w:hAnsi="Segoe UI" w:cs="Segoe UI"/>
          <w:b/>
          <w:bCs/>
          <w:lang w:val="en-US"/>
        </w:rPr>
        <w:t>(maximum 250 words)</w:t>
      </w:r>
    </w:p>
    <w:p w14:paraId="59FF4EF1" w14:textId="04979287" w:rsidR="0087553E" w:rsidRPr="0036111A" w:rsidRDefault="0087553E" w:rsidP="0087553E">
      <w:pPr>
        <w:jc w:val="both"/>
        <w:rPr>
          <w:rFonts w:ascii="Segoe UI" w:hAnsi="Segoe UI" w:cs="Segoe UI"/>
          <w:b/>
          <w:bCs/>
          <w:lang w:val="en-US"/>
        </w:rPr>
      </w:pPr>
      <w:r>
        <w:rPr>
          <w:rFonts w:ascii="Segoe UI" w:hAnsi="Segoe UI" w:cs="Segoe UI"/>
          <w:bCs/>
          <w:lang w:val="en-US"/>
        </w:rPr>
        <w:t xml:space="preserve">From a technical perspective, working with imaging-based data points up several challenges. Due to the nature of tissue architecture, e.g. densely packed cells or tissue destruction from acute inflammatory events, there is the problem of spatial-cross contamination in imaging-based data compared to dissociative methods such as single cell-sequencing or flow cytometry. Fixed gating strategies are often problematic as thresholds and gates of individual cells are influenced by spatial-cross contamination of directly neighboring cells. This is additionally influenced by the quality of segmentation. Here, we used a combination of pixel classification, segmentation, and feature extraction. This approach was highly time-consuming. Using pre-trained AI models </w:t>
      </w:r>
      <w:sdt>
        <w:sdtPr>
          <w:rPr>
            <w:rFonts w:ascii="Segoe UI" w:hAnsi="Segoe UI" w:cs="Segoe UI"/>
            <w:bCs/>
            <w:lang w:val="en-US"/>
          </w:rPr>
          <w:alias w:val="To edit, see citavi.com/edit"/>
          <w:tag w:val="CitaviPlaceholder#a0b97615-ef4a-4954-9677-b83ed71728d2"/>
          <w:id w:val="1479499426"/>
          <w:placeholder>
            <w:docPart w:val="615B18FFBABF4962B7C18A0136E4CABD"/>
          </w:placeholder>
        </w:sdtPr>
        <w:sdtContent>
          <w:r>
            <w:rPr>
              <w:rFonts w:ascii="Segoe UI" w:hAnsi="Segoe UI" w:cs="Segoe UI"/>
              <w:bCs/>
              <w:lang w:val="en-US"/>
            </w:rPr>
            <w:fldChar w:fldCharType="begin"/>
          </w:r>
          <w:r>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GZhMDRjLTBhNzctNGEzMS05YThhLTVlOGQ0NGQyOTA3NSIsIlJhbmdlTGVuZ3RoIjozLCJSZWZlcmVuY2VJZCI6IjQ4ZGMyMmNkLWJlNmEtNGMzZC05NWZiLTgyYjQ5YWZkZGE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8xMS8yMDIxIiwiRG9pIjoiMTAuMTAzOC9zNDE1ODctMDIxLTAxMDk0LTA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UE1DOTAxMDM0NiIsIlVyaVN0cmluZyI6Imh0dHBzOi8vd3d3Lm5jYmkubmxtLm5paC5nb3YvcG1jL2FydGljbGVzL1BNQzkwMTAzNDY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BUMTQ6NTk6NTkiLCJNb2RpZmllZEJ5IjoiX05pZUhhdSIsIklkIjoiNTdiNmYzY2UtNzMwOC00MzJmLTgwY2EtN2ExMjcyNGRmMzk1IiwiTW9kaWZpZWRPbiI6IjIwMjQtMDMtMjBUMTQ6NTk6NTk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M4L3M0MTU4Ny0wMjEtMDEwOTQtMCIsIlVyaVN0cmluZyI6Imh0dHBzOi8vZG9pLm9yZy8xMC4xMDM4L3M0MTU4Ny0wMjEtMDEwOTQtM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}</w:instrText>
          </w:r>
          <w:r>
            <w:rPr>
              <w:rFonts w:ascii="Segoe UI" w:hAnsi="Segoe UI" w:cs="Segoe UI"/>
              <w:bCs/>
              <w:lang w:val="en-US"/>
            </w:rPr>
            <w:fldChar w:fldCharType="separate"/>
          </w:r>
          <w:r>
            <w:rPr>
              <w:rFonts w:ascii="Segoe UI" w:hAnsi="Segoe UI" w:cs="Segoe UI"/>
              <w:bCs/>
              <w:lang w:val="en-US"/>
            </w:rPr>
            <w:t>(78, 79)</w:t>
          </w:r>
          <w:r>
            <w:rPr>
              <w:rFonts w:ascii="Segoe UI" w:hAnsi="Segoe UI" w:cs="Segoe UI"/>
              <w:bCs/>
              <w:lang w:val="en-US"/>
            </w:rPr>
            <w:fldChar w:fldCharType="end"/>
          </w:r>
        </w:sdtContent>
      </w:sdt>
      <w:r>
        <w:rPr>
          <w:rFonts w:ascii="Segoe UI" w:hAnsi="Segoe UI" w:cs="Segoe UI"/>
          <w:bCs/>
          <w:lang w:val="en-US"/>
        </w:rPr>
        <w:t xml:space="preserve"> has the potential to both reduce the time and </w:t>
      </w:r>
      <w:commentRangeStart w:id="38"/>
      <w:r>
        <w:rPr>
          <w:rFonts w:ascii="Segoe UI" w:hAnsi="Segoe UI" w:cs="Segoe UI"/>
          <w:bCs/>
          <w:lang w:val="en-US"/>
        </w:rPr>
        <w:t>enhance the quality</w:t>
      </w:r>
      <w:commentRangeEnd w:id="38"/>
      <w:r>
        <w:rPr>
          <w:rStyle w:val="Kommentarzeichen"/>
        </w:rPr>
        <w:commentReference w:id="38"/>
      </w:r>
      <w:r>
        <w:rPr>
          <w:rFonts w:ascii="Segoe UI" w:hAnsi="Segoe UI" w:cs="Segoe UI"/>
          <w:bCs/>
          <w:lang w:val="en-US"/>
        </w:rPr>
        <w:t xml:space="preserve"> and accuracy of the segmentation. Unfortunately, those models often cannot deal with more challenging structures, such as densely packed, inflamed tissues or non-round, complex stromal cells. Newer tools give the possibility to fine-tune existing models on the datasets </w:t>
      </w:r>
      <w:sdt>
        <w:sdtPr>
          <w:rPr>
            <w:rFonts w:ascii="Segoe UI" w:hAnsi="Segoe UI" w:cs="Segoe UI"/>
            <w:bCs/>
            <w:lang w:val="en-US"/>
          </w:rPr>
          <w:alias w:val="To edit, see citavi.com/edit"/>
          <w:tag w:val="CitaviPlaceholder#a271ec27-ed81-4fcc-80d8-be0c31d7627d"/>
          <w:id w:val="-1778866216"/>
          <w:placeholder>
            <w:docPart w:val="615B18FFBABF4962B7C18A0136E4CABD"/>
          </w:placeholder>
        </w:sdtPr>
        <w:sdtContent>
          <w:r>
            <w:rPr>
              <w:rFonts w:ascii="Segoe UI" w:hAnsi="Segoe UI" w:cs="Segoe UI"/>
              <w:bCs/>
              <w:lang w:val="en-US"/>
            </w:rPr>
            <w:fldChar w:fldCharType="begin"/>
          </w:r>
          <w:r>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2FhYmYzLTVhMmUtNGJmZC05ZTIyLTQxYWNhY2E5MWVhYiIsIlJhbmdlTGVuZ3RoIjo0LCJSZWZlcmVuY2VJZCI6IjYwNzA4MmZlLTRmYzAtNDA0Yy1iM2Q0LTgwZmE5YjY0ZmJ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QYWNoaXRhcml1IiwiUHJvdGVjdGVkIjpmYWxzZSwiU2V4IjoyLCJDcmVhdGVkQnkiOiJfTmllSGF1IiwiQ3JlYXRlZE9uIjoiMjAyNC0wOS0yM1QxNTozODowMSIsIk1vZGlmaWVkQnkiOiJfTmllSGF1IiwiSWQiOiIyZjIxNjhlZi1iNmU0LTQxM2MtOTY4OC1kY2RjYjlmZmUyOTciLCJNb2RpZmllZE9uIjoiMjAyNC0wOS0yM1QxNTozODowMSIsIlByb2plY3QiOnsiJGlkIjoiOCIsIiR0eXBlIjoiU3dpc3NBY2FkZW1pYy5DaXRhdmkuUHJvamVjdCwgU3dpc3NBY2FkZW1pYy5DaXRhdmkifX0seyIkaWQiOiI5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yZWYiOiI4In19XSwiQ2l0YXRpb25LZXlVcGRhdGVUeXBlIjowLCJDb2xsYWJvcmF0b3JzIjpbXSwiQ292ZXJQYXRoIjp7IiRpZCI6IjEwIiwiJHR5cGUiOiJTd2lzc0FjYWRlbWljLkNpdGF2aS5MaW5rZWRSZXNvdXJjZSwgU3dpc3NBY2FkZW1pYy5DaXRhdmkiLCJMaW5rZWRSZXNvdXJjZVR5cGUiOjEsIlVyaVN0cmluZyI6IlBhY2hpdGFyaXUsIFN0cmluZ2VyIDIwMjIgLSBDZWxscG9zZSAyM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ExLzIwMjIiLCJEb2kiOiIxMC4xMDM4L3M0MTU5Mi0wMjItMDE2NjMt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5Mi0wMjItMDE2NjMtNCIsIlVyaVN0cmluZyI6Imh0dHBzOi8vZG9pLm9yZy8xMC4xMDM4L3M0MTU5Mi0wMjItMDE2NjMt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OS0yM1QxNTo0Mzo0MyIsIk1vZGlmaWVkQnkiOiJfTmllSGF1IiwiSWQiOiIyYTE1NzQ3MC0xMjljLTQ1MWMtYTEwOS1kYzExMmM2MWM0NGUiLCJNb2RpZmllZE9uIjoiMjAyNC0wOS0yM1QxNTo0Mzo0M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k3MTg2NjUiLCJVcmlTdHJpbmciOiJodHRwczovL3d3dy5uY2JpLm5sbS5uaWguZ292L3BtYy9hcnRpY2xlcy9QTUM5NzE4NjY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5LTIzVDE1OjQzOjQzIiwiTW9kaWZpZWRCeSI6Il9OaWVIYXUiLCJJZCI6IjU0ODRmMzRiLWNmZmEtNDYxYi05OTYzLWJlY2Y3ZmMyZWY3NSIsIk1vZGlmaWVkT24iOiIyMDI0LTA5LTIzVDE1OjQzOjQz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YzNDQ4MzIiLCJVcmlTdHJpbmciOiJodHRwOi8vd3d3Lm5jYmkubmxtLm5paC5nb3YvcHVibWVkLzM2MzQ0ODM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}</w:instrText>
          </w:r>
          <w:r>
            <w:rPr>
              <w:rFonts w:ascii="Segoe UI" w:hAnsi="Segoe UI" w:cs="Segoe UI"/>
              <w:bCs/>
              <w:lang w:val="en-US"/>
            </w:rPr>
            <w:fldChar w:fldCharType="separate"/>
          </w:r>
          <w:r>
            <w:rPr>
              <w:rFonts w:ascii="Segoe UI" w:hAnsi="Segoe UI" w:cs="Segoe UI"/>
              <w:bCs/>
              <w:lang w:val="en-US"/>
            </w:rPr>
            <w:t>(80)</w:t>
          </w:r>
          <w:r>
            <w:rPr>
              <w:rFonts w:ascii="Segoe UI" w:hAnsi="Segoe UI" w:cs="Segoe UI"/>
              <w:bCs/>
              <w:lang w:val="en-US"/>
            </w:rPr>
            <w:fldChar w:fldCharType="end"/>
          </w:r>
        </w:sdtContent>
      </w:sdt>
      <w:r>
        <w:rPr>
          <w:rFonts w:ascii="Segoe UI" w:hAnsi="Segoe UI" w:cs="Segoe UI"/>
          <w:bCs/>
          <w:lang w:val="en-US"/>
        </w:rPr>
        <w:t xml:space="preserve"> or enhance image quality </w:t>
      </w:r>
      <w:sdt>
        <w:sdtPr>
          <w:rPr>
            <w:rFonts w:ascii="Segoe UI" w:hAnsi="Segoe UI" w:cs="Segoe UI"/>
            <w:bCs/>
            <w:lang w:val="en-US"/>
          </w:rPr>
          <w:alias w:val="To edit, see citavi.com/edit"/>
          <w:tag w:val="CitaviPlaceholder#ee0cbede-f322-4306-b997-1a82880b68c1"/>
          <w:id w:val="757948087"/>
          <w:placeholder>
            <w:docPart w:val="615B18FFBABF4962B7C18A0136E4CABD"/>
          </w:placeholder>
        </w:sdtPr>
        <w:sdtContent>
          <w:r>
            <w:rPr>
              <w:rFonts w:ascii="Segoe UI" w:hAnsi="Segoe UI" w:cs="Segoe UI"/>
              <w:bCs/>
              <w:lang w:val="en-US"/>
            </w:rPr>
            <w:fldChar w:fldCharType="begin"/>
          </w:r>
          <w:r>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WEzNmM4LWIzYWYtNGU5Ni1iODUwLWNlOTI3ZDdkY2E4MiIsIlJhbmdlTGVuZ3RoIjo0LCJSZWZlcmVuY2VJZCI6IjliYWMyMjFkLTA5ZjMtNDNkZS05NDI5LWIxNDlmODI1NTh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k5Mzk3MTgiLCJVcmlTdHJpbmciOiJodHRwOi8vd3d3Lm5jYmkubmxtLm5paC5nb3YvcHVibWVkLzM5OTM5NzE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MxOjIyIiwiTW9kaWZpZWRCeSI6Il9OaWVIYXUiLCJJZCI6ImE1NDZjYWMxLTI0YjUtNDVlNC05MmU1LTZjMDMyNzI2YzE4OSIsIk1vZGlmaWVkT24iOiIyMDI1LTA3LTA5VDEzOjMxOjIy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MDMzMDgiLCJVcmlTdHJpbmciOiJodHRwczovL3d3dy5uY2JpLm5sbS5uaWguZ292L3BtYy9hcnRpY2xlcy9QTUMxMTkwMzM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MzozMToyMiIsIk1vZGlmaWVkQnkiOiJfTmllSGF1IiwiSWQiOiIzZDFlMDJmNy1lMTA0LTQ2MDUtODVjZC02MGE2NDczNDIzM2YiLCJNb2RpZmllZE9uIjoiMjAyNS0wNy0wOVQxMzozMToy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gvczQxNTkyLTAyNS0wMjU5NS01IiwiVXJpU3RyaW5nIjoiaHR0cHM6Ly9kb2kub3JnLzEwLjEwMzgvczQxNTkyLTAyNS0wMjU5N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}</w:instrText>
          </w:r>
          <w:r>
            <w:rPr>
              <w:rFonts w:ascii="Segoe UI" w:hAnsi="Segoe UI" w:cs="Segoe UI"/>
              <w:bCs/>
              <w:lang w:val="en-US"/>
            </w:rPr>
            <w:fldChar w:fldCharType="separate"/>
          </w:r>
          <w:r>
            <w:rPr>
              <w:rFonts w:ascii="Segoe UI" w:hAnsi="Segoe UI" w:cs="Segoe UI"/>
              <w:bCs/>
              <w:lang w:val="en-US"/>
            </w:rPr>
            <w:t>(81)</w:t>
          </w:r>
          <w:r>
            <w:rPr>
              <w:rFonts w:ascii="Segoe UI" w:hAnsi="Segoe UI" w:cs="Segoe UI"/>
              <w:bCs/>
              <w:lang w:val="en-US"/>
            </w:rPr>
            <w:fldChar w:fldCharType="end"/>
          </w:r>
        </w:sdtContent>
      </w:sdt>
      <w:r>
        <w:rPr>
          <w:rFonts w:ascii="Segoe UI" w:hAnsi="Segoe UI" w:cs="Segoe UI"/>
          <w:bCs/>
          <w:lang w:val="en-US"/>
        </w:rPr>
        <w:t>. Although this reduces the time of training, several hours to days still must be invested. Manual visual inspection remains a crucial validation approach when dealing with imaging-based data but is also very time-</w:t>
      </w:r>
      <w:commentRangeStart w:id="39"/>
      <w:r>
        <w:rPr>
          <w:rFonts w:ascii="Segoe UI" w:hAnsi="Segoe UI" w:cs="Segoe UI"/>
          <w:bCs/>
          <w:lang w:val="en-US"/>
        </w:rPr>
        <w:t>consuming</w:t>
      </w:r>
      <w:commentRangeEnd w:id="39"/>
      <w:r>
        <w:rPr>
          <w:rStyle w:val="Kommentarzeichen"/>
        </w:rPr>
        <w:commentReference w:id="39"/>
      </w:r>
      <w:r>
        <w:rPr>
          <w:rFonts w:ascii="Segoe UI" w:hAnsi="Segoe UI" w:cs="Segoe UI"/>
          <w:bCs/>
          <w:lang w:val="en-US"/>
        </w:rPr>
        <w:t xml:space="preserve">. This study used a 2D approach for the spatial analysis of ILCs. However, as tissues are 3D structures, 3D approaches such as light sheet microscopy have the potential to identify hidden complex structures and cellular networks </w:t>
      </w:r>
      <w:sdt>
        <w:sdtPr>
          <w:rPr>
            <w:rFonts w:ascii="Segoe UI" w:hAnsi="Segoe UI" w:cs="Segoe UI"/>
            <w:bCs/>
            <w:lang w:val="en-US"/>
          </w:rPr>
          <w:alias w:val="To edit, see citavi.com/edit"/>
          <w:tag w:val="CitaviPlaceholder#a995d616-1f61-493b-b3db-f83569a60d2b"/>
          <w:id w:val="1941642468"/>
          <w:placeholder>
            <w:docPart w:val="615B18FFBABF4962B7C18A0136E4CABD"/>
          </w:placeholder>
        </w:sdtPr>
        <w:sdtContent>
          <w:r>
            <w:rPr>
              <w:rFonts w:ascii="Segoe UI" w:hAnsi="Segoe UI" w:cs="Segoe UI"/>
              <w:bCs/>
              <w:lang w:val="en-US"/>
            </w:rPr>
            <w:fldChar w:fldCharType="begin"/>
          </w:r>
          <w:r>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jZlYzM1LTFjYzktNGQ0OC04NjA0LTdkZWZjNTNkNmQyYSIsIlJhbmdlTGVuZ3RoIjozLCJSZWZlcmVuY2VJZCI6ImY0YTI1MmVjLWZiMGQtNGFiOS1iZTlmLWEyY2QzYTI3NDk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VsbC4yMDIyLjEyLjAzMS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VsbC4yMDIyLjEyLjAzMSIsIlVyaVN0cmluZyI6Imh0dHBzOi8vZG9pLm9yZy8xMC4xMDE2L2ouY2VsbC4yMDIyLjEyLjAz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Ni0wOVQwOToyODo0NSIsIk1vZGlmaWVkQnkiOiJfTmllSGF1IiwiSWQiOiIwMmI2N2NhYy1hMGI1LTRhYjEtYjI2My01MDQ0ZWJkMDA3N2YiLCJNb2RpZmllZE9uIjoiMjAyNC0wNi0wOVQwOToyODo0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2NjY5NDczIiwiVXJpU3RyaW5nIjoiaHR0cDovL3d3dy5uY2JpLm5sbS5uaWguZ292L3B1Ym1lZC8zNjY2OTQ3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2LTA5VDA5OjI0OjA1IiwiTW9kaWZpZWRCeSI6Il9OaWVIYXUiLCJJZCI6IjkzMTAzNTM2LTM0OTAtNDA0OS05YTUwLWZkNWQ3NjE3OWQ5MyIsIk1vZGlmaWVkT24iOiIyMDI0LTA2LTA5VDA5OjI0OjA1IiwiUHJvamVjdCI6eyIkcmVmIjoiOCJ9fV0sIk51bWJlciI6IjEiLCJPcmdhbml6YXRpb25zIjpbXSwiT3RoZXJzSW52b2x2ZWQiOltdLCJQYWdlUmFuZ2UiOiI8c3A+XHJcbiAgPG4+MTc2NDwvbj5cclxuICA8aW4+dHJ1ZTwvaW4+XHJcbiAgPG9zPjE3NjQ8L29zPlxyXG4gIDxwcz4xNzY0PC9wcz5cclxuPC9zcD5cclxuPG9zPjE3NjQ8L29zPiIsIlBlcmlvZGljYWwiOnsiJGlkIjoiMTEy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}</w:instrText>
          </w:r>
          <w:r>
            <w:rPr>
              <w:rFonts w:ascii="Segoe UI" w:hAnsi="Segoe UI" w:cs="Segoe UI"/>
              <w:bCs/>
              <w:lang w:val="en-US"/>
            </w:rPr>
            <w:fldChar w:fldCharType="separate"/>
          </w:r>
          <w:r>
            <w:rPr>
              <w:rFonts w:ascii="Segoe UI" w:hAnsi="Segoe UI" w:cs="Segoe UI"/>
              <w:bCs/>
              <w:lang w:val="en-US"/>
            </w:rPr>
            <w:t>(82–84)</w:t>
          </w:r>
          <w:r>
            <w:rPr>
              <w:rFonts w:ascii="Segoe UI" w:hAnsi="Segoe UI" w:cs="Segoe UI"/>
              <w:bCs/>
              <w:lang w:val="en-US"/>
            </w:rPr>
            <w:fldChar w:fldCharType="end"/>
          </w:r>
        </w:sdtContent>
      </w:sdt>
      <w:r>
        <w:rPr>
          <w:rFonts w:ascii="Segoe UI" w:hAnsi="Segoe UI" w:cs="Segoe UI"/>
          <w:bCs/>
          <w:lang w:val="en-US"/>
        </w:rPr>
        <w:t xml:space="preserve">, especially for rare cell types. </w:t>
      </w:r>
    </w:p>
    <w:p w14:paraId="61BDD2A3" w14:textId="3926B3F7" w:rsidR="00707874" w:rsidRPr="00707874" w:rsidRDefault="00707874" w:rsidP="00707874">
      <w:pPr>
        <w:jc w:val="both"/>
        <w:rPr>
          <w:rFonts w:ascii="Segoe UI" w:hAnsi="Segoe UI" w:cs="Segoe UI"/>
          <w:bCs/>
          <w:lang w:val="en-US"/>
        </w:rPr>
      </w:pPr>
      <w:r>
        <w:rPr>
          <w:rFonts w:ascii="Segoe UI" w:hAnsi="Segoe UI" w:cs="Segoe UI"/>
          <w:b/>
          <w:bCs/>
          <w:lang w:val="en-US"/>
        </w:rPr>
        <w:br w:type="page"/>
      </w:r>
    </w:p>
    <w:p w14:paraId="46CCCEA1" w14:textId="254EF947"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lastRenderedPageBreak/>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64CF823B"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 xml:space="preserve">The research presented in this manuscript complies with all relevant ethical regulations. All experimental procedures involving animals were carried out after approval of the study protocols by the </w:t>
      </w:r>
      <w:proofErr w:type="spellStart"/>
      <w:r w:rsidRPr="003B4C23">
        <w:rPr>
          <w:rFonts w:ascii="Segoe UI" w:hAnsi="Segoe UI" w:cs="Segoe UI"/>
          <w:sz w:val="20"/>
          <w:szCs w:val="20"/>
          <w:lang w:val="en-US"/>
        </w:rPr>
        <w:t>Landesamt</w:t>
      </w:r>
      <w:proofErr w:type="spellEnd"/>
      <w:r w:rsidRPr="003B4C23">
        <w:rPr>
          <w:rFonts w:ascii="Segoe UI" w:hAnsi="Segoe UI" w:cs="Segoe UI"/>
          <w:sz w:val="20"/>
          <w:szCs w:val="20"/>
          <w:lang w:val="en-US"/>
        </w:rPr>
        <w:t xml:space="preserve"> für Gesundheit und </w:t>
      </w:r>
      <w:proofErr w:type="spellStart"/>
      <w:r w:rsidRPr="003B4C23">
        <w:rPr>
          <w:rFonts w:ascii="Segoe UI" w:hAnsi="Segoe UI" w:cs="Segoe UI"/>
          <w:sz w:val="20"/>
          <w:szCs w:val="20"/>
          <w:lang w:val="en-US"/>
        </w:rPr>
        <w:t>Soziales</w:t>
      </w:r>
      <w:proofErr w:type="spellEnd"/>
      <w:r w:rsidRPr="003B4C23">
        <w:rPr>
          <w:rFonts w:ascii="Segoe UI" w:hAnsi="Segoe UI" w:cs="Segoe UI"/>
          <w:sz w:val="20"/>
          <w:szCs w:val="20"/>
          <w:lang w:val="en-US"/>
        </w:rPr>
        <w:t xml:space="preserve"> Berlin</w:t>
      </w:r>
      <w:r w:rsidR="007D7E2C">
        <w:rPr>
          <w:rFonts w:ascii="Segoe UI" w:hAnsi="Segoe UI" w:cs="Segoe UI"/>
          <w:sz w:val="20"/>
          <w:szCs w:val="20"/>
          <w:lang w:val="en-US"/>
        </w:rPr>
        <w:t xml:space="preserve"> (</w:t>
      </w:r>
      <w:proofErr w:type="spellStart"/>
      <w:r w:rsidR="007D7E2C">
        <w:rPr>
          <w:rFonts w:ascii="Segoe UI" w:hAnsi="Segoe UI" w:cs="Segoe UI"/>
          <w:sz w:val="20"/>
          <w:szCs w:val="20"/>
          <w:lang w:val="en-US"/>
        </w:rPr>
        <w:t>LaGeSo</w:t>
      </w:r>
      <w:proofErr w:type="spellEnd"/>
      <w:r w:rsidR="007D7E2C">
        <w:rPr>
          <w:rFonts w:ascii="Segoe UI" w:hAnsi="Segoe UI" w:cs="Segoe UI"/>
          <w:sz w:val="20"/>
          <w:szCs w:val="20"/>
          <w:lang w:val="en-US"/>
        </w:rPr>
        <w:t>)</w:t>
      </w:r>
      <w:r w:rsidRPr="003B4C23">
        <w:rPr>
          <w:rFonts w:ascii="Segoe UI" w:hAnsi="Segoe UI" w:cs="Segoe UI"/>
          <w:sz w:val="20"/>
          <w:szCs w:val="20"/>
          <w:lang w:val="en-US"/>
        </w:rPr>
        <w:t>, animal license number (</w:t>
      </w:r>
      <w:r w:rsidR="009E0CC6" w:rsidRPr="009E0CC6">
        <w:rPr>
          <w:rFonts w:ascii="Segoe UI" w:hAnsi="Segoe UI" w:cs="Segoe UI"/>
          <w:sz w:val="20"/>
          <w:szCs w:val="20"/>
          <w:lang w:val="en-US"/>
        </w:rPr>
        <w:t>G0122/20</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55 ± 10% </w:t>
      </w:r>
      <w:proofErr w:type="spellStart"/>
      <w:r w:rsidRPr="003B4C23">
        <w:rPr>
          <w:rFonts w:ascii="Segoe UI" w:hAnsi="Segoe UI" w:cs="Segoe UI"/>
          <w:sz w:val="20"/>
          <w:szCs w:val="20"/>
          <w:lang w:val="en-US"/>
        </w:rPr>
        <w:t>rH</w:t>
      </w:r>
      <w:proofErr w:type="spellEnd"/>
      <w:r w:rsidRPr="003B4C23">
        <w:rPr>
          <w:rFonts w:ascii="Segoe UI" w:hAnsi="Segoe UI" w:cs="Segoe UI"/>
          <w:sz w:val="20"/>
          <w:szCs w:val="20"/>
          <w:lang w:val="en-US"/>
        </w:rPr>
        <w:t xml:space="preserve">. 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er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0706BEF0"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Female 12- to 14-week-old GATA3-enhanced green fluorescent protein (</w:t>
      </w:r>
      <w:proofErr w:type="spellStart"/>
      <w:r w:rsidRPr="003B4C23">
        <w:rPr>
          <w:rFonts w:ascii="Segoe UI" w:hAnsi="Segoe UI" w:cs="Segoe UI"/>
          <w:sz w:val="20"/>
          <w:szCs w:val="20"/>
          <w:lang w:val="en-US"/>
        </w:rPr>
        <w:t>eGFP</w:t>
      </w:r>
      <w:proofErr w:type="spellEnd"/>
      <w:r w:rsidRPr="003B4C23">
        <w:rPr>
          <w:rFonts w:ascii="Segoe UI" w:hAnsi="Segoe UI" w:cs="Segoe UI"/>
          <w:sz w:val="20"/>
          <w:szCs w:val="20"/>
          <w:lang w:val="en-US"/>
        </w:rPr>
        <w:t>) reporter mice</w:t>
      </w:r>
      <w:r w:rsidR="008A1628">
        <w:rPr>
          <w:rFonts w:ascii="Segoe UI" w:hAnsi="Segoe UI" w:cs="Segoe UI"/>
          <w:sz w:val="20"/>
          <w:szCs w:val="20"/>
          <w:lang w:val="en-US"/>
        </w:rPr>
        <w:t xml:space="preserve"> </w:t>
      </w:r>
      <w:sdt>
        <w:sdtPr>
          <w:rPr>
            <w:rFonts w:ascii="Segoe UI" w:hAnsi="Segoe UI" w:cs="Segoe UI"/>
            <w:sz w:val="20"/>
            <w:szCs w:val="20"/>
            <w:lang w:val="en-US"/>
          </w:rPr>
          <w:alias w:val="To edit, see citavi.com/edit"/>
          <w:tag w:val="CitaviPlaceholder#cf728df4-23a0-4d64-82bd-297df3fab01b"/>
          <w:id w:val="856076175"/>
          <w:placeholder>
            <w:docPart w:val="DefaultPlaceholder_-1854013440"/>
          </w:placeholder>
        </w:sdtPr>
        <w:sdtContent>
          <w:r w:rsidR="008A1628">
            <w:rPr>
              <w:rFonts w:ascii="Segoe UI" w:hAnsi="Segoe UI" w:cs="Segoe UI"/>
              <w:sz w:val="20"/>
              <w:szCs w:val="20"/>
              <w:lang w:val="en-US"/>
            </w:rPr>
            <w:fldChar w:fldCharType="begin"/>
          </w:r>
          <w:r w:rsidR="0087553E">
            <w:rPr>
              <w:rFonts w:ascii="Segoe UI" w:hAnsi="Segoe UI" w:cs="Segoe U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YzdiMTlmLWEwYTctNDBlNC04ODBjLWQ4NjNjY2I0YzdmOSIsIlJhbmdlTGVuZ3RoIjo0LCJSZWZlcmVuY2VJZCI6Ijk4ZGM0OGQyLWZmNjktNDJmMS1iYWExLTkwZTFhMDJmMTBi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1MjMvSk5FVVJPU0NJLjE5LTEyLWowMDAyLjE5OTk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zNjY2NTAiLCJVcmlTdHJpbmciOiJodHRwOi8vd3d3Lm5jYmkubmxtLm5paC5nb3YvcHVibWVkLzEwMzY2NjU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4VDE4OjM1OjQ4IiwiTW9kaWZpZWRCeSI6Il9OaWVIYXUiLCJJZCI6IjlhOWQ5NzJjLTFiMmMtNDg1Ny1hODI2LWM0MzFhMzYyZDhiNiIsIk1vZGlmaWVkT24iOiIyMDI0LTAzLTI4VDE4OjM1OjQ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jc4MjY2NiIsIlVyaVN0cmluZyI6Imh0dHBzOi8vd3d3Lm5jYmkubmxtLm5paC5nb3YvcG1jL2FydGljbGVzL1BNQzY3ODI2N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hUMTg6MzU6NDgiLCJNb2RpZmllZEJ5IjoiX05pZUhhdSIsIklkIjoiOTk3NjNmYjgtNDMyOS00MmViLTk4NDItY2Q0M2I0MDVmZDEzIiwiTW9kaWZpZWRPbiI6IjIwMjQtMDMtMjhUMTg6MzU6NDg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NTIzL0pORVVST1NDSS4xOS0xMi1qMDAwMi4xOTk5IiwiVXJpU3RyaW5nIjoiaHR0cHM6Ly9kb2kub3JnLzEwLjE1MjMvSk5FVVJPU0NJLjE5LTEyLWowMDAyLjE5OT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}</w:instrText>
          </w:r>
          <w:r w:rsidR="008A1628">
            <w:rPr>
              <w:rFonts w:ascii="Segoe UI" w:hAnsi="Segoe UI" w:cs="Segoe UI"/>
              <w:sz w:val="20"/>
              <w:szCs w:val="20"/>
              <w:lang w:val="en-US"/>
            </w:rPr>
            <w:fldChar w:fldCharType="separate"/>
          </w:r>
          <w:r w:rsidR="0087553E">
            <w:rPr>
              <w:rFonts w:ascii="Segoe UI" w:hAnsi="Segoe UI" w:cs="Segoe UI"/>
              <w:sz w:val="20"/>
              <w:szCs w:val="20"/>
              <w:lang w:val="en-US"/>
            </w:rPr>
            <w:t>(85)</w:t>
          </w:r>
          <w:r w:rsidR="008A1628">
            <w:rPr>
              <w:rFonts w:ascii="Segoe UI" w:hAnsi="Segoe UI" w:cs="Segoe UI"/>
              <w:sz w:val="20"/>
              <w:szCs w:val="20"/>
              <w:lang w:val="en-US"/>
            </w:rPr>
            <w:fldChar w:fldCharType="end"/>
          </w:r>
        </w:sdtContent>
      </w:sdt>
      <w:r w:rsidRPr="003B4C23">
        <w:rPr>
          <w:rFonts w:ascii="Segoe UI" w:hAnsi="Segoe UI" w:cs="Segoe UI"/>
          <w:sz w:val="20"/>
          <w:szCs w:val="20"/>
          <w:lang w:val="en-US"/>
        </w:rPr>
        <w:t xml:space="preserve"> were </w:t>
      </w:r>
      <w:proofErr w:type="spellStart"/>
      <w:r w:rsidRPr="003B4C23">
        <w:rPr>
          <w:rFonts w:ascii="Segoe UI" w:hAnsi="Segoe UI" w:cs="Segoe UI"/>
          <w:sz w:val="20"/>
          <w:szCs w:val="20"/>
          <w:lang w:val="en-US"/>
        </w:rPr>
        <w:t>i.p.</w:t>
      </w:r>
      <w:proofErr w:type="spellEnd"/>
      <w:r w:rsidRPr="003B4C23">
        <w:rPr>
          <w:rFonts w:ascii="Segoe UI" w:hAnsi="Segoe UI" w:cs="Segoe UI"/>
          <w:sz w:val="20"/>
          <w:szCs w:val="20"/>
          <w:lang w:val="en-US"/>
        </w:rPr>
        <w:t>-injected with 300 ng recombinant carrier-free mouse IL-33 (</w:t>
      </w:r>
      <w:proofErr w:type="spellStart"/>
      <w:r w:rsidRPr="003B4C23">
        <w:rPr>
          <w:rFonts w:ascii="Segoe UI" w:hAnsi="Segoe UI" w:cs="Segoe UI"/>
          <w:sz w:val="20"/>
          <w:szCs w:val="20"/>
          <w:lang w:val="en-US"/>
        </w:rPr>
        <w:t>Biolegend</w:t>
      </w:r>
      <w:proofErr w:type="spellEnd"/>
      <w:r w:rsidRPr="003B4C23">
        <w:rPr>
          <w:rFonts w:ascii="Segoe UI" w:hAnsi="Segoe UI" w:cs="Segoe UI"/>
          <w:sz w:val="20"/>
          <w:szCs w:val="20"/>
          <w:lang w:val="en-US"/>
        </w:rPr>
        <w:t xml:space="preserve">, San Diego, USA) solved in 0.1 to 0.5 ml sterile saline on up to three consecutive days. The mice were inspected and weighted on a daily basis.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t>Organ isolation and tissue preparation</w:t>
      </w:r>
    </w:p>
    <w:p w14:paraId="447F42F0" w14:textId="61896289"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w:t>
      </w:r>
      <w:proofErr w:type="spellStart"/>
      <w:r w:rsidRPr="003B4C23">
        <w:rPr>
          <w:rFonts w:ascii="Segoe UI" w:hAnsi="Segoe UI" w:cs="Segoe UI"/>
          <w:i/>
          <w:sz w:val="20"/>
          <w:szCs w:val="20"/>
          <w:lang w:val="en-US"/>
        </w:rPr>
        <w:t>i.v.</w:t>
      </w:r>
      <w:proofErr w:type="spellEnd"/>
      <w:r w:rsidRPr="003B4C23">
        <w:rPr>
          <w:rFonts w:ascii="Segoe UI" w:hAnsi="Segoe UI" w:cs="Segoe UI"/>
          <w:i/>
          <w:sz w:val="20"/>
          <w:szCs w:val="20"/>
          <w:lang w:val="en-US"/>
        </w:rPr>
        <w:t>)</w:t>
      </w:r>
      <w:r w:rsidRPr="003B4C23">
        <w:rPr>
          <w:rFonts w:ascii="Segoe UI" w:hAnsi="Segoe UI" w:cs="Segoe UI"/>
          <w:sz w:val="20"/>
          <w:szCs w:val="20"/>
          <w:lang w:val="en-US"/>
        </w:rPr>
        <w:t xml:space="preserve"> administration of 200 mg/kg bodyweight Pimonidazole (</w:t>
      </w:r>
      <w:proofErr w:type="spellStart"/>
      <w:r w:rsidRPr="003B4C23">
        <w:rPr>
          <w:rFonts w:ascii="Segoe UI" w:hAnsi="Segoe UI" w:cs="Segoe UI"/>
          <w:sz w:val="20"/>
          <w:szCs w:val="20"/>
          <w:lang w:val="en-US"/>
        </w:rPr>
        <w:t>Hypoxyprobe</w:t>
      </w:r>
      <w:proofErr w:type="spellEnd"/>
      <w:r w:rsidRPr="003B4C23">
        <w:rPr>
          <w:rFonts w:ascii="Segoe UI" w:hAnsi="Segoe UI" w:cs="Segoe UI"/>
          <w:sz w:val="20"/>
          <w:szCs w:val="20"/>
          <w:lang w:val="en-US"/>
        </w:rPr>
        <w:t xml:space="preserve">, Burlington, USA) was performed. Mice were anesthetized and perfused with 1 % freshly prepared electron-microscopy grade paraformaldehyde (PFA) (EMS, Hatfield, USA) solution. The SI was isolated and flushed extensively with 50 ml Phosphate Buffered saline (PBS) using a syringe before 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discarded and the samples were put into 30 % sucrose solution for 6 to 12 hours at 4 °C. Lung samples were prepared by inflating the lungs through the trachea with 1:2 </w:t>
      </w:r>
      <w:proofErr w:type="spellStart"/>
      <w:r w:rsidRPr="003B4C23">
        <w:rPr>
          <w:rFonts w:ascii="Segoe UI" w:hAnsi="Segoe UI" w:cs="Segoe UI"/>
          <w:sz w:val="20"/>
          <w:szCs w:val="20"/>
          <w:lang w:val="en-US"/>
        </w:rPr>
        <w:t>PBS:Tissue-Tek</w:t>
      </w:r>
      <w:proofErr w:type="spellEnd"/>
      <w:r w:rsidRPr="003B4C23">
        <w:rPr>
          <w:rFonts w:ascii="Segoe UI" w:hAnsi="Segoe UI" w:cs="Segoe UI"/>
          <w:sz w:val="20"/>
          <w:szCs w:val="20"/>
          <w:lang w:val="en-US"/>
        </w:rPr>
        <w:t xml:space="preserve">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w:t>
      </w:r>
      <w:r w:rsidR="008A1628">
        <w:rPr>
          <w:rFonts w:ascii="Segoe UI" w:hAnsi="Segoe UI" w:cs="Segoe UI"/>
          <w:sz w:val="20"/>
          <w:szCs w:val="20"/>
          <w:lang w:val="en-US"/>
        </w:rPr>
        <w:t xml:space="preserve"> </w:t>
      </w:r>
      <w:sdt>
        <w:sdtPr>
          <w:rPr>
            <w:rFonts w:ascii="Segoe UI" w:hAnsi="Segoe UI" w:cs="Segoe UI"/>
            <w:sz w:val="20"/>
            <w:szCs w:val="20"/>
            <w:lang w:val="en-US"/>
          </w:rPr>
          <w:alias w:val="To edit, see citavi.com/edit"/>
          <w:tag w:val="CitaviPlaceholder#f201eaf0-5ccf-4f42-ad5f-2f6ba8a8dab8"/>
          <w:id w:val="536861399"/>
          <w:placeholder>
            <w:docPart w:val="DefaultPlaceholder_-1854013440"/>
          </w:placeholder>
        </w:sdtPr>
        <w:sdtContent>
          <w:r w:rsidR="008A1628">
            <w:rPr>
              <w:rFonts w:ascii="Segoe UI" w:hAnsi="Segoe UI" w:cs="Segoe UI"/>
              <w:sz w:val="20"/>
              <w:szCs w:val="20"/>
              <w:lang w:val="en-US"/>
            </w:rPr>
            <w:fldChar w:fldCharType="begin"/>
          </w:r>
          <w:r w:rsidR="0087553E">
            <w:rPr>
              <w:rFonts w:ascii="Segoe UI" w:hAnsi="Segoe UI" w:cs="Segoe U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NTQ1YjBiLTJkNTUtNDM2OC04NWUzLWM2NmZiMWMwZmMzOCIsIlJhbmdlTGVuZ3RoIjo0LCJSZWZlcmVuY2VJZCI6ImRhZjUyMzE5LWI1NDQtNDA2NC04ZjFlLWY2MTI1NzA2MjQ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yNTgvMDAyMzY3NzgxNzgwOTU4NTc3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TgvMDAyMzY3NzgxNzgwOTU4NTc3IiwiVXJpU3RyaW5nIjoiaHR0cHM6Ly9kb2kub3JnLzEwLjEyNTgvMDAyMzY3NzgxNzgwOTU4NT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4VDE4OjQ4OjU1IiwiTW9kaWZpZWRCeSI6Il9OaWVIYXUiLCJJZCI6IjUwMTE4YjU2LTEzMzUtNGFiOS05YmIzLTU0NjYyNWY3ZTUyZCIsIk1vZGlmaWVkT24iOiIyMDI0LTAzLTI4VDE4OjQ4OjU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NzAyMjAxOCIsIlVyaVN0cmluZyI6Imh0dHA6Ly93d3cubmNiaS5ubG0ubmloLmdvdi9wdWJtZWQvNzAyMjAx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}</w:instrText>
          </w:r>
          <w:r w:rsidR="008A1628">
            <w:rPr>
              <w:rFonts w:ascii="Segoe UI" w:hAnsi="Segoe UI" w:cs="Segoe UI"/>
              <w:sz w:val="20"/>
              <w:szCs w:val="20"/>
              <w:lang w:val="en-US"/>
            </w:rPr>
            <w:fldChar w:fldCharType="separate"/>
          </w:r>
          <w:r w:rsidR="0087553E">
            <w:rPr>
              <w:rFonts w:ascii="Segoe UI" w:hAnsi="Segoe UI" w:cs="Segoe UI"/>
              <w:sz w:val="20"/>
              <w:szCs w:val="20"/>
              <w:lang w:val="en-US"/>
            </w:rPr>
            <w:t>(86)</w:t>
          </w:r>
          <w:r w:rsidR="008A1628">
            <w:rPr>
              <w:rFonts w:ascii="Segoe UI" w:hAnsi="Segoe UI" w:cs="Segoe UI"/>
              <w:sz w:val="20"/>
              <w:szCs w:val="20"/>
              <w:lang w:val="en-US"/>
            </w:rPr>
            <w:fldChar w:fldCharType="end"/>
          </w:r>
        </w:sdtContent>
      </w:sdt>
      <w:r w:rsidR="008A1628">
        <w:rPr>
          <w:rFonts w:ascii="Segoe UI" w:hAnsi="Segoe UI" w:cs="Segoe UI"/>
          <w:sz w:val="20"/>
          <w:szCs w:val="20"/>
          <w:lang w:val="en-US"/>
        </w:rPr>
        <w:t xml:space="preserve"> </w:t>
      </w:r>
      <w:r w:rsidRPr="003B4C23">
        <w:rPr>
          <w:rFonts w:ascii="Segoe UI" w:hAnsi="Segoe UI" w:cs="Segoe UI"/>
          <w:sz w:val="20"/>
          <w:szCs w:val="20"/>
          <w:lang w:val="en-US"/>
        </w:rPr>
        <w:t>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t>Fresh frozen tissue was cut 5 µm thick with a NX80 cryotome (</w:t>
      </w:r>
      <w:proofErr w:type="spellStart"/>
      <w:r w:rsidRPr="003B4C23">
        <w:rPr>
          <w:rFonts w:ascii="Segoe UI" w:hAnsi="Segoe UI" w:cs="Segoe UI"/>
          <w:color w:val="212121"/>
          <w:sz w:val="20"/>
          <w:szCs w:val="20"/>
          <w:lang w:val="en-US"/>
        </w:rPr>
        <w:t>ThermoFisher</w:t>
      </w:r>
      <w:proofErr w:type="spellEnd"/>
      <w:r w:rsidRPr="003B4C23">
        <w:rPr>
          <w:rFonts w:ascii="Segoe UI" w:hAnsi="Segoe UI" w:cs="Segoe UI"/>
          <w:color w:val="212121"/>
          <w:sz w:val="20"/>
          <w:szCs w:val="20"/>
          <w:lang w:val="en-US"/>
        </w:rPr>
        <w:t>,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 xml:space="preserve">on 3-aminopropyltriethoxysilane (APES)-coated cover slides (24 × 60 mm; Menzel-Gläser, Braunschweig, Germany). Samples were fixed for 10 min at room temperature using a freshly opened EM grade PFA ampulla (methanol- and </w:t>
      </w:r>
      <w:proofErr w:type="spellStart"/>
      <w:r w:rsidRPr="003B4C23">
        <w:rPr>
          <w:rFonts w:ascii="Segoe UI" w:hAnsi="Segoe UI" w:cs="Segoe UI"/>
          <w:color w:val="212121"/>
          <w:sz w:val="20"/>
          <w:szCs w:val="20"/>
          <w:lang w:val="en-US"/>
        </w:rPr>
        <w:t>RNAse</w:t>
      </w:r>
      <w:proofErr w:type="spellEnd"/>
      <w:r w:rsidRPr="003B4C23">
        <w:rPr>
          <w:rFonts w:ascii="Segoe UI" w:hAnsi="Segoe UI" w:cs="Segoe UI"/>
          <w:color w:val="212121"/>
          <w:sz w:val="20"/>
          <w:szCs w:val="20"/>
          <w:lang w:val="en-US"/>
        </w:rPr>
        <w:t>-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w:t>
      </w:r>
      <w:proofErr w:type="spellStart"/>
      <w:r w:rsidRPr="003B4C23">
        <w:rPr>
          <w:rFonts w:ascii="Segoe UI" w:hAnsi="Segoe UI" w:cs="Segoe UI"/>
          <w:color w:val="212121"/>
          <w:sz w:val="20"/>
          <w:szCs w:val="20"/>
          <w:lang w:val="en-US"/>
        </w:rPr>
        <w:t>μl</w:t>
      </w:r>
      <w:proofErr w:type="spellEnd"/>
      <w:r w:rsidRPr="003B4C23">
        <w:rPr>
          <w:rFonts w:ascii="Segoe UI" w:hAnsi="Segoe UI" w:cs="Segoe UI"/>
          <w:color w:val="212121"/>
          <w:sz w:val="20"/>
          <w:szCs w:val="20"/>
          <w:lang w:val="en-US"/>
        </w:rPr>
        <w:t xml:space="preserve"> of PBS was created using “press-to-seal” silicone sheets (Life technologies, Carlsbad, California, USA; 1.0 mm </w:t>
      </w:r>
      <w:r w:rsidRPr="003B4C23">
        <w:rPr>
          <w:rFonts w:ascii="Segoe UI" w:hAnsi="Segoe UI" w:cs="Segoe UI"/>
          <w:color w:val="212121"/>
          <w:sz w:val="20"/>
          <w:szCs w:val="20"/>
          <w:lang w:val="en-US"/>
        </w:rPr>
        <w:lastRenderedPageBreak/>
        <w:t>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8A1628" w:rsidRDefault="00FB1AA3" w:rsidP="005A3A2F">
      <w:pPr>
        <w:jc w:val="both"/>
        <w:rPr>
          <w:rFonts w:ascii="Segoe UI" w:hAnsi="Segoe UI" w:cs="Segoe UI"/>
          <w:color w:val="212121"/>
          <w:sz w:val="20"/>
          <w:szCs w:val="20"/>
          <w:lang w:val="en-US"/>
        </w:rPr>
      </w:pPr>
      <w:r w:rsidRPr="008A1628">
        <w:rPr>
          <w:rFonts w:ascii="Segoe UI" w:hAnsi="Segoe UI" w:cs="Segoe UI"/>
          <w:color w:val="212121"/>
          <w:sz w:val="20"/>
          <w:szCs w:val="20"/>
          <w:lang w:val="en-US"/>
        </w:rPr>
        <w:t xml:space="preserve">The data was acquired using a modified </w:t>
      </w:r>
      <w:proofErr w:type="spellStart"/>
      <w:r w:rsidRPr="008A1628">
        <w:rPr>
          <w:rFonts w:ascii="Segoe UI" w:hAnsi="Segoe UI" w:cs="Segoe UI"/>
          <w:color w:val="212121"/>
          <w:sz w:val="20"/>
          <w:szCs w:val="20"/>
          <w:lang w:val="en-US"/>
        </w:rPr>
        <w:t>Toponome</w:t>
      </w:r>
      <w:proofErr w:type="spellEnd"/>
      <w:r w:rsidRPr="008A1628">
        <w:rPr>
          <w:rFonts w:ascii="Segoe UI" w:hAnsi="Segoe UI" w:cs="Segoe UI"/>
          <w:color w:val="212121"/>
          <w:sz w:val="20"/>
          <w:szCs w:val="20"/>
          <w:lang w:val="en-US"/>
        </w:rPr>
        <w:t xml:space="preserve"> Image Cycler Mm3 (Tic) (</w:t>
      </w:r>
      <w:proofErr w:type="spellStart"/>
      <w:r w:rsidRPr="008A1628">
        <w:rPr>
          <w:rFonts w:ascii="Segoe UI" w:hAnsi="Segoe UI" w:cs="Segoe UI"/>
          <w:color w:val="212121"/>
          <w:sz w:val="20"/>
          <w:szCs w:val="20"/>
          <w:lang w:val="en-US"/>
        </w:rPr>
        <w:t>Meltec</w:t>
      </w:r>
      <w:proofErr w:type="spellEnd"/>
      <w:r w:rsidRPr="008A1628">
        <w:rPr>
          <w:rFonts w:ascii="Segoe UI" w:hAnsi="Segoe UI" w:cs="Segoe UI"/>
          <w:color w:val="212121"/>
          <w:sz w:val="20"/>
          <w:szCs w:val="20"/>
          <w:lang w:val="en-US"/>
        </w:rPr>
        <w:t xml:space="preserve"> GmbH &amp; Co. KG, Magdeburg, Germany) and a </w:t>
      </w:r>
      <w:proofErr w:type="spellStart"/>
      <w:r w:rsidRPr="008A1628">
        <w:rPr>
          <w:rFonts w:ascii="Segoe UI" w:hAnsi="Segoe UI" w:cs="Segoe UI"/>
          <w:color w:val="212121"/>
          <w:sz w:val="20"/>
          <w:szCs w:val="20"/>
          <w:lang w:val="en-US"/>
        </w:rPr>
        <w:t>BioDecipher</w:t>
      </w:r>
      <w:proofErr w:type="spellEnd"/>
      <w:r w:rsidRPr="008A1628">
        <w:rPr>
          <w:rFonts w:ascii="Segoe UI" w:hAnsi="Segoe UI" w:cs="Segoe UI"/>
          <w:color w:val="212121"/>
          <w:sz w:val="20"/>
          <w:szCs w:val="20"/>
          <w:lang w:val="en-US"/>
        </w:rPr>
        <w:t xml:space="preserve"> Device 1.0 (</w:t>
      </w:r>
      <w:proofErr w:type="spellStart"/>
      <w:r w:rsidRPr="008A1628">
        <w:rPr>
          <w:rFonts w:ascii="Segoe UI" w:hAnsi="Segoe UI" w:cs="Segoe UI"/>
          <w:color w:val="212121"/>
          <w:sz w:val="20"/>
          <w:szCs w:val="20"/>
          <w:lang w:val="en-US"/>
        </w:rPr>
        <w:t>BioDecipher</w:t>
      </w:r>
      <w:proofErr w:type="spellEnd"/>
      <w:r w:rsidRPr="008A1628">
        <w:rPr>
          <w:rFonts w:ascii="Segoe UI" w:hAnsi="Segoe UI" w:cs="Segoe UI"/>
          <w:color w:val="212121"/>
          <w:sz w:val="20"/>
          <w:szCs w:val="20"/>
          <w:lang w:val="en-US"/>
        </w:rPr>
        <w:t xml:space="preserve"> GmbH, Magdeburg, Germany). Details of equipped components are summarized in </w:t>
      </w:r>
      <w:r w:rsidR="00213E5B" w:rsidRPr="008A1628">
        <w:rPr>
          <w:rFonts w:ascii="Segoe UI" w:hAnsi="Segoe UI" w:cs="Segoe UI"/>
          <w:color w:val="212121"/>
          <w:sz w:val="20"/>
          <w:szCs w:val="20"/>
          <w:lang w:val="en-US"/>
        </w:rPr>
        <w:t xml:space="preserve">supplementary </w:t>
      </w:r>
      <w:r w:rsidRPr="008A1628">
        <w:rPr>
          <w:rFonts w:ascii="Segoe UI" w:hAnsi="Segoe UI" w:cs="Segoe UI"/>
          <w:color w:val="212121"/>
          <w:sz w:val="20"/>
          <w:szCs w:val="20"/>
          <w:lang w:val="en-US"/>
        </w:rPr>
        <w:t xml:space="preserve">table 1. </w:t>
      </w:r>
    </w:p>
    <w:p w14:paraId="29E5DAAE" w14:textId="076BC33E" w:rsidR="00257B1B" w:rsidRPr="008A1628" w:rsidRDefault="00257B1B" w:rsidP="005A3A2F">
      <w:pPr>
        <w:jc w:val="both"/>
        <w:rPr>
          <w:rFonts w:ascii="Segoe UI" w:hAnsi="Segoe UI" w:cs="Segoe UI"/>
          <w:color w:val="212121"/>
          <w:sz w:val="20"/>
          <w:szCs w:val="20"/>
          <w:lang w:val="en-US"/>
        </w:rPr>
      </w:pPr>
      <w:r w:rsidRPr="008A1628">
        <w:rPr>
          <w:rFonts w:ascii="Segoe UI" w:hAnsi="Segoe UI" w:cs="Segoe UI"/>
          <w:color w:val="212121"/>
          <w:sz w:val="20"/>
          <w:szCs w:val="20"/>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8A1628">
        <w:rPr>
          <w:rFonts w:ascii="Segoe UI" w:hAnsi="Segoe UI" w:cs="Segoe UI"/>
          <w:color w:val="212121"/>
          <w:sz w:val="20"/>
          <w:szCs w:val="20"/>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t>Image Pre-processing</w:t>
      </w:r>
    </w:p>
    <w:p w14:paraId="116C0CC5" w14:textId="55FD85FD" w:rsidR="00605A64" w:rsidRPr="003B4C23" w:rsidRDefault="00605A64" w:rsidP="005A3A2F">
      <w:pPr>
        <w:jc w:val="both"/>
        <w:rPr>
          <w:rFonts w:ascii="Segoe UI" w:hAnsi="Segoe UI" w:cs="Segoe UI"/>
          <w:bCs/>
          <w:lang w:val="en-US"/>
        </w:rPr>
      </w:pPr>
      <w:r w:rsidRPr="003B4C23">
        <w:rPr>
          <w:rFonts w:ascii="Segoe UI" w:hAnsi="Segoe UI" w:cs="Segoe UI"/>
          <w:bCs/>
          <w:lang w:val="en-US"/>
        </w:rPr>
        <w:t xml:space="preserve">Image preprocessing of the Tic MELC data was performed as previously described (Pascual-Reguant et al. 2021). For the MELC data acquired with th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the implemented </w:t>
      </w:r>
      <w:proofErr w:type="spellStart"/>
      <w:r w:rsidRPr="003B4C23">
        <w:rPr>
          <w:rFonts w:ascii="Segoe UI" w:hAnsi="Segoe UI" w:cs="Segoe UI"/>
          <w:bCs/>
          <w:lang w:val="en-US"/>
        </w:rPr>
        <w:t>TICobserver</w:t>
      </w:r>
      <w:proofErr w:type="spellEnd"/>
      <w:r w:rsidRPr="003B4C23">
        <w:rPr>
          <w:rFonts w:ascii="Segoe UI" w:hAnsi="Segoe UI" w:cs="Segoe UI"/>
          <w:bCs/>
          <w:lang w:val="en-US"/>
        </w:rPr>
        <w:t xml:space="preserve"> softwar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was used. Both approaches comprised image registration, background subtraction, and illumination correction, and achieved comparable results. Image normalization was performed in Fiji ImageJ</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17f37e47-e139-4720-bf9f-664bdd5c12aa"/>
          <w:id w:val="-652596799"/>
          <w:placeholder>
            <w:docPart w:val="DefaultPlaceholder_-1854013440"/>
          </w:placeholder>
        </w:sdtPr>
        <w:sdtContent>
          <w:r w:rsidR="008A1628">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ZDYwOWJhLTE3ZDktNDdhZS1hZWNlLTY0ZGFhZjE0MGNhZSIsIlJhbmdlTGVuZ3RoIjozLCJSZWZlcmVuY2VJZCI6IjYyMzYwNGY0LTlmMmEtNDAyZi05MThjLTFlOGU1MmJkYjc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C8wNi8yMDEyIiwiRG9pIjoiMTAuMTAzOC9ubWV0aC4yMDE5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lBNQzM4NTU4NDQiLCJVcmlTdHJpbmciOiJodHRwczovL3d3dy5uY2JpLm5sbS5uaWguZ292L3BtYy9hcnRpY2xlcy9QTUMzODU1ODQ0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0LTExVDA4OjE4OjM2IiwiTW9kaWZpZWRCeSI6Il9OaWVIYXUiLCJJZCI6ImFhNmRmMjliLWE4NzgtNDA4MS1hMmZkLThjNmNkYzMzN2M4MSIsIk1vZGlmaWVkT24iOiIyMDI0LTA0LTExVDA4OjE4OjM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zOC9ubWV0aC4yMDE5IiwiVXJpU3RyaW5nIjoiaHR0cHM6Ly9kb2kub3JnLzEwLjEwMzgvbm1ldGguMjAx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NC0xMVQwODoxODozNiIsIk1vZGlmaWVkQnkiOiJfTmllSGF1IiwiSWQiOiIwMDYwODJjYS1mNTdiLTQ0ZTYtYTIyZS0yYmRjMjBkNTFkNzMiLCJNb2RpZmllZE9uIjoiMjAyNC0wNC0xMVQwODoxODozNi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yNzQzNzcyIiwiVXJpU3RyaW5nIjoiaHR0cDovL3d3dy5uY2JpLm5sbS5uaWguZ292L3B1Ym1lZC8yMjc0Mzc3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vMDcvMjAxNSIsIkRvaSI6IjEwLjEwMDIvbXJkLjIyNDg5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DIvbXJkLjIyNDg5IiwiVXJpU3RyaW5nIjoiaHR0cHM6Ly9kb2kub3JnLzEwLjEwMDIvbXJkLjIyNDg5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0LTExVDA4OjE5OjE1IiwiTW9kaWZpZWRCeSI6Il9OaWVIYXUiLCJJZCI6ImI0NjE1YWQ0LTM1ZmItNGFlZi05M2RhLTM0OWI2MTJkNjQ2ZCIsIk1vZGlmaWVkT24iOiIyMDI0LTA0LTExVDA4OjE5OjE1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jYxNTMzNjgiLCJVcmlTdHJpbmciOiJodHRwOi8vd3d3Lm5jYmkubmxtLm5paC5nb3YvcHVibWVkLzI2MTUzMzY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0LTExVDA4OjE5OjE1IiwiTW9kaWZpZWRCeSI6Il9OaWVIYXUiLCJJZCI6ImY4MGE1MjQ5LTdjOGItNGQ0Mi04ZmIzLWM0MzgyMWU5NTBkMiIsIk1vZGlmaWVkT24iOiIyMDI0LTA0LTExVDA4OjE5OjE1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UE1DNTQyODk4NCIsIlVyaVN0cmluZyI6Imh0dHBzOi8vd3d3Lm5jYmkubmxtLm5paC5nb3YvcG1jL2FydGljbGVzL1BNQzU0Mjg5ODQ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}</w:instrText>
          </w:r>
          <w:r w:rsidR="008A1628">
            <w:rPr>
              <w:rFonts w:ascii="Segoe UI" w:hAnsi="Segoe UI" w:cs="Segoe UI"/>
              <w:bCs/>
              <w:lang w:val="en-US"/>
            </w:rPr>
            <w:fldChar w:fldCharType="separate"/>
          </w:r>
          <w:r w:rsidR="0087553E">
            <w:rPr>
              <w:rFonts w:ascii="Segoe UI" w:hAnsi="Segoe UI" w:cs="Segoe UI"/>
              <w:bCs/>
              <w:lang w:val="en-US"/>
            </w:rPr>
            <w:t>(87, 88)</w:t>
          </w:r>
          <w:r w:rsidR="008A1628">
            <w:rPr>
              <w:rFonts w:ascii="Segoe UI" w:hAnsi="Segoe UI" w:cs="Segoe UI"/>
              <w:bCs/>
              <w:lang w:val="en-US"/>
            </w:rPr>
            <w:fldChar w:fldCharType="end"/>
          </w:r>
        </w:sdtContent>
      </w:sdt>
      <w:r w:rsidRPr="003B4C23">
        <w:rPr>
          <w:rFonts w:ascii="Segoe UI" w:hAnsi="Segoe UI" w:cs="Segoe UI"/>
          <w:bCs/>
          <w:lang w:val="en-US"/>
        </w:rPr>
        <w:t xml:space="preserve"> just as described in previous publications, and included background estimation (rolling ball algorithm), edge removal, as well as image intensity scaling</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4e7415c7-32b3-4ecb-9aea-30b567509336"/>
          <w:id w:val="1943103715"/>
          <w:placeholder>
            <w:docPart w:val="DefaultPlaceholder_-1854013440"/>
          </w:placeholder>
        </w:sdtPr>
        <w:sdtContent>
          <w:r w:rsidR="008A1628">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YmMyNjM1LTg4YjQtNDY4MS1iMWZmLTA3ZjYyNDBjYTI2YiIsIlJhbmdlTGVuZ3RoIjozLCJSZWZlcmVuY2VJZCI6IjFkOTMwMWFjLWYzNzktNDJiNi04OTkwLTI0ZDA3MmI1YTk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yb2xpbiIsIkxhc3ROYW1lIjoiSG9sendhcnRoIiwiUHJvdGVjdGVkIjpmYWxzZSwiU2V4IjowLCJDcmVhdGVkQnkiOiJfTmllSGF1IiwiQ3JlYXRlZE9uIjoiMjAyMy0wOC0wN1QxMzoxMDo1NSIsIk1vZGlmaWVkQnkiOiJfTmllSGF1IiwiSWQiOiI5YjEwZmM1Ni02ZGJlLTRkNTQtOTI2Mi1mNGQ3YWI2NTJmYTMiLCJNb2RpZmllZE9uIjoiMjAyMy0wOC0wN1QxMzoxMDo1NS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zA4LzIwMTgiLCJEb2kiOiIxMC4xMDAyL2N5dG8uYS4yMzUyN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zMDEwNzA5NiIsIlVyaVN0cmluZyI6Imh0dHA6Ly93d3cubmNiaS5ubG0ubmloLmdvdi9wdWJtZWQvMzAxMDcwO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A6NTUiLCJNb2RpZmllZEJ5IjoiX05pZUhhdSIsIklkIjoiYTZkZWE1ZTYtNThhMi00MjhiLTg4Y2YtOWRlMzMwYTEwMWFiIiwiTW9kaWZpZWRPbiI6IjIwMjMtMDgtMDdUMTM6MTA6N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yL2N5dG8uYS4yMzUyNiIsIlVyaVN0cmluZyI6Imh0dHBzOi8vZG9pLm9yZy8xMC4xMDAyL2N5dG8uYS4yMzUy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HJlZiI6IjgifX0seyIkcmVmIjoiOSJ9LHsiJGlkIjoiMzE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zMi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zMy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M0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cmVmIjoiNyJ9LHsiJGlkIjoiMz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z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cmVmIjoiMTAifSx7IiRpZCI6IjM3IiwiJHR5cGUiOiJTd2lzc0FjYWRlbWljLkNpdGF2aS5QZXJzb24sIFN3aXNzQWNhZGVtaWMuQ2l0YXZpIiwiRmlyc3ROYW1lIjoiV2VybmVyIiwiTGFzdE5hbWUiOiJNw7xsbGVyIiwiUHJvdGVjdGVkIjpmYWxzZSwiU2V4IjowLCJDcmVhdGVkQnkiOiJfTmllSGF1IiwiQ3JlYXRlZE9uIjoiMjAyMy0wOC0wN1QxMzoxMjoxNiIsIk1vZGlmaWVkQnkiOiJfTmllSGF1IiwiSWQiOiIyOGMxOTU4ZS0yOTQ3LTQwNTgtYmVkNy1lYTg2NWM5NzJiM2IiLCJNb2RpZmllZE9uIjoiMjAyMy0wOC0wN1QxMzoxMjoxNiIsIlByb2plY3QiOnsiJHJlZiI6IjgifX0seyIkaWQiOiIzOC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8wMy8yMDIxIiwiRG9pIjoiMTAuMTAzOC9zNDE0NjctMDIxLTIxOTk0LTg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E0NjctMDIxLTIxOTk0LTgiLCJVcmlTdHJpbmciOiJodHRwczovL2RvaS5vcmcvMTAuMTAzOC9zNDE0NjctMDIxLTIxOTk0LTg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DdUMTM6MTI6MTYiLCJNb2RpZmllZEJ5IjoiX05pZUhhdSIsIklkIjoiY2M0ZWFhM2YtODMzOC00YmY4LTg4ZjYtMTA3NDk4ODc2YzliIiwiTW9kaWZpZWRPbiI6IjIwMjMtMDgtMDdUMTM6MTI6MTY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3OTc5ODIzIiwiVXJpU3RyaW5nIjoiaHR0cHM6Ly93d3cubmNiaS5ubG0ubmloLmdvdi9wbWMvYXJ0aWNsZXMvUE1DNzk3OTgy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wOC0wN1QxMzoxMjoxNiIsIk1vZGlmaWVkQnkiOiJfTmllSGF1IiwiSWQiOiI3ZTAyZjJiMS0zMmFiLTQ5OGItYjIyNS1hNTAyM2QxNzQ5OTIiLCJNb2RpZmllZE9uIjoiMjAyMy0wOC0wN1QxMzoxMjoxNi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MzNzQxOTMyIiwiVXJpU3RyaW5nIjoiaHR0cDovL3d3dy5uY2JpLm5sbS5uaWguZ292L3B1Ym1lZC8zMzc0MTkz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wOC0wN1QxMzoxMjoxNiIsIk1vZGlmaWVkQnkiOiJfTmllSGF1IiwiSWQiOiJlZTQzMzhjZS04ZDY3LTRmMDktOWYyYi0wY2I4NzhmOTMxZTYiLCJNb2RpZmllZE9uIjoiMjAyMy0wOC0wN1QxMzoxMjoxNiIsIlByb2plY3QiOnsiJHJlZiI6IjgifX1dLCJOdW1iZXIiOiIxIiwiT3JnYW5pemF0aW9ucyI6W10sIk90aGVyc0ludm9sdmVkIjpbXSwiUGFnZVJhbmdlIjoiPHNwPlxyXG4gIDxuPjE3Mzc8L24+XHJcbiAgPGluPnRydWU8L2luPlxyXG4gIDxvcz4xNzM3PC9vcz5cclxuICA8cHM+MTczNzwvcHM+XHJcbjwvc3A+XHJcbjxvcz4xNzM3PC9vcz4iLCJQZXJpb2RpY2FsIjp7IiRpZCI6IjUx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zBUMTA6MzY6MzUiLCJNb2RpZmllZEJ5IjoiX05pZUhhdSIsIklkIjoiZTUxMDljYmItOTcxNS00Y2MxLWJkNGEtODU0NTBlMmU5ZjE4IiwiTW9kaWZpZWRPbiI6IjIwMjMtMTEtMzBUMTA6MzY6MzUiLCJQcm9qZWN0Ijp7IiRyZWYiOiI4In19XSwiTnVtYmVyIjoiMSIsIk9yZ2FuaXphdGlvbnMiOltdLCJPdGhlcnNJbnZvbHZlZCI6W10sIlBhZ2VSYW5nZSI6IjxzcD5cclxuICA8bj43OTE8L24+XHJcbiAgPGluPnRydWU8L2luPlxyXG4gIDxvcz43OTE8L29zPlxyXG4gIDxwcz43OTE8L3BzPlxyXG48L3NwPlxyXG48b3M+NzkxPC9vcz4iLCJQZXJpb2RpY2FsIjp7IiRyZWYiOiI1MSJ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A5VDE3OjMyOjE5IiwiUHJvamVjdCI6eyIkcmVmIjoiOCJ9fSwiVXNlTnVtYmVyaW5nVHlwZU9mUGFyZW50RG9jdW1lbnQiOmZhbHNlfV0sIkZvcm1hdHRlZFRleHQiOnsiJGlkIjoiOTQiLCJDb3VudCI6MSwiVGV4dFVuaXRzIjpbeyIkaWQiOiI5NSIsIkZvbnRTdHlsZSI6eyIkaWQiOiI5NiIsIk5ldXRyYWwiOnRydWV9LCJSZWFkaW5nT3JkZXIiOjEsIlRleHQiOiIoODksIDI4LCAzNSkifV19LCJUYWciOiJDaXRhdmlQbGFjZWhvbGRlciM0ZTc0MTVjNy0zMmIzLTRlY2ItOWFlYS0zMGI1Njc1MDkzMzYiLCJUZXh0IjoiKDg5LCAyOCwgMzUpIiwiV0FJVmVyc2lvbiI6IjYuMTcuMC4wIn0=}</w:instrText>
          </w:r>
          <w:r w:rsidR="008A1628">
            <w:rPr>
              <w:rFonts w:ascii="Segoe UI" w:hAnsi="Segoe UI" w:cs="Segoe UI"/>
              <w:bCs/>
              <w:lang w:val="en-US"/>
            </w:rPr>
            <w:fldChar w:fldCharType="separate"/>
          </w:r>
          <w:r w:rsidR="0087553E">
            <w:rPr>
              <w:rFonts w:ascii="Segoe UI" w:hAnsi="Segoe UI" w:cs="Segoe UI"/>
              <w:bCs/>
              <w:lang w:val="en-US"/>
            </w:rPr>
            <w:t>(89, 28, 35)</w:t>
          </w:r>
          <w:r w:rsidR="008A1628">
            <w:rPr>
              <w:rFonts w:ascii="Segoe UI" w:hAnsi="Segoe UI" w:cs="Segoe UI"/>
              <w:bCs/>
              <w:lang w:val="en-US"/>
            </w:rPr>
            <w:fldChar w:fldCharType="end"/>
          </w:r>
        </w:sdtContent>
      </w:sdt>
      <w:r w:rsidRPr="003B4C23">
        <w:rPr>
          <w:rFonts w:ascii="Segoe UI" w:hAnsi="Segoe UI" w:cs="Segoe UI"/>
          <w:bCs/>
          <w:lang w:val="en-US"/>
        </w:rPr>
        <w:t>. Each staining was manually examined for artefacts and excluded when major auto-fluorescent artefacts covered a dominant area of the stained tissue. If a minor artefact was located in a part of the image, 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Pixel classification using </w:t>
      </w:r>
      <w:proofErr w:type="spellStart"/>
      <w:r w:rsidRPr="003B4C23">
        <w:rPr>
          <w:rFonts w:ascii="Segoe UI" w:hAnsi="Segoe UI" w:cs="Segoe UI"/>
          <w:b/>
          <w:bCs/>
          <w:sz w:val="20"/>
          <w:szCs w:val="20"/>
          <w:lang w:val="en-US"/>
        </w:rPr>
        <w:t>Ilastik</w:t>
      </w:r>
      <w:proofErr w:type="spellEnd"/>
    </w:p>
    <w:p w14:paraId="02F14BC6" w14:textId="25485862" w:rsidR="00150298" w:rsidRPr="003B4C23" w:rsidRDefault="00150298" w:rsidP="005A3A2F">
      <w:pPr>
        <w:jc w:val="both"/>
        <w:rPr>
          <w:rFonts w:ascii="Segoe UI" w:hAnsi="Segoe UI" w:cs="Segoe UI"/>
          <w:bCs/>
          <w:lang w:val="en-US"/>
        </w:rPr>
      </w:pPr>
      <w:r w:rsidRPr="003B4C23">
        <w:rPr>
          <w:rFonts w:ascii="Segoe UI" w:hAnsi="Segoe UI" w:cs="Segoe UI"/>
          <w:bCs/>
          <w:lang w:val="en-US"/>
        </w:rPr>
        <w:t xml:space="preserve">Pixel classification was done using </w:t>
      </w:r>
      <w:proofErr w:type="spellStart"/>
      <w:r w:rsidRPr="003B4C23">
        <w:rPr>
          <w:rFonts w:ascii="Segoe UI" w:hAnsi="Segoe UI" w:cs="Segoe UI"/>
          <w:bCs/>
          <w:lang w:val="en-US"/>
        </w:rPr>
        <w:t>Ilastik</w:t>
      </w:r>
      <w:proofErr w:type="spellEnd"/>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d200eff9-202c-42df-97db-7921a031039f"/>
          <w:id w:val="-1174643905"/>
          <w:placeholder>
            <w:docPart w:val="DefaultPlaceholder_-1854013440"/>
          </w:placeholder>
        </w:sdtPr>
        <w:sdtContent>
          <w:r w:rsidR="008A1628">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IwNGEyLTc3OGMtNDZhMS1hZjVlLTVhNWQ2Mjk2NGE3ZiIsIlJhbmdlTGVuZ3RoIjo0LCJSZWZlcmVuY2VJZCI6IjgxZTI0NmFkLTE4NzItNDU2My1iZGEyLTI1YmVhMjhkMD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AvMDkvMjAxOSIsIkRvaSI6IjEwLjEwMzgvczQxNTkyLTAxOS0wNTgyLTk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zOC9zNDE1OTItMDE5LTA1ODItOSIsIlVyaVN0cmluZyI6Imh0dHBzOi8vZG9pLm9yZy8xMC4xMDM4L3M0MTU5Mi0wMTktMDU4Mi0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keSBCYXVoZXJyIiwiQ3JlYXRlZE9uIjoiMjAyMy0wOC0wN1QwOTozMDo0NCIsIk1vZGlmaWVkQnkiOiJfU2FuZHkgQmF1aGVyciIsIklkIjoiNzQ1ZTVjMmUtZGQ1ZS00MTM2LThmZDUtMDlkN2UyODIyNDk5IiwiTW9kaWZpZWRPbiI6IjIwMjMtMDgtMDdUMDk6MzA6NDQ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IzMTU3MDg4NyIsIlVyaVN0cmluZyI6Imh0dHA6Ly93d3cubmNiaS5ubG0ubmloLmdvdi9wdWJtZWQvMzE1NzA4OD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}</w:instrText>
          </w:r>
          <w:r w:rsidR="008A1628">
            <w:rPr>
              <w:rFonts w:ascii="Segoe UI" w:hAnsi="Segoe UI" w:cs="Segoe UI"/>
              <w:bCs/>
              <w:lang w:val="en-US"/>
            </w:rPr>
            <w:fldChar w:fldCharType="separate"/>
          </w:r>
          <w:r w:rsidR="0087553E">
            <w:rPr>
              <w:rFonts w:ascii="Segoe UI" w:hAnsi="Segoe UI" w:cs="Segoe UI"/>
              <w:bCs/>
              <w:lang w:val="en-US"/>
            </w:rPr>
            <w:t>(90)</w:t>
          </w:r>
          <w:r w:rsidR="008A1628">
            <w:rPr>
              <w:rFonts w:ascii="Segoe UI" w:hAnsi="Segoe UI" w:cs="Segoe UI"/>
              <w:bCs/>
              <w:lang w:val="en-US"/>
            </w:rPr>
            <w:fldChar w:fldCharType="end"/>
          </w:r>
        </w:sdtContent>
      </w:sdt>
      <w:r w:rsidRPr="003B4C23">
        <w:rPr>
          <w:rFonts w:ascii="Segoe UI" w:hAnsi="Segoe UI" w:cs="Segoe UI"/>
          <w:bCs/>
          <w:lang w:val="en-US"/>
        </w:rPr>
        <w:t xml:space="preserve">. The integrated random forest algorithm was trained based on the IF overlay depicting the nuclei (DAPI or </w:t>
      </w:r>
      <w:proofErr w:type="spellStart"/>
      <w:r w:rsidRPr="003B4C23">
        <w:rPr>
          <w:rFonts w:ascii="Segoe UI" w:hAnsi="Segoe UI" w:cs="Segoe UI"/>
          <w:bCs/>
          <w:lang w:val="en-US"/>
        </w:rPr>
        <w:t>Sytox</w:t>
      </w:r>
      <w:proofErr w:type="spellEnd"/>
      <w:r w:rsidRPr="003B4C23">
        <w:rPr>
          <w:rFonts w:ascii="Segoe UI" w:hAnsi="Segoe UI" w:cs="Segoe UI"/>
          <w:bCs/>
          <w:lang w:val="en-US"/>
        </w:rPr>
        <w:t>) and a Z-projection of selected membrane markers (</w:t>
      </w:r>
      <w:proofErr w:type="spellStart"/>
      <w:r w:rsidRPr="003B4C23">
        <w:rPr>
          <w:rFonts w:ascii="Segoe UI" w:hAnsi="Segoe UI" w:cs="Segoe UI"/>
          <w:bCs/>
          <w:lang w:val="en-US"/>
        </w:rPr>
        <w:t>EpCAM</w:t>
      </w:r>
      <w:proofErr w:type="spellEnd"/>
      <w:r w:rsidRPr="003B4C23">
        <w:rPr>
          <w:rFonts w:ascii="Segoe UI" w:hAnsi="Segoe UI" w:cs="Segoe UI"/>
          <w:bCs/>
          <w:lang w:val="en-US"/>
        </w:rPr>
        <w:t xml:space="preserve">, CD45, CD44, CD11c, CD4, LYVE-1, </w:t>
      </w:r>
      <w:proofErr w:type="spellStart"/>
      <w:r w:rsidRPr="003B4C23">
        <w:rPr>
          <w:rFonts w:ascii="Segoe UI" w:hAnsi="Segoe UI" w:cs="Segoe UI"/>
          <w:bCs/>
          <w:lang w:val="en-US"/>
        </w:rPr>
        <w:t>podoplanin</w:t>
      </w:r>
      <w:proofErr w:type="spellEnd"/>
      <w:r w:rsidRPr="003B4C23">
        <w:rPr>
          <w:rFonts w:ascii="Segoe UI" w:hAnsi="Segoe UI" w:cs="Segoe UI"/>
          <w:bCs/>
          <w:lang w:val="en-US"/>
        </w:rPr>
        <w:t xml:space="preserve"> (PDPN), Sca1, CD68, platelet derived growth factor receptor-α (</w:t>
      </w:r>
      <w:proofErr w:type="spellStart"/>
      <w:r w:rsidRPr="003B4C23">
        <w:rPr>
          <w:rFonts w:ascii="Segoe UI" w:hAnsi="Segoe UI" w:cs="Segoe UI"/>
          <w:bCs/>
          <w:lang w:val="en-US"/>
        </w:rPr>
        <w:t>PDGFRa</w:t>
      </w:r>
      <w:proofErr w:type="spellEnd"/>
      <w:r w:rsidRPr="003B4C23">
        <w:rPr>
          <w:rFonts w:ascii="Segoe UI" w:hAnsi="Segoe UI" w:cs="Segoe UI"/>
          <w:bCs/>
          <w:lang w:val="en-US"/>
        </w:rPr>
        <w:t>), CD138, fibronectin (FN), sialic acid binding Ig-like lectin F (</w:t>
      </w:r>
      <w:proofErr w:type="spellStart"/>
      <w:r w:rsidRPr="003B4C23">
        <w:rPr>
          <w:rFonts w:ascii="Segoe UI" w:hAnsi="Segoe UI" w:cs="Segoe UI"/>
          <w:bCs/>
          <w:lang w:val="en-US"/>
        </w:rPr>
        <w:t>SiglecF</w:t>
      </w:r>
      <w:proofErr w:type="spellEnd"/>
      <w:r w:rsidRPr="003B4C23">
        <w:rPr>
          <w:rFonts w:ascii="Segoe UI" w:hAnsi="Segoe UI" w:cs="Segoe UI"/>
          <w:bCs/>
          <w:lang w:val="en-US"/>
        </w:rPr>
        <w:t xml:space="preserve">), and Kappa) to classify pixels into Nuclei, Cytoplasm, and </w:t>
      </w:r>
      <w:proofErr w:type="spellStart"/>
      <w:r w:rsidRPr="003B4C23">
        <w:rPr>
          <w:rFonts w:ascii="Segoe UI" w:hAnsi="Segoe UI" w:cs="Segoe UI"/>
          <w:bCs/>
          <w:lang w:val="en-US"/>
        </w:rPr>
        <w:t>Extacellular</w:t>
      </w:r>
      <w:proofErr w:type="spellEnd"/>
      <w:r w:rsidRPr="003B4C23">
        <w:rPr>
          <w:rFonts w:ascii="Segoe UI" w:hAnsi="Segoe UI" w:cs="Segoe UI"/>
          <w:bCs/>
          <w:lang w:val="en-US"/>
        </w:rPr>
        <w:t xml:space="preserve">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lastRenderedPageBreak/>
        <w:t xml:space="preserve">Segmentation and feature extraction </w:t>
      </w:r>
    </w:p>
    <w:p w14:paraId="1E3427A9" w14:textId="1DC16060" w:rsidR="00605A64" w:rsidRPr="003B4C23" w:rsidRDefault="007C5298" w:rsidP="005A3A2F">
      <w:pPr>
        <w:jc w:val="both"/>
        <w:rPr>
          <w:rFonts w:ascii="Segoe UI" w:hAnsi="Segoe UI" w:cs="Segoe UI"/>
          <w:bCs/>
          <w:lang w:val="en-US"/>
        </w:rPr>
      </w:pPr>
      <w:r w:rsidRPr="003B4C23">
        <w:rPr>
          <w:rFonts w:ascii="Segoe UI" w:hAnsi="Segoe UI" w:cs="Segoe UI"/>
          <w:bCs/>
          <w:lang w:val="en-US"/>
        </w:rPr>
        <w:t xml:space="preserve">Probability maps created with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together with 16-bit greyscale images were used as input for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4.0</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d40f4f77-b24f-4459-b048-e8964c4c675d"/>
          <w:id w:val="1064296855"/>
          <w:placeholder>
            <w:docPart w:val="DefaultPlaceholder_-1854013440"/>
          </w:placeholder>
        </w:sdtPr>
        <w:sdtContent>
          <w:r w:rsidR="008A1628">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WE4ZWJmLTBlY2QtNDBmZS04NDc2LTEyMDYxZDMzNDc3ZiIsIlJhbmdlTGVuZ3RoIjo0LCJSZWZlcmVuY2VJZCI6ImRmNTBjMDI4LWE1NmEtNDMwYS05MDIzLTA4MGRkOWZhZjU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NDUwNzUyMCIsIlVyaVN0cmluZyI6Imh0dHA6Ly93d3cubmNiaS5ubG0ubmloLmdvdi9wdWJtZWQvMzQ1MDc1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R5IEJhdWhlcnIiLCJDcmVhdGVkT24iOiIyMDIzLTA4LTA3VDA5OjMyOjI5IiwiTW9kaWZpZWRCeSI6Il9TYW5keSBCYXVoZXJyIiwiSWQiOiJlZTAwOTFkYS0zMzliLTQ0MTEtOTc2MS03YmFkODMxNGJiNDQiLCJNb2RpZmllZE9uIjoiMjAyMy0wOC0wN1QwOTozMjoy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ODYvczEyODU5LTAyMS0wNDM0NC05IiwiVXJpU3RyaW5nIjoiaHR0cHM6Ly9kb2kub3JnLzEwLjExODYvczEyODU5LTAyMS0wNDM0NC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keSBCYXVoZXJyIiwiQ3JlYXRlZE9uIjoiMjAyMy0wOC0wN1QwOTozMjoyOSIsIk1vZGlmaWVkQnkiOiJfU2FuZHkgQmF1aGVyciIsIklkIjoiYWFhZGJkMWUtOGI0NC00NWJiLWFiOTctNmYwYTNkZTUxYjQwIiwiTW9kaWZpZWRPbiI6IjIwMjMtMDgtMDdUMDk6MzI6Mjk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NDMxODUwIiwiVXJpU3RyaW5nIjoiaHR0cHM6Ly93d3cubmNiaS5ubG0ubmloLmdvdi9wbWMvYXJ0aWNsZXMvUE1DODQzMTg1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}</w:instrText>
          </w:r>
          <w:r w:rsidR="008A1628">
            <w:rPr>
              <w:rFonts w:ascii="Segoe UI" w:hAnsi="Segoe UI" w:cs="Segoe UI"/>
              <w:bCs/>
              <w:lang w:val="en-US"/>
            </w:rPr>
            <w:fldChar w:fldCharType="separate"/>
          </w:r>
          <w:r w:rsidR="0087553E">
            <w:rPr>
              <w:rFonts w:ascii="Segoe UI" w:hAnsi="Segoe UI" w:cs="Segoe UI"/>
              <w:bCs/>
              <w:lang w:val="en-US"/>
            </w:rPr>
            <w:t>(91)</w:t>
          </w:r>
          <w:r w:rsidR="008A1628">
            <w:rPr>
              <w:rFonts w:ascii="Segoe UI" w:hAnsi="Segoe UI" w:cs="Segoe UI"/>
              <w:bCs/>
              <w:lang w:val="en-US"/>
            </w:rPr>
            <w:fldChar w:fldCharType="end"/>
          </w:r>
        </w:sdtContent>
      </w:sdt>
      <w:r w:rsidRPr="003B4C23">
        <w:rPr>
          <w:rFonts w:ascii="Segoe UI" w:hAnsi="Segoe UI" w:cs="Segoe UI"/>
          <w:bCs/>
          <w:lang w:val="en-US"/>
        </w:rPr>
        <w:t xml:space="preserve"> for segmentation of nuclei and cells, as well as for feature extraction and data export. For each FOV of a MELC experiment, the probability maps for Nuclei, Cytoplasm and ECM created in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as well as all single marker images standardized, and intensity adapted were used as input in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Before the actual segmentation, image subtraction was performed by subtracting the ECM probability map from the nuclei probability map as well as from the cytoplasm probability map using </w:t>
      </w:r>
      <w:proofErr w:type="spellStart"/>
      <w:r w:rsidRPr="003B4C23">
        <w:rPr>
          <w:rFonts w:ascii="Segoe UI" w:hAnsi="Segoe UI" w:cs="Segoe UI"/>
          <w:bCs/>
          <w:lang w:val="en-US"/>
        </w:rPr>
        <w:t>CellProfiler’s</w:t>
      </w:r>
      <w:proofErr w:type="spellEnd"/>
      <w:r w:rsidRPr="003B4C23">
        <w:rPr>
          <w:rFonts w:ascii="Segoe UI" w:hAnsi="Segoe UI" w:cs="Segoe UI"/>
          <w:bCs/>
          <w:lang w:val="en-US"/>
        </w:rPr>
        <w:t xml:space="preserve"> </w:t>
      </w:r>
      <w:proofErr w:type="spellStart"/>
      <w:r w:rsidRPr="003B4C23">
        <w:rPr>
          <w:rFonts w:ascii="Segoe UI" w:hAnsi="Segoe UI" w:cs="Segoe UI"/>
          <w:bCs/>
          <w:lang w:val="en-US"/>
        </w:rPr>
        <w:t>ImageMath</w:t>
      </w:r>
      <w:proofErr w:type="spellEnd"/>
      <w:r w:rsidRPr="003B4C23">
        <w:rPr>
          <w:rFonts w:ascii="Segoe UI" w:hAnsi="Segoe UI" w:cs="Segoe UI"/>
          <w:bCs/>
          <w:lang w:val="en-US"/>
        </w:rPr>
        <w:t xml:space="preserve"> module. Subsequently, the subtracted nuclei image was used for segmentation of nuclei as primary objects with the module </w:t>
      </w:r>
      <w:proofErr w:type="spellStart"/>
      <w:r w:rsidRPr="003B4C23">
        <w:rPr>
          <w:rFonts w:ascii="Segoe UI" w:hAnsi="Segoe UI" w:cs="Segoe UI"/>
          <w:bCs/>
          <w:lang w:val="en-US"/>
        </w:rPr>
        <w:t>IdentifyPrimaryObjects</w:t>
      </w:r>
      <w:proofErr w:type="spellEnd"/>
      <w:r w:rsidRPr="003B4C23">
        <w:rPr>
          <w:rFonts w:ascii="Segoe UI" w:hAnsi="Segoe UI" w:cs="Segoe UI"/>
          <w:bCs/>
          <w:lang w:val="en-US"/>
        </w:rPr>
        <w:t xml:space="preserve">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 xml:space="preserve">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w:t>
      </w:r>
      <w:proofErr w:type="spellStart"/>
      <w:r w:rsidRPr="003B4C23">
        <w:rPr>
          <w:rFonts w:ascii="Segoe UI" w:hAnsi="Segoe UI" w:cs="Segoe UI"/>
          <w:bCs/>
          <w:lang w:val="en-US"/>
        </w:rPr>
        <w:t>IdentifySecondaryObjetcs</w:t>
      </w:r>
      <w:proofErr w:type="spellEnd"/>
      <w:r w:rsidRPr="003B4C23">
        <w:rPr>
          <w:rFonts w:ascii="Segoe UI" w:hAnsi="Segoe UI" w:cs="Segoe UI"/>
          <w:bCs/>
          <w:lang w:val="en-US"/>
        </w:rPr>
        <w:t xml:space="preserve"> module. The identified secondary objects represented cells. Tertiary objects, named cytoplasm were created by subtraction of nuclei (primary objects) from cells (secondary objects) implemented in the </w:t>
      </w:r>
      <w:proofErr w:type="spellStart"/>
      <w:r w:rsidRPr="003B4C23">
        <w:rPr>
          <w:rFonts w:ascii="Segoe UI" w:hAnsi="Segoe UI" w:cs="Segoe UI"/>
          <w:bCs/>
          <w:lang w:val="en-US"/>
        </w:rPr>
        <w:t>IdentifyingTertaryObjects</w:t>
      </w:r>
      <w:proofErr w:type="spellEnd"/>
      <w:r w:rsidRPr="003B4C23">
        <w:rPr>
          <w:rFonts w:ascii="Segoe UI" w:hAnsi="Segoe UI" w:cs="Segoe UI"/>
          <w:bCs/>
          <w:lang w:val="en-US"/>
        </w:rPr>
        <w:t xml:space="preserve">. In case that the segmentation outcome did not pass manual inspection, an additional step using the module </w:t>
      </w:r>
      <w:proofErr w:type="spellStart"/>
      <w:r w:rsidRPr="003B4C23">
        <w:rPr>
          <w:rFonts w:ascii="Segoe UI" w:hAnsi="Segoe UI" w:cs="Segoe UI"/>
          <w:bCs/>
          <w:lang w:val="en-US"/>
        </w:rPr>
        <w:t>EditObjectsManually</w:t>
      </w:r>
      <w:proofErr w:type="spellEnd"/>
      <w:r w:rsidRPr="003B4C23">
        <w:rPr>
          <w:rFonts w:ascii="Segoe UI" w:hAnsi="Segoe UI" w:cs="Segoe UI"/>
          <w:bCs/>
          <w:lang w:val="en-US"/>
        </w:rPr>
        <w:t xml:space="preserve">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t xml:space="preserve">For each identified object, median fluorescence intensity (MFI) of nuclear markers was measured in the respective primary object (nucleus), while the MFI of all other markers was measured in the respective secondary object (cell). Resulting from the appli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 xml:space="preserve">Complete and detail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260B557F" w:rsidR="003B4C23" w:rsidRPr="005409A4" w:rsidRDefault="003B4C23" w:rsidP="001C1180">
      <w:pPr>
        <w:jc w:val="both"/>
        <w:rPr>
          <w:rFonts w:ascii="Segoe UI" w:hAnsi="Segoe UI" w:cs="Segoe UI"/>
          <w:bCs/>
          <w:lang w:val="en-US"/>
        </w:rPr>
      </w:pPr>
      <w:r w:rsidRPr="005409A4">
        <w:rPr>
          <w:rFonts w:ascii="Segoe UI" w:hAnsi="Segoe UI" w:cs="Segoe UI"/>
          <w:bCs/>
          <w:lang w:val="en-US"/>
        </w:rPr>
        <w:t xml:space="preserve">Data analysis was performed using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0LCJSZWZlcmVuY2VJZCI6IjVkYjkwYTJlLWJjZjYtNDVhNS04N2ZjLTdmMzIzMzJhNzc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ENvcmUgVGVhbSIsIlByb3RlY3RlZCI6ZmFsc2UsIlNleCI6MCwiQ3JlYXRlZEJ5IjoiX05pZUhhdSIsIkNyZWF0ZWRPbiI6IjIwMjMtMDgtMDdUMTM6Mjk6MDIiLCJNb2RpZmllZEJ5IjoiX05pZUhhdSIsIklkIjoiMzNlNmExMDYtOTY2Ni00MzVhLWEzYjUtZDE2NTM3NGQwZDVhIiwiTW9kaWZpZWRPbiI6IjIwMjMtMDgtMDdUMTM6Mjk6MD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ZUhhdSIsIkNyZWF0ZWRPbiI6IjIwMjMtMDgtMDdUMTM6Mjc6MjkiLCJNb2RpZmllZEJ5IjoiX05pZUhhdSIsIklkIjoiNzI0Zjc5ZmEtOTY0MC00NTFiLWJmNDgtNjY1OWQwMjJhODM3IiwiTW9kaWZpZWRPbiI6IjIwMjMtMDgtMDdUMTM6Mjc6Mz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}</w:instrText>
          </w:r>
          <w:r w:rsidRPr="005409A4">
            <w:rPr>
              <w:rFonts w:ascii="Segoe UI" w:hAnsi="Segoe UI" w:cs="Segoe UI"/>
              <w:bCs/>
              <w:lang w:val="en-US"/>
            </w:rPr>
            <w:fldChar w:fldCharType="separate"/>
          </w:r>
          <w:r w:rsidR="0087553E">
            <w:rPr>
              <w:rFonts w:ascii="Segoe UI" w:hAnsi="Segoe UI" w:cs="Segoe UI"/>
              <w:bCs/>
              <w:lang w:val="en-US"/>
            </w:rPr>
            <w:t>(92)</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hyperlink r:id="rId12" w:history="1">
        <w:r w:rsidRPr="005409A4">
          <w:rPr>
            <w:rFonts w:ascii="Segoe UI" w:hAnsi="Segoe UI" w:cs="Segoe UI"/>
            <w:bCs/>
            <w:lang w:val="en-US"/>
          </w:rPr>
          <w:t>http://www.rstudio.com/</w:t>
        </w:r>
      </w:hyperlink>
      <w:r w:rsidRPr="005409A4">
        <w:rPr>
          <w:rFonts w:ascii="Segoe UI" w:hAnsi="Segoe UI" w:cs="Segoe UI"/>
          <w:bCs/>
          <w:lang w:val="en-US"/>
        </w:rPr>
        <w:t xml:space="preserve">) version 2023.06.1. Used packages and versions are summarized in Supplementary table 3. </w:t>
      </w:r>
    </w:p>
    <w:p w14:paraId="349D2F32" w14:textId="5B370579" w:rsidR="00403AB1" w:rsidRPr="003B4C23" w:rsidRDefault="00410392" w:rsidP="001C1180">
      <w:pPr>
        <w:jc w:val="both"/>
        <w:rPr>
          <w:rFonts w:ascii="Segoe UI" w:hAnsi="Segoe UI" w:cs="Segoe UI"/>
          <w:bCs/>
          <w:lang w:val="en-US"/>
        </w:rPr>
      </w:pPr>
      <w:r w:rsidRPr="00410392">
        <w:rPr>
          <w:rFonts w:ascii="Segoe UI" w:hAnsi="Segoe UI" w:cs="Segoe UI"/>
          <w:bCs/>
          <w:lang w:val="en-US"/>
        </w:rPr>
        <w:t xml:space="preserve">As sometimes not all the markers passed the quality check during the image processing steps, only markers that worked in at least 90 % of the acquired MELC datasets were used for subsequent analysis. In murine lung, AREG, B220, CCR6, CD117, CD11c, CD127, CD138, CD3, CD31, CD4, CD44, CD45, CD68, CD8a, CD90.2, </w:t>
      </w:r>
      <w:proofErr w:type="spellStart"/>
      <w:r w:rsidRPr="00410392">
        <w:rPr>
          <w:rFonts w:ascii="Segoe UI" w:hAnsi="Segoe UI" w:cs="Segoe UI"/>
          <w:bCs/>
          <w:lang w:val="en-US"/>
        </w:rPr>
        <w:t>endomucin</w:t>
      </w:r>
      <w:proofErr w:type="spellEnd"/>
      <w:r w:rsidRPr="00410392">
        <w:rPr>
          <w:rFonts w:ascii="Segoe UI" w:hAnsi="Segoe UI" w:cs="Segoe UI"/>
          <w:bCs/>
          <w:lang w:val="en-US"/>
        </w:rPr>
        <w:t xml:space="preserve"> (EMCN), epithelial cell adhesion molecule (</w:t>
      </w:r>
      <w:proofErr w:type="spellStart"/>
      <w:r w:rsidRPr="00410392">
        <w:rPr>
          <w:rFonts w:ascii="Segoe UI" w:hAnsi="Segoe UI" w:cs="Segoe UI"/>
          <w:bCs/>
          <w:lang w:val="en-US"/>
        </w:rPr>
        <w:t>EpCAM</w:t>
      </w:r>
      <w:proofErr w:type="spellEnd"/>
      <w:r w:rsidRPr="00410392">
        <w:rPr>
          <w:rFonts w:ascii="Segoe UI" w:hAnsi="Segoe UI" w:cs="Segoe UI"/>
          <w:bCs/>
          <w:lang w:val="en-US"/>
        </w:rPr>
        <w:t xml:space="preserve">), ICOS, KLRG1, Kappa, LYVE-1, MHC II, NKp46, PDGFRα, PDPN, Sca1, EOMES, GATA3, GATA3eGFP, IRF4, antigen Kiel 67 (Ki67), RORγt, and TBET have been used for downstream analysis. CD134, FN, Gr-1, IL-10, IL-25R, NK1.1, programmed cell death protein 1 (PD1), ST2, CD115, CD200, CD24, CXCR6, </w:t>
      </w:r>
      <w:proofErr w:type="spellStart"/>
      <w:r w:rsidRPr="00410392">
        <w:rPr>
          <w:rFonts w:ascii="Segoe UI" w:hAnsi="Segoe UI" w:cs="Segoe UI"/>
          <w:bCs/>
          <w:lang w:val="en-US"/>
        </w:rPr>
        <w:t>SiglecF</w:t>
      </w:r>
      <w:proofErr w:type="spellEnd"/>
      <w:r w:rsidRPr="00410392">
        <w:rPr>
          <w:rFonts w:ascii="Segoe UI" w:hAnsi="Segoe UI" w:cs="Segoe UI"/>
          <w:bCs/>
          <w:lang w:val="en-US"/>
        </w:rPr>
        <w:t xml:space="preserve">, vasoactive intestinal polypeptide (VIP), </w:t>
      </w:r>
      <w:proofErr w:type="spellStart"/>
      <w:r w:rsidRPr="00410392">
        <w:rPr>
          <w:rFonts w:ascii="Segoe UI" w:hAnsi="Segoe UI" w:cs="Segoe UI"/>
          <w:bCs/>
          <w:lang w:val="en-US"/>
        </w:rPr>
        <w:t>forkhead</w:t>
      </w:r>
      <w:proofErr w:type="spellEnd"/>
      <w:r w:rsidRPr="00410392">
        <w:rPr>
          <w:rFonts w:ascii="Segoe UI" w:hAnsi="Segoe UI" w:cs="Segoe UI"/>
          <w:bCs/>
          <w:lang w:val="en-US"/>
        </w:rPr>
        <w:t xml:space="preserve"> box protein 3 (FoxP3), intercellular adhesion molecule 1 (ICAM-1), CD122, GZMA, Perforin, vascular cell adhesion molecule 1 (VCAM-1), inhibitor of DNA binding 2 (Id2), promyelocytic leukemia zinc finger (PLZF), piezo-type mechanosensitive ion channel </w:t>
      </w:r>
      <w:r w:rsidRPr="00410392">
        <w:rPr>
          <w:rFonts w:ascii="Segoe UI" w:hAnsi="Segoe UI" w:cs="Segoe UI"/>
          <w:bCs/>
          <w:lang w:val="en-US"/>
        </w:rPr>
        <w:lastRenderedPageBreak/>
        <w:t xml:space="preserve">component 1 (Piezo1), and IL-33 were excluded from the lung and SI MELC data analysis as they did not pass the quality criteria. In murine SI, AREG, CCR6, CD117, CD11c, CD127, CD3, CD4, CD44, CD45, CD8a, CD90.2, EMCN, </w:t>
      </w:r>
      <w:proofErr w:type="spellStart"/>
      <w:r w:rsidRPr="00410392">
        <w:rPr>
          <w:rFonts w:ascii="Segoe UI" w:hAnsi="Segoe UI" w:cs="Segoe UI"/>
          <w:bCs/>
          <w:lang w:val="en-US"/>
        </w:rPr>
        <w:t>EpCAM</w:t>
      </w:r>
      <w:proofErr w:type="spellEnd"/>
      <w:r w:rsidRPr="00410392">
        <w:rPr>
          <w:rFonts w:ascii="Segoe UI" w:hAnsi="Segoe UI" w:cs="Segoe UI"/>
          <w:bCs/>
          <w:lang w:val="en-US"/>
        </w:rPr>
        <w:t xml:space="preserve">, KLRG1, Kappa, LYVE-1, MHC II, NKp46, PDGFRα, PDPN, Sca1, EOMES, GATA3eGFP, IRF4, Ki67, and RORγt passed those criteria and were used for downstream analysis. Besides the already mentioned excluded markers in the SI, TBET, CD138, CD31, CD68, and ICOS were also not included. Of Note, markers that were excluded due to not passing the 90 % criteria were still available and useful for the creation of overlays and visual validation of analysis results. </w:t>
      </w:r>
      <w:r w:rsidR="00403AB1" w:rsidRPr="003B4C23">
        <w:rPr>
          <w:rFonts w:ascii="Segoe UI" w:hAnsi="Segoe UI" w:cs="Segoe UI"/>
          <w:bCs/>
          <w:lang w:val="en-US"/>
        </w:rPr>
        <w:t>Thresholding</w:t>
      </w:r>
    </w:p>
    <w:p w14:paraId="78ED7428" w14:textId="204A4409" w:rsidR="00410392" w:rsidRPr="00410392" w:rsidRDefault="00410392" w:rsidP="00410392">
      <w:pPr>
        <w:jc w:val="both"/>
        <w:rPr>
          <w:rFonts w:ascii="Segoe UI" w:hAnsi="Segoe UI" w:cs="Segoe UI"/>
          <w:bCs/>
          <w:lang w:val="en-US"/>
        </w:rPr>
      </w:pPr>
      <w:r>
        <w:rPr>
          <w:rFonts w:ascii="Segoe UI" w:hAnsi="Segoe UI" w:cs="Segoe UI"/>
          <w:bCs/>
          <w:lang w:val="en-US"/>
        </w:rPr>
        <w:t>H</w:t>
      </w:r>
      <w:r w:rsidRPr="00410392">
        <w:rPr>
          <w:rFonts w:ascii="Segoe UI" w:hAnsi="Segoe UI" w:cs="Segoe UI"/>
          <w:bCs/>
          <w:lang w:val="en-US"/>
        </w:rPr>
        <w:t>yperbolic arcsine (</w:t>
      </w:r>
      <w:proofErr w:type="spellStart"/>
      <w:r w:rsidRPr="00410392">
        <w:rPr>
          <w:rFonts w:ascii="Segoe UI" w:hAnsi="Segoe UI" w:cs="Segoe UI"/>
          <w:bCs/>
          <w:lang w:val="en-US"/>
        </w:rPr>
        <w:t>arcsinh</w:t>
      </w:r>
      <w:proofErr w:type="spellEnd"/>
      <w:r w:rsidRPr="00410392">
        <w:rPr>
          <w:rFonts w:ascii="Segoe UI" w:hAnsi="Segoe UI" w:cs="Segoe UI"/>
          <w:bCs/>
          <w:lang w:val="en-US"/>
        </w:rPr>
        <w:t xml:space="preserve">) transformation </w:t>
      </w:r>
      <w:r>
        <w:rPr>
          <w:rFonts w:ascii="Segoe UI" w:hAnsi="Segoe UI" w:cs="Segoe UI"/>
          <w:bCs/>
          <w:lang w:val="en-US"/>
        </w:rPr>
        <w:t xml:space="preserve">using a cofactor of 2 was applied on the extracted feature data </w:t>
      </w:r>
      <w:r w:rsidRPr="00410392">
        <w:rPr>
          <w:rFonts w:ascii="Segoe UI" w:hAnsi="Segoe UI" w:cs="Segoe UI"/>
          <w:bCs/>
          <w:lang w:val="en-US"/>
        </w:rPr>
        <w:t xml:space="preserve">(Wolfram Research (1988), </w:t>
      </w:r>
      <w:proofErr w:type="spellStart"/>
      <w:r w:rsidRPr="00410392">
        <w:rPr>
          <w:rFonts w:ascii="Segoe UI" w:hAnsi="Segoe UI" w:cs="Segoe UI"/>
          <w:bCs/>
          <w:lang w:val="en-US"/>
        </w:rPr>
        <w:t>ArcSinh</w:t>
      </w:r>
      <w:proofErr w:type="spellEnd"/>
      <w:r w:rsidRPr="00410392">
        <w:rPr>
          <w:rFonts w:ascii="Segoe UI" w:hAnsi="Segoe UI" w:cs="Segoe UI"/>
          <w:bCs/>
          <w:lang w:val="en-US"/>
        </w:rPr>
        <w:t xml:space="preserve">, Wolfram Language function, https://reference.wolfram.com/language/ref/ArcSinh.html; updated 2021) </w:t>
      </w:r>
    </w:p>
    <w:p w14:paraId="3DCF403F" w14:textId="284E3E9A" w:rsidR="00410392" w:rsidRPr="00410392" w:rsidRDefault="00410392" w:rsidP="00410392">
      <w:pPr>
        <w:jc w:val="both"/>
        <w:rPr>
          <w:rFonts w:ascii="Segoe UI" w:hAnsi="Segoe UI" w:cs="Segoe UI"/>
          <w:bCs/>
          <w:lang w:val="en-US"/>
        </w:rPr>
      </w:pPr>
      <w:r>
        <w:rPr>
          <w:rFonts w:ascii="Segoe UI" w:hAnsi="Segoe UI" w:cs="Segoe UI"/>
          <w:bCs/>
          <w:lang w:val="en-US"/>
        </w:rPr>
        <w:t>The</w:t>
      </w:r>
      <w:r w:rsidRPr="00410392">
        <w:rPr>
          <w:rFonts w:ascii="Segoe UI" w:hAnsi="Segoe UI" w:cs="Segoe UI"/>
          <w:bCs/>
          <w:lang w:val="en-US"/>
        </w:rPr>
        <w:t xml:space="preserve"> following strategy was applied</w:t>
      </w:r>
      <w:r>
        <w:rPr>
          <w:rFonts w:ascii="Segoe UI" w:hAnsi="Segoe UI" w:cs="Segoe UI"/>
          <w:bCs/>
          <w:lang w:val="en-US"/>
        </w:rPr>
        <w:t xml:space="preserve"> for filtering out low-quality cells</w:t>
      </w:r>
      <w:r w:rsidRPr="00410392">
        <w:rPr>
          <w:rFonts w:ascii="Segoe UI" w:hAnsi="Segoe UI" w:cs="Segoe UI"/>
          <w:bCs/>
          <w:lang w:val="en-US"/>
        </w:rPr>
        <w:t>: (A) First the maximum feature value (MFV) from all measured features was identified for each cell; (B) The MFV was visualized in a histogram; (C) The first derivative of the MFV was calculated using the following formula:</w:t>
      </w:r>
    </w:p>
    <w:p w14:paraId="52E08AE0" w14:textId="7875D8D2" w:rsidR="00410392" w:rsidRPr="00410392" w:rsidRDefault="00410392" w:rsidP="00EE2C6E">
      <w:pPr>
        <w:jc w:val="center"/>
        <w:rPr>
          <w:rFonts w:ascii="Segoe UI" w:hAnsi="Segoe UI" w:cs="Segoe UI"/>
          <w:bCs/>
          <w:lang w:val="en-US"/>
        </w:rPr>
      </w:pPr>
      <w:r w:rsidRPr="00410392">
        <w:rPr>
          <w:rFonts w:ascii="Segoe UI" w:hAnsi="Segoe UI" w:cs="Segoe UI"/>
          <w:bCs/>
          <w:lang w:val="en-US"/>
        </w:rPr>
        <w:t>∆y=y_(i-1)-</w:t>
      </w:r>
      <w:proofErr w:type="spellStart"/>
      <w:r w:rsidRPr="00410392">
        <w:rPr>
          <w:rFonts w:ascii="Segoe UI" w:hAnsi="Segoe UI" w:cs="Segoe UI"/>
          <w:bCs/>
          <w:lang w:val="en-US"/>
        </w:rPr>
        <w:t>y_i</w:t>
      </w:r>
      <w:proofErr w:type="spellEnd"/>
      <w:r w:rsidRPr="00410392">
        <w:rPr>
          <w:rFonts w:ascii="Segoe UI" w:hAnsi="Segoe UI" w:cs="Segoe UI"/>
          <w:bCs/>
          <w:lang w:val="en-US"/>
        </w:rPr>
        <w:t xml:space="preserve">           </w:t>
      </w:r>
      <w:r w:rsidRPr="00410392">
        <w:rPr>
          <w:rFonts w:ascii="Segoe UI" w:hAnsi="Segoe UI" w:cs="Segoe UI"/>
          <w:bCs/>
          <w:lang w:val="en-US"/>
        </w:rPr>
        <w:tab/>
      </w:r>
      <w:r w:rsidRPr="00410392">
        <w:rPr>
          <w:rFonts w:ascii="Segoe UI" w:hAnsi="Segoe UI" w:cs="Segoe UI"/>
          <w:bCs/>
          <w:lang w:val="en-US"/>
        </w:rPr>
        <w:tab/>
      </w:r>
      <w:r w:rsidRPr="00410392">
        <w:rPr>
          <w:rFonts w:ascii="Segoe UI" w:hAnsi="Segoe UI" w:cs="Segoe UI"/>
          <w:bCs/>
          <w:lang w:val="en-US"/>
        </w:rPr>
        <w:tab/>
        <w:t>(</w:t>
      </w:r>
      <w:r>
        <w:rPr>
          <w:rFonts w:ascii="Segoe UI" w:hAnsi="Segoe UI" w:cs="Segoe UI"/>
          <w:bCs/>
          <w:lang w:val="en-US"/>
        </w:rPr>
        <w:t>1</w:t>
      </w:r>
      <w:r w:rsidRPr="00410392">
        <w:rPr>
          <w:rFonts w:ascii="Segoe UI" w:hAnsi="Segoe UI" w:cs="Segoe UI"/>
          <w:bCs/>
          <w:lang w:val="en-US"/>
        </w:rPr>
        <w:t>)</w:t>
      </w:r>
    </w:p>
    <w:p w14:paraId="0B3C92FD" w14:textId="77777777" w:rsidR="00410392" w:rsidRPr="00410392" w:rsidRDefault="00410392" w:rsidP="00EE2C6E">
      <w:pPr>
        <w:jc w:val="center"/>
        <w:rPr>
          <w:rFonts w:ascii="Segoe UI" w:hAnsi="Segoe UI" w:cs="Segoe UI"/>
          <w:bCs/>
          <w:lang w:val="en-US"/>
        </w:rPr>
      </w:pPr>
      <w:r w:rsidRPr="00410392">
        <w:rPr>
          <w:rFonts w:ascii="Segoe UI" w:hAnsi="Segoe UI" w:cs="Segoe UI"/>
          <w:bCs/>
          <w:lang w:val="en-US"/>
        </w:rPr>
        <w:t xml:space="preserve">with </w:t>
      </w:r>
      <w:proofErr w:type="spellStart"/>
      <w:r w:rsidRPr="00410392">
        <w:rPr>
          <w:rFonts w:ascii="Segoe UI" w:hAnsi="Segoe UI" w:cs="Segoe UI"/>
          <w:bCs/>
          <w:lang w:val="en-US"/>
        </w:rPr>
        <w:t>i</w:t>
      </w:r>
      <w:proofErr w:type="spellEnd"/>
      <w:r w:rsidRPr="00410392">
        <w:rPr>
          <w:rFonts w:ascii="Cambria Math" w:hAnsi="Cambria Math" w:cs="Cambria Math"/>
          <w:bCs/>
          <w:lang w:val="en-US"/>
        </w:rPr>
        <w:t>∈</w:t>
      </w:r>
      <w:r w:rsidRPr="00410392">
        <w:rPr>
          <w:rFonts w:ascii="Segoe UI" w:hAnsi="Segoe UI" w:cs="Segoe UI"/>
          <w:bCs/>
          <w:lang w:val="en-US"/>
        </w:rPr>
        <w:t>{1,…,N},N is the maximum value of all MFV,</w:t>
      </w:r>
    </w:p>
    <w:p w14:paraId="20F697B8" w14:textId="7E489E1A" w:rsidR="00AC6FD2" w:rsidRPr="00EE2C6E" w:rsidRDefault="00410392" w:rsidP="00EE2C6E">
      <w:pPr>
        <w:jc w:val="both"/>
        <w:rPr>
          <w:rFonts w:ascii="Segoe UI" w:hAnsi="Segoe UI" w:cs="Segoe UI"/>
          <w:lang w:val="en-US"/>
        </w:rPr>
      </w:pPr>
      <w:r w:rsidRPr="00410392">
        <w:rPr>
          <w:rFonts w:ascii="Segoe UI" w:hAnsi="Segoe UI" w:cs="Segoe UI"/>
          <w:bCs/>
          <w:lang w:val="en-US"/>
        </w:rPr>
        <w:t xml:space="preserve">where ∆y represents the change in y from y_(i-1) to </w:t>
      </w:r>
      <w:proofErr w:type="spellStart"/>
      <w:r w:rsidRPr="00410392">
        <w:rPr>
          <w:rFonts w:ascii="Segoe UI" w:hAnsi="Segoe UI" w:cs="Segoe UI"/>
          <w:bCs/>
          <w:lang w:val="en-US"/>
        </w:rPr>
        <w:t>y_i</w:t>
      </w:r>
      <w:proofErr w:type="spellEnd"/>
      <w:r w:rsidRPr="00410392">
        <w:rPr>
          <w:rFonts w:ascii="Segoe UI" w:hAnsi="Segoe UI" w:cs="Segoe UI"/>
          <w:bCs/>
          <w:lang w:val="en-US"/>
        </w:rPr>
        <w:t xml:space="preserve">; (D) The alteration of the sign of the first derivative of the MFV was identified representing the threshold; (E) The threshold was applied on the MFV to exclude low quality signal cells; (F) The MFV was depicted in a histogram to check correct application of the threshold. </w:t>
      </w:r>
      <w:r>
        <w:rPr>
          <w:rFonts w:ascii="Segoe UI" w:hAnsi="Segoe UI" w:cs="Segoe UI"/>
          <w:bCs/>
          <w:lang w:val="en-US"/>
        </w:rPr>
        <w:t xml:space="preserve">A </w:t>
      </w:r>
      <w:r w:rsidRPr="00410392">
        <w:rPr>
          <w:rFonts w:ascii="Segoe UI" w:hAnsi="Segoe UI" w:cs="Segoe UI"/>
          <w:bCs/>
          <w:lang w:val="en-US"/>
        </w:rPr>
        <w:t xml:space="preserve">threshold for the whole murine lung data set was calculated (0.04) and applied. </w:t>
      </w:r>
      <w:r>
        <w:rPr>
          <w:rFonts w:ascii="Segoe UI" w:hAnsi="Segoe UI" w:cs="Segoe UI"/>
          <w:bCs/>
          <w:lang w:val="en-US"/>
        </w:rPr>
        <w:t xml:space="preserve">For the SI data, </w:t>
      </w:r>
      <w:r w:rsidRPr="00410392">
        <w:rPr>
          <w:rFonts w:ascii="Segoe UI" w:hAnsi="Segoe UI" w:cs="Segoe UI"/>
          <w:bCs/>
          <w:lang w:val="en-US"/>
        </w:rPr>
        <w:t xml:space="preserve">a threshold was calculated for each condition group in murine SI individually. Thresholds calculated and applied were 0.13, 0.6, and 0.11 for the control (CTRL), D1, and D3 data set in murine SI, respectively. </w:t>
      </w:r>
      <w:r w:rsidR="00EE2C6E">
        <w:rPr>
          <w:rFonts w:ascii="Segoe UI" w:hAnsi="Segoe UI" w:cs="Segoe UI"/>
          <w:bCs/>
          <w:lang w:val="en-US"/>
        </w:rPr>
        <w:t>Data imputation was done using the</w:t>
      </w:r>
      <w:r w:rsidR="00EE2C6E" w:rsidRPr="00EE2C6E">
        <w:rPr>
          <w:rFonts w:ascii="Segoe UI" w:hAnsi="Segoe UI" w:cs="Segoe UI"/>
          <w:lang w:val="en-US"/>
        </w:rPr>
        <w:t xml:space="preserve"> </w:t>
      </w:r>
      <w:proofErr w:type="spellStart"/>
      <w:r w:rsidR="00EE2C6E" w:rsidRPr="00EE2C6E">
        <w:rPr>
          <w:rFonts w:ascii="Segoe UI" w:hAnsi="Segoe UI" w:cs="Segoe UI"/>
          <w:lang w:val="en-US"/>
        </w:rPr>
        <w:t>missRanger</w:t>
      </w:r>
      <w:proofErr w:type="spellEnd"/>
      <w:r w:rsidR="00EE2C6E" w:rsidRPr="00EE2C6E">
        <w:rPr>
          <w:rFonts w:ascii="Segoe UI" w:hAnsi="Segoe UI" w:cs="Segoe UI"/>
          <w:lang w:val="en-US"/>
        </w:rPr>
        <w:t xml:space="preserve"> package (</w:t>
      </w:r>
      <w:proofErr w:type="spellStart"/>
      <w:r w:rsidR="00EE2C6E" w:rsidRPr="00EE2C6E">
        <w:rPr>
          <w:rFonts w:ascii="Segoe UI" w:hAnsi="Segoe UI" w:cs="Segoe UI"/>
          <w:lang w:val="en-US"/>
        </w:rPr>
        <w:t>missRanger</w:t>
      </w:r>
      <w:proofErr w:type="spellEnd"/>
      <w:r w:rsidR="00EE2C6E" w:rsidRPr="00EE2C6E">
        <w:rPr>
          <w:rFonts w:ascii="Segoe UI" w:hAnsi="Segoe UI" w:cs="Segoe UI"/>
          <w:lang w:val="en-US"/>
        </w:rPr>
        <w:t xml:space="preserve">: Fast Imputation of Missing Values, Michael Mayer, 2023, </w:t>
      </w:r>
      <w:hyperlink r:id="rId13" w:history="1">
        <w:r w:rsidR="00EE2C6E" w:rsidRPr="009D4329">
          <w:rPr>
            <w:rStyle w:val="Hyperlink"/>
            <w:rFonts w:ascii="Segoe UI" w:hAnsi="Segoe UI" w:cs="Segoe UI"/>
            <w:lang w:val="en-US"/>
          </w:rPr>
          <w:t>https://github.com/mayer79/missRanger</w:t>
        </w:r>
      </w:hyperlink>
      <w:r w:rsidR="00EE2C6E" w:rsidRPr="00EE2C6E">
        <w:rPr>
          <w:rFonts w:ascii="Segoe UI" w:hAnsi="Segoe UI" w:cs="Segoe UI"/>
          <w:lang w:val="en-US"/>
        </w:rPr>
        <w:t>)</w:t>
      </w:r>
      <w:r w:rsidR="00EE2C6E">
        <w:rPr>
          <w:rFonts w:ascii="Segoe UI" w:hAnsi="Segoe UI" w:cs="Segoe UI"/>
          <w:lang w:val="en-US"/>
        </w:rPr>
        <w:t xml:space="preserve">. </w:t>
      </w:r>
      <w:commentRangeStart w:id="40"/>
      <w:r w:rsidR="00EE2C6E">
        <w:rPr>
          <w:rFonts w:ascii="Segoe UI" w:hAnsi="Segoe UI" w:cs="Segoe UI"/>
          <w:lang w:val="en-US"/>
        </w:rPr>
        <w:t xml:space="preserve">Harmony integration was used of batch correction </w:t>
      </w:r>
      <w:sdt>
        <w:sdtPr>
          <w:rPr>
            <w:rFonts w:ascii="Segoe UI" w:hAnsi="Segoe UI" w:cs="Segoe UI"/>
            <w:lang w:val="en-US"/>
          </w:rPr>
          <w:alias w:val="To edit, see citavi.com/edit"/>
          <w:tag w:val="CitaviPlaceholder#94dbfb55-91ad-4a6c-96a0-a968b01227e6"/>
          <w:id w:val="1188572131"/>
          <w:placeholder>
            <w:docPart w:val="DefaultPlaceholder_-1854013440"/>
          </w:placeholder>
        </w:sdtPr>
        <w:sdtContent>
          <w:r w:rsidR="00EE2C6E">
            <w:rPr>
              <w:rFonts w:ascii="Segoe UI" w:hAnsi="Segoe UI" w:cs="Segoe UI"/>
              <w:lang w:val="en-US"/>
            </w:rPr>
            <w:fldChar w:fldCharType="begin"/>
          </w:r>
          <w:r w:rsidR="00EE2C6E">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GMxOTQ0LTY4NTctNDBhMi1hNDMyLTQ5NjRlZGE4OTdiNCIsIlJhbmdlTGVuZ3RoIjo0LCJSZWZlcmVuY2VJZCI6IjE0ZDY1ODE4LTllYmItNDg3ZC04Y2YzLWI2NzhjODFhYTQ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8xMS8yMDE5IiwiRG9pIjoiMTAuMTAzOC9zNDE1OTItMDE5LTA2MTkt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Mi0wMTktMDYxOS0wIiwiVXJpU3RyaW5nIjoiaHR0cHM6Ly9kb2kub3JnLzEwLjEwMzgvczQxNTkyLTAxOS0wNjE5LT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ItMDJUMTE6MzE6MzEiLCJNb2RpZmllZEJ5IjoiX05pZUhhdSIsIklkIjoiODRmMTVkM2EtMDRiZS00MjNkLWIzN2EtY2U1MTRhNmI4N2NjIiwiTW9kaWZpZWRPbiI6IjIwMjMtMTItMDJUMTE6MzE6Mz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MTc0MDgxOSIsIlVyaVN0cmluZyI6Imh0dHA6Ly93d3cubmNiaS5ubG0ubmloLmdvdi9wdWJtZWQvMzE3NDA4MT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ItMDJUMTE6MzE6MzEiLCJNb2RpZmllZEJ5IjoiX05pZUhhdSIsIklkIjoiYTM4NGQ0YTgtMDE4NS00MDY0LTkyMDUtNmI1M2M0YTkwYjhjIiwiTW9kaWZpZWRPbiI6IjIwMjMtMTItMDJUMTE6MzE6MzE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2ODg0NjkzIiwiVXJpU3RyaW5nIjoiaHR0cHM6Ly93d3cubmNiaS5ubG0ubmloLmdvdi9wbWMvYXJ0aWNsZXMvUE1DNjg4NDY5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}</w:instrText>
          </w:r>
          <w:r w:rsidR="00EE2C6E">
            <w:rPr>
              <w:rFonts w:ascii="Segoe UI" w:hAnsi="Segoe UI" w:cs="Segoe UI"/>
              <w:lang w:val="en-US"/>
            </w:rPr>
            <w:fldChar w:fldCharType="separate"/>
          </w:r>
          <w:r w:rsidR="00EE2C6E">
            <w:rPr>
              <w:rFonts w:ascii="Segoe UI" w:hAnsi="Segoe UI" w:cs="Segoe UI"/>
              <w:lang w:val="en-US"/>
            </w:rPr>
            <w:t>(93)</w:t>
          </w:r>
          <w:r w:rsidR="00EE2C6E">
            <w:rPr>
              <w:rFonts w:ascii="Segoe UI" w:hAnsi="Segoe UI" w:cs="Segoe UI"/>
              <w:lang w:val="en-US"/>
            </w:rPr>
            <w:fldChar w:fldCharType="end"/>
          </w:r>
        </w:sdtContent>
      </w:sdt>
      <w:r w:rsidR="00EE2C6E">
        <w:rPr>
          <w:rFonts w:ascii="Segoe UI" w:hAnsi="Segoe UI" w:cs="Segoe UI"/>
          <w:lang w:val="en-US"/>
        </w:rPr>
        <w:t xml:space="preserve">. </w:t>
      </w:r>
      <w:r w:rsidR="00262130">
        <w:rPr>
          <w:rFonts w:ascii="Segoe UI" w:hAnsi="Segoe UI" w:cs="Segoe UI"/>
          <w:lang w:val="en-US"/>
        </w:rPr>
        <w:t xml:space="preserve">Several rounds of the standard Seurat workflow were used for dimensionality reduction, clustering and cell type annotations in order to identify immune and non-immune cells. </w:t>
      </w: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5C47D9EF" w14:textId="57A0E436" w:rsidR="00AE200D" w:rsidRPr="003B4C23" w:rsidRDefault="008A1628" w:rsidP="001C1180">
      <w:pPr>
        <w:jc w:val="both"/>
        <w:rPr>
          <w:rFonts w:ascii="Segoe UI" w:hAnsi="Segoe UI" w:cs="Segoe UI"/>
          <w:lang w:val="en-US"/>
        </w:rPr>
      </w:pPr>
      <w:r>
        <w:rPr>
          <w:rFonts w:ascii="Segoe UI" w:hAnsi="Segoe UI" w:cs="Segoe UI"/>
          <w:bCs/>
          <w:lang w:val="en-US"/>
        </w:rPr>
        <w:t xml:space="preserve">Cell in neighborhood (CIN) analysis was performed with </w:t>
      </w:r>
      <w:r w:rsidR="00403AB1" w:rsidRPr="003B4C23">
        <w:rPr>
          <w:rFonts w:ascii="Segoe UI" w:hAnsi="Segoe UI" w:cs="Segoe UI"/>
          <w:bCs/>
          <w:lang w:val="en-US"/>
        </w:rPr>
        <w:t>SPIAT</w:t>
      </w:r>
      <w:r>
        <w:rPr>
          <w:rFonts w:ascii="Segoe UI" w:hAnsi="Segoe UI" w:cs="Segoe UI"/>
          <w:bCs/>
          <w:lang w:val="en-US"/>
        </w:rPr>
        <w:t xml:space="preserve"> </w:t>
      </w:r>
      <w:sdt>
        <w:sdtPr>
          <w:rPr>
            <w:rFonts w:ascii="Segoe UI" w:hAnsi="Segoe UI" w:cs="Segoe UI"/>
            <w:bCs/>
            <w:lang w:val="en-US"/>
          </w:rPr>
          <w:alias w:val="To edit, see citavi.com/edit"/>
          <w:tag w:val="CitaviPlaceholder#c4546bed-0b87-4dff-a53c-aa29c80237b8"/>
          <w:id w:val="381063266"/>
          <w:placeholder>
            <w:docPart w:val="DefaultPlaceholder_-1854013440"/>
          </w:placeholder>
        </w:sdtPr>
        <w:sdtContent>
          <w:r>
            <w:rPr>
              <w:rFonts w:ascii="Segoe UI" w:hAnsi="Segoe UI" w:cs="Segoe UI"/>
              <w:bCs/>
              <w:lang w:val="en-US"/>
            </w:rPr>
            <w:fldChar w:fldCharType="begin"/>
          </w:r>
          <w:r w:rsidR="00EE2C6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NTZmOTQwLWU5MWQtNGYxOC04YjA1LTc2OWRjMmYwNDVhNiIsIlJhbmdlTGVuZ3RoIjo0LCJSZWZlcmVuY2VJZCI6ImMxNGJiNjY0LWZhZTYtNDNhNC1iOTg2LTVhZmE1YTFlN2Q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EvMjAyMC4wNS4yOC4xMjI2MT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AxLzIwMjAuMDUuMjguMTIyNjE0IiwiVXJpU3RyaW5nIjoiaHR0cHM6Ly9kb2kub3JnLzEwLjExMDEvMjAyMC4wNS4yOC4xMjI2MT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}</w:instrText>
          </w:r>
          <w:r>
            <w:rPr>
              <w:rFonts w:ascii="Segoe UI" w:hAnsi="Segoe UI" w:cs="Segoe UI"/>
              <w:bCs/>
              <w:lang w:val="en-US"/>
            </w:rPr>
            <w:fldChar w:fldCharType="separate"/>
          </w:r>
          <w:r w:rsidR="00EE2C6E">
            <w:rPr>
              <w:rFonts w:ascii="Segoe UI" w:hAnsi="Segoe UI" w:cs="Segoe UI"/>
              <w:bCs/>
              <w:lang w:val="en-US"/>
            </w:rPr>
            <w:t>(94)</w:t>
          </w:r>
          <w:r>
            <w:rPr>
              <w:rFonts w:ascii="Segoe UI" w:hAnsi="Segoe UI" w:cs="Segoe UI"/>
              <w:bCs/>
              <w:lang w:val="en-US"/>
            </w:rPr>
            <w:fldChar w:fldCharType="end"/>
          </w:r>
        </w:sdtContent>
      </w:sdt>
      <w:r>
        <w:rPr>
          <w:rFonts w:ascii="Segoe UI" w:hAnsi="Segoe UI" w:cs="Segoe UI"/>
          <w:bCs/>
          <w:lang w:val="en-US"/>
        </w:rPr>
        <w:t xml:space="preserve">. Spatial co-enrichment analysis was done using </w:t>
      </w:r>
      <w:r w:rsidR="00403AB1" w:rsidRPr="003B4C23">
        <w:rPr>
          <w:rFonts w:ascii="Segoe UI" w:hAnsi="Segoe UI" w:cs="Segoe UI"/>
          <w:bCs/>
          <w:lang w:val="en-US"/>
        </w:rPr>
        <w:t xml:space="preserve">Giotto </w:t>
      </w:r>
      <w:sdt>
        <w:sdtPr>
          <w:rPr>
            <w:rFonts w:ascii="Segoe UI" w:hAnsi="Segoe UI" w:cs="Segoe UI"/>
            <w:bCs/>
            <w:lang w:val="en-US"/>
          </w:rPr>
          <w:alias w:val="To edit, see citavi.com/edit"/>
          <w:tag w:val="CitaviPlaceholder#14a9dce7-31e7-452c-be05-696e6dbac0de"/>
          <w:id w:val="-2099860694"/>
          <w:placeholder>
            <w:docPart w:val="DefaultPlaceholder_-1854013440"/>
          </w:placeholder>
        </w:sdtPr>
        <w:sdtContent>
          <w:r>
            <w:rPr>
              <w:rFonts w:ascii="Segoe UI" w:hAnsi="Segoe UI" w:cs="Segoe UI"/>
              <w:bCs/>
              <w:lang w:val="en-US"/>
            </w:rPr>
            <w:fldChar w:fldCharType="begin"/>
          </w:r>
          <w:r w:rsidR="00EE2C6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GZiNWVkLWQyYWUtNDgwMi1hN2VkLTUzODhmOTA3MjVhNCIsIlJhbmdlTGVuZ3RoIjo0LCJSZWZlcmVuY2VJZCI6IjIxNDNhODgyLWIxMDYtNDZmMi05ZWQxLTJjNDBmMWYzMjU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C8wMy8yMDIxIiwiRG9pIjoiMTAuMTE4Ni9zMTMwNTktMDIxLTAyMjg2L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zkzODYwOSIsIlVyaVN0cmluZyI6Imh0dHBzOi8vd3d3Lm5jYmkubmxtLm5paC5nb3YvcG1jL2FydGljbGVzL1BNQzc5Mzg2M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ItMTJUMTY6MTA6MDgiLCJNb2RpZmllZEJ5IjoiX05pZUhhdSIsIklkIjoiYTAzNTFhOWEtZTQ2NC00OGMyLTk0OWEtYzllNzcxMzcwMDhhIiwiTW9kaWZpZWRPbiI6IjIwMjQtMDItMTJUMTY6MTA6MDg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zY4NTQ5MSIsIlVyaVN0cmluZyI6Imh0dHA6Ly93d3cubmNiaS5ubG0ubmloLmdvdi9wdWJtZWQvMzM2ODU0O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TJUMTY6MTA6MDgiLCJNb2RpZmllZEJ5IjoiX05pZUhhdSIsIklkIjoiYWY1NTQyNzMtMGIwMS00NGVkLThkOWUtYmQ2ZDI3YTlhMTQ2IiwiTW9kaWZpZWRPbiI6IjIwMjQtMDItMTJUMTY6MTA6MDg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g2L3MxMzA1OS0wMjEtMDIyODYtMiIsIlVyaVN0cmluZyI6Imh0dHBzOi8vZG9pLm9yZy8xMC4xMTg2L3MxMzA1OS0wMjEtMDIyODYt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}</w:instrText>
          </w:r>
          <w:r>
            <w:rPr>
              <w:rFonts w:ascii="Segoe UI" w:hAnsi="Segoe UI" w:cs="Segoe UI"/>
              <w:bCs/>
              <w:lang w:val="en-US"/>
            </w:rPr>
            <w:fldChar w:fldCharType="separate"/>
          </w:r>
          <w:r w:rsidR="00EE2C6E">
            <w:rPr>
              <w:rFonts w:ascii="Segoe UI" w:hAnsi="Segoe UI" w:cs="Segoe UI"/>
              <w:bCs/>
              <w:lang w:val="en-US"/>
            </w:rPr>
            <w:t>(95)</w:t>
          </w:r>
          <w:r>
            <w:rPr>
              <w:rFonts w:ascii="Segoe UI" w:hAnsi="Segoe UI" w:cs="Segoe UI"/>
              <w:bCs/>
              <w:lang w:val="en-US"/>
            </w:rPr>
            <w:fldChar w:fldCharType="end"/>
          </w:r>
        </w:sdtContent>
      </w:sdt>
      <w:r>
        <w:rPr>
          <w:rFonts w:ascii="Segoe UI" w:hAnsi="Segoe UI" w:cs="Segoe UI"/>
          <w:bCs/>
          <w:lang w:val="en-US"/>
        </w:rPr>
        <w:t xml:space="preserve"> and</w:t>
      </w:r>
      <w:r w:rsidR="00403AB1" w:rsidRPr="003B4C23">
        <w:rPr>
          <w:rFonts w:ascii="Segoe UI" w:hAnsi="Segoe UI" w:cs="Segoe UI"/>
          <w:bCs/>
          <w:lang w:val="en-US"/>
        </w:rPr>
        <w:t xml:space="preserve"> VoltRon</w:t>
      </w:r>
      <w:r>
        <w:rPr>
          <w:rFonts w:ascii="Segoe UI" w:hAnsi="Segoe UI" w:cs="Segoe UI"/>
          <w:bCs/>
          <w:lang w:val="en-US"/>
        </w:rPr>
        <w:t xml:space="preserve"> </w:t>
      </w:r>
      <w:sdt>
        <w:sdtPr>
          <w:rPr>
            <w:rFonts w:ascii="Segoe UI" w:hAnsi="Segoe UI" w:cs="Segoe UI"/>
            <w:bCs/>
            <w:lang w:val="en-US"/>
          </w:rPr>
          <w:alias w:val="To edit, see citavi.com/edit"/>
          <w:tag w:val="CitaviPlaceholder#3a64dc9e-8710-48ef-bc5b-79f05a14fd87"/>
          <w:id w:val="946269868"/>
          <w:placeholder>
            <w:docPart w:val="DefaultPlaceholder_-1854013440"/>
          </w:placeholder>
        </w:sdtPr>
        <w:sdtContent>
          <w:r>
            <w:rPr>
              <w:rFonts w:ascii="Segoe UI" w:hAnsi="Segoe UI" w:cs="Segoe UI"/>
              <w:bCs/>
              <w:lang w:val="en-US"/>
            </w:rPr>
            <w:fldChar w:fldCharType="begin"/>
          </w:r>
          <w:r w:rsidR="00EE2C6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jhmOTY0LTdjNjgtNDQ2MS1hYjU0LTdhMGE4YjEyOGJhZCIsIlJhbmdlTGVuZ3RoIjo0LCJSZWZlcmVuY2VJZCI6ImQxMzExM2Q4LWJmNjMtNDllNS1hN2VhLTA4YThlMDUwNzg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xLzIwMjMuMTIuMTUuNTcxNjY3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EwMS8yMDIzLjEyLjE1LjU3MTY2NyIsIlVyaVN0cmluZyI6Imh0dHBzOi8vZG9pLm9yZy8xMC4xMTAxLzIwMjMuMTIuMTUuNTcxNjY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}</w:instrText>
          </w:r>
          <w:r>
            <w:rPr>
              <w:rFonts w:ascii="Segoe UI" w:hAnsi="Segoe UI" w:cs="Segoe UI"/>
              <w:bCs/>
              <w:lang w:val="en-US"/>
            </w:rPr>
            <w:fldChar w:fldCharType="separate"/>
          </w:r>
          <w:r w:rsidR="00EE2C6E">
            <w:rPr>
              <w:rFonts w:ascii="Segoe UI" w:hAnsi="Segoe UI" w:cs="Segoe UI"/>
              <w:bCs/>
              <w:lang w:val="en-US"/>
            </w:rPr>
            <w:t>(96)</w:t>
          </w:r>
          <w:r>
            <w:rPr>
              <w:rFonts w:ascii="Segoe UI" w:hAnsi="Segoe UI" w:cs="Segoe UI"/>
              <w:bCs/>
              <w:lang w:val="en-US"/>
            </w:rPr>
            <w:fldChar w:fldCharType="end"/>
          </w:r>
        </w:sdtContent>
      </w:sdt>
      <w:r>
        <w:rPr>
          <w:rFonts w:ascii="Segoe UI" w:hAnsi="Segoe UI" w:cs="Segoe UI"/>
          <w:bCs/>
          <w:lang w:val="en-US"/>
        </w:rPr>
        <w:t xml:space="preserve">. </w:t>
      </w:r>
      <w:r w:rsidR="00EE2C6E" w:rsidRPr="00EE2C6E">
        <w:rPr>
          <w:rFonts w:ascii="Segoe UI" w:hAnsi="Segoe UI" w:cs="Segoe UI"/>
          <w:lang w:val="en-US"/>
        </w:rPr>
        <w:t xml:space="preserve">Cells in neighborhood (CIN) were filtered using the SPIAT function </w:t>
      </w:r>
      <w:proofErr w:type="spellStart"/>
      <w:r w:rsidR="00EE2C6E" w:rsidRPr="00EE2C6E">
        <w:rPr>
          <w:rFonts w:ascii="Segoe UI" w:hAnsi="Segoe UI" w:cs="Segoe UI"/>
          <w:lang w:val="en-US"/>
        </w:rPr>
        <w:t>average_percentage_of_cells_within_radius</w:t>
      </w:r>
      <w:proofErr w:type="spellEnd"/>
      <w:r w:rsidR="00EE2C6E" w:rsidRPr="00EE2C6E">
        <w:rPr>
          <w:rFonts w:ascii="Segoe UI" w:hAnsi="Segoe UI" w:cs="Segoe UI"/>
          <w:lang w:val="en-US"/>
        </w:rPr>
        <w:t xml:space="preserve"> for the radii 10, 15, 20, and 25 µm for every cell type. The minimum cell distance for every cell to every cell type was calculated using the SPIAT function </w:t>
      </w:r>
      <w:proofErr w:type="spellStart"/>
      <w:r w:rsidR="00EE2C6E" w:rsidRPr="00EE2C6E">
        <w:rPr>
          <w:rFonts w:ascii="Segoe UI" w:hAnsi="Segoe UI" w:cs="Segoe UI"/>
          <w:lang w:val="en-US"/>
        </w:rPr>
        <w:t>calculate_minimum_distances_between_celltypes</w:t>
      </w:r>
      <w:proofErr w:type="spellEnd"/>
      <w:r w:rsidR="00EE2C6E" w:rsidRPr="00EE2C6E">
        <w:rPr>
          <w:rFonts w:ascii="Segoe UI" w:hAnsi="Segoe UI" w:cs="Segoe UI"/>
          <w:lang w:val="en-US"/>
        </w:rPr>
        <w:t>.</w:t>
      </w:r>
      <w:r w:rsidR="00EE2C6E">
        <w:rPr>
          <w:rFonts w:ascii="Segoe UI" w:hAnsi="Segoe UI" w:cs="Segoe UI"/>
          <w:lang w:val="en-US"/>
        </w:rPr>
        <w:t xml:space="preserve"> </w:t>
      </w:r>
      <w:r w:rsidR="00EE2C6E" w:rsidRPr="00EE2C6E">
        <w:rPr>
          <w:rFonts w:ascii="Segoe UI" w:hAnsi="Segoe UI" w:cs="Segoe UI"/>
          <w:lang w:val="en-US"/>
        </w:rPr>
        <w:t xml:space="preserve">Visualizations and plots were created mainly using ggplot2, and </w:t>
      </w:r>
      <w:proofErr w:type="spellStart"/>
      <w:r w:rsidR="00EE2C6E" w:rsidRPr="00EE2C6E">
        <w:rPr>
          <w:rFonts w:ascii="Segoe UI" w:hAnsi="Segoe UI" w:cs="Segoe UI"/>
          <w:lang w:val="en-US"/>
        </w:rPr>
        <w:t>ggarrange</w:t>
      </w:r>
      <w:proofErr w:type="spellEnd"/>
      <w:r w:rsidR="00EE2C6E" w:rsidRPr="00EE2C6E">
        <w:rPr>
          <w:rFonts w:ascii="Segoe UI" w:hAnsi="Segoe UI" w:cs="Segoe UI"/>
          <w:lang w:val="en-US"/>
        </w:rPr>
        <w:t>, as well as Adobe Illustrator.</w:t>
      </w:r>
      <w:commentRangeEnd w:id="40"/>
      <w:r w:rsidR="00262130">
        <w:rPr>
          <w:rStyle w:val="Kommentarzeichen"/>
        </w:rPr>
        <w:commentReference w:id="40"/>
      </w: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48221B1" w:rsidR="005D442D" w:rsidRPr="003B4C23" w:rsidRDefault="00262130" w:rsidP="005D442D">
      <w:pPr>
        <w:jc w:val="both"/>
        <w:rPr>
          <w:rFonts w:ascii="Segoe UI" w:hAnsi="Segoe UI" w:cs="Segoe UI"/>
          <w:lang w:val="en-US"/>
        </w:rPr>
      </w:pPr>
      <w:r>
        <w:rPr>
          <w:rFonts w:ascii="Segoe UI" w:hAnsi="Segoe UI" w:cs="Segoe UI"/>
          <w:lang w:val="en-US"/>
        </w:rPr>
        <w:t xml:space="preserve">All data used for this publication and its figures are available in the following </w:t>
      </w:r>
      <w:proofErr w:type="spellStart"/>
      <w:r>
        <w:rPr>
          <w:rFonts w:ascii="Segoe UI" w:hAnsi="Segoe UI" w:cs="Segoe UI"/>
          <w:lang w:val="en-US"/>
        </w:rPr>
        <w:t>github</w:t>
      </w:r>
      <w:proofErr w:type="spellEnd"/>
      <w:r>
        <w:rPr>
          <w:rFonts w:ascii="Segoe UI" w:hAnsi="Segoe UI" w:cs="Segoe UI"/>
          <w:lang w:val="en-US"/>
        </w:rPr>
        <w:t xml:space="preserve"> repository:</w:t>
      </w:r>
    </w:p>
    <w:p w14:paraId="51CF2BB3" w14:textId="5833B55A" w:rsidR="005D442D" w:rsidRPr="003B4C23" w:rsidRDefault="00F02DB7" w:rsidP="005D442D">
      <w:pPr>
        <w:jc w:val="both"/>
        <w:rPr>
          <w:rFonts w:ascii="Segoe UI" w:hAnsi="Segoe UI" w:cs="Segoe UI"/>
          <w:lang w:val="en-US"/>
        </w:rPr>
      </w:pPr>
      <w:hyperlink r:id="rId14" w:history="1">
        <w:r w:rsidRPr="003B4C23">
          <w:rPr>
            <w:rStyle w:val="Hyperlink"/>
            <w:rFonts w:ascii="Segoe UI" w:hAnsi="Segoe UI" w:cs="Segoe UI"/>
            <w:lang w:val="en-US"/>
          </w:rPr>
          <w:t>https://github.com/mikrohscopist/Murine_ILC_niches_lung_SI_IL-33</w:t>
        </w:r>
      </w:hyperlink>
    </w:p>
    <w:p w14:paraId="158C80B6" w14:textId="1992D275" w:rsidR="005D442D" w:rsidRPr="003B4C23" w:rsidRDefault="005D442D" w:rsidP="008A1628">
      <w:pPr>
        <w:jc w:val="both"/>
        <w:rPr>
          <w:rFonts w:ascii="Segoe UI" w:hAnsi="Segoe UI" w:cs="Segoe UI"/>
          <w:b/>
          <w:lang w:val="en-US"/>
        </w:rPr>
      </w:pPr>
      <w:r w:rsidRPr="003B4C23">
        <w:rPr>
          <w:rFonts w:ascii="Segoe UI" w:hAnsi="Segoe UI" w:cs="Segoe UI"/>
          <w:b/>
          <w:lang w:val="en-US"/>
        </w:rPr>
        <w:lastRenderedPageBreak/>
        <w:t>CONFLICT OF INTEREST DISCLOSURE</w:t>
      </w:r>
    </w:p>
    <w:p w14:paraId="4A327120" w14:textId="77777777" w:rsidR="005D442D" w:rsidRPr="003B4C23" w:rsidRDefault="005D442D" w:rsidP="008A1628">
      <w:pPr>
        <w:jc w:val="both"/>
        <w:rPr>
          <w:rFonts w:ascii="Segoe UI" w:hAnsi="Segoe UI" w:cs="Segoe UI"/>
          <w:lang w:val="en-US"/>
        </w:rPr>
      </w:pPr>
    </w:p>
    <w:p w14:paraId="59FC7DB9" w14:textId="29C38F81" w:rsidR="00E66F43" w:rsidRPr="003B4C23" w:rsidRDefault="00A46765" w:rsidP="008A1628">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8A1628">
      <w:pPr>
        <w:jc w:val="both"/>
        <w:rPr>
          <w:rFonts w:ascii="Segoe UI" w:hAnsi="Segoe UI" w:cs="Segoe UI"/>
          <w:lang w:val="en-US"/>
        </w:rPr>
      </w:pPr>
    </w:p>
    <w:p w14:paraId="553944B6" w14:textId="3929E6C1" w:rsidR="00972B53" w:rsidRPr="003B4C23" w:rsidRDefault="00972B53" w:rsidP="008A1628">
      <w:pPr>
        <w:jc w:val="both"/>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8A1628">
      <w:pPr>
        <w:jc w:val="both"/>
        <w:rPr>
          <w:rFonts w:ascii="Segoe UI" w:hAnsi="Segoe UI" w:cs="Segoe UI"/>
          <w:sz w:val="18"/>
          <w:szCs w:val="18"/>
          <w:lang w:val="en-US"/>
        </w:rPr>
      </w:pPr>
      <w:r w:rsidRPr="003B4C23">
        <w:rPr>
          <w:rFonts w:ascii="Segoe UI" w:hAnsi="Segoe UI" w:cs="Segoe UI"/>
          <w:sz w:val="18"/>
          <w:szCs w:val="18"/>
          <w:lang w:val="en-US"/>
        </w:rPr>
        <w:t xml:space="preserve">We would like to thank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helpful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w:t>
      </w:r>
      <w:proofErr w:type="spellStart"/>
      <w:r w:rsidR="003751DA" w:rsidRPr="003B4C23">
        <w:rPr>
          <w:rFonts w:ascii="Segoe UI" w:hAnsi="Segoe UI" w:cs="Segoe UI"/>
          <w:sz w:val="18"/>
          <w:szCs w:val="18"/>
          <w:lang w:val="en-US"/>
        </w:rPr>
        <w:t>zu</w:t>
      </w:r>
      <w:proofErr w:type="spellEnd"/>
      <w:r w:rsidR="003751DA" w:rsidRPr="003B4C23">
        <w:rPr>
          <w:rFonts w:ascii="Segoe UI" w:hAnsi="Segoe UI" w:cs="Segoe UI"/>
          <w:sz w:val="18"/>
          <w:szCs w:val="18"/>
          <w:lang w:val="en-US"/>
        </w:rPr>
        <w:t xml:space="preserve"> Berlin.</w:t>
      </w:r>
      <w:r w:rsidR="00040601" w:rsidRPr="003B4C23">
        <w:rPr>
          <w:rFonts w:ascii="Segoe UI" w:hAnsi="Segoe UI" w:cs="Segoe UI"/>
          <w:sz w:val="18"/>
          <w:szCs w:val="18"/>
          <w:lang w:val="en-US"/>
        </w:rPr>
        <w:t xml:space="preserve"> </w:t>
      </w:r>
    </w:p>
    <w:p w14:paraId="372C3913" w14:textId="73D0B830" w:rsidR="00972B53" w:rsidRPr="003B4C23" w:rsidRDefault="00972B53" w:rsidP="008A1628">
      <w:pPr>
        <w:jc w:val="both"/>
        <w:rPr>
          <w:rFonts w:ascii="Segoe UI" w:hAnsi="Segoe UI" w:cs="Segoe UI"/>
          <w:b/>
          <w:bCs/>
          <w:lang w:val="en-US"/>
        </w:rPr>
      </w:pPr>
      <w:r w:rsidRPr="003B4C23">
        <w:rPr>
          <w:rFonts w:ascii="Segoe UI" w:hAnsi="Segoe UI" w:cs="Segoe UI"/>
          <w:b/>
          <w:bCs/>
          <w:lang w:val="en-US"/>
        </w:rPr>
        <w:t>AUTHOR´s CONTRIBUTIONS</w:t>
      </w:r>
    </w:p>
    <w:p w14:paraId="1CA5DA53" w14:textId="78F7996D" w:rsidR="00A46765" w:rsidRPr="008A1628" w:rsidRDefault="00F1586C" w:rsidP="008A1628">
      <w:pPr>
        <w:jc w:val="both"/>
        <w:rPr>
          <w:rFonts w:ascii="Segoe UI" w:hAnsi="Segoe UI" w:cs="Segoe UI"/>
          <w:sz w:val="18"/>
          <w:szCs w:val="18"/>
          <w:lang w:val="en-US"/>
        </w:rPr>
      </w:pPr>
      <w:r w:rsidRPr="003B4C23">
        <w:rPr>
          <w:rFonts w:ascii="Segoe UI" w:hAnsi="Segoe UI" w:cs="Segoe UI"/>
          <w:sz w:val="18"/>
          <w:szCs w:val="18"/>
          <w:lang w:val="en-US"/>
        </w:rPr>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B94567"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00B94567" w:rsidRPr="003B4C23">
        <w:rPr>
          <w:rFonts w:ascii="Segoe UI" w:hAnsi="Segoe UI" w:cs="Segoe UI"/>
          <w:sz w:val="18"/>
          <w:szCs w:val="18"/>
          <w:lang w:val="en-US"/>
        </w:rPr>
        <w:t xml:space="preserve"> provided technical support for the MEL</w:t>
      </w:r>
      <w:r w:rsidR="00951583">
        <w:rPr>
          <w:rFonts w:ascii="Segoe UI" w:hAnsi="Segoe UI" w:cs="Segoe UI"/>
          <w:sz w:val="18"/>
          <w:szCs w:val="18"/>
          <w:lang w:val="en-US"/>
        </w:rPr>
        <w:t>C</w:t>
      </w:r>
      <w:r w:rsidR="00B94567" w:rsidRPr="003B4C23">
        <w:rPr>
          <w:rFonts w:ascii="Segoe UI" w:hAnsi="Segoe UI" w:cs="Segoe UI"/>
          <w:sz w:val="18"/>
          <w:szCs w:val="18"/>
          <w:lang w:val="en-US"/>
        </w:rPr>
        <w:t xml:space="preserve"> and </w:t>
      </w:r>
      <w:proofErr w:type="spellStart"/>
      <w:r w:rsidR="00B94567" w:rsidRPr="003B4C23">
        <w:rPr>
          <w:rFonts w:ascii="Segoe UI" w:hAnsi="Segoe UI" w:cs="Segoe UI"/>
          <w:sz w:val="18"/>
          <w:szCs w:val="18"/>
          <w:lang w:val="en-US"/>
        </w:rPr>
        <w:t>BioDecipher</w:t>
      </w:r>
      <w:proofErr w:type="spellEnd"/>
      <w:r w:rsidR="00B94567" w:rsidRPr="003B4C23">
        <w:rPr>
          <w:rFonts w:ascii="Segoe UI" w:hAnsi="Segoe UI" w:cs="Segoe UI"/>
          <w:sz w:val="18"/>
          <w:szCs w:val="18"/>
          <w:lang w:val="en-US"/>
        </w:rPr>
        <w:t xml:space="preserve"> instruments. </w:t>
      </w:r>
      <w:r w:rsidR="008A1628" w:rsidRPr="003B4C23">
        <w:rPr>
          <w:rFonts w:ascii="Segoe UI" w:hAnsi="Segoe UI" w:cs="Segoe UI"/>
          <w:sz w:val="18"/>
          <w:szCs w:val="18"/>
          <w:lang w:val="en-US"/>
        </w:rPr>
        <w:t>All authors reviewed the manuscript.</w:t>
      </w:r>
    </w:p>
    <w:p w14:paraId="308FE122" w14:textId="77777777" w:rsidR="007301A7" w:rsidRDefault="007301A7">
      <w:pPr>
        <w:rPr>
          <w:rFonts w:ascii="Segoe UI" w:hAnsi="Segoe UI" w:cs="Segoe UI"/>
          <w:b/>
          <w:bCs/>
          <w:lang w:val="en-US"/>
        </w:rPr>
      </w:pPr>
      <w:r>
        <w:rPr>
          <w:rFonts w:ascii="Segoe UI" w:hAnsi="Segoe UI" w:cs="Segoe UI"/>
          <w:b/>
          <w:bCs/>
          <w:lang w:val="en-US"/>
        </w:rPr>
        <w:br w:type="page"/>
      </w:r>
    </w:p>
    <w:p w14:paraId="71C93E69" w14:textId="62D8C1CE" w:rsidR="004133C9" w:rsidRPr="003B4C23" w:rsidRDefault="004133C9" w:rsidP="008A1628">
      <w:pPr>
        <w:jc w:val="both"/>
        <w:rPr>
          <w:rFonts w:ascii="Segoe UI" w:hAnsi="Segoe UI" w:cs="Segoe UI"/>
          <w:b/>
          <w:bCs/>
          <w:lang w:val="en-US"/>
        </w:rPr>
      </w:pPr>
      <w:r w:rsidRPr="003B4C23">
        <w:rPr>
          <w:rFonts w:ascii="Segoe UI" w:hAnsi="Segoe UI" w:cs="Segoe UI"/>
          <w:b/>
          <w:bCs/>
          <w:lang w:val="en-US"/>
        </w:rPr>
        <w:lastRenderedPageBreak/>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38D76B7D"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b/>
          <w:bCs/>
          <w:sz w:val="20"/>
          <w:szCs w:val="20"/>
          <w:lang w:val="en-US"/>
        </w:rPr>
        <w:t>Supplementary Table</w:t>
      </w:r>
      <w:r w:rsidRPr="00E72894">
        <w:rPr>
          <w:rFonts w:ascii="Segoe UI" w:eastAsia="Calibri" w:hAnsi="Segoe UI" w:cs="Segoe UI"/>
          <w:b/>
          <w:bCs/>
          <w:sz w:val="20"/>
          <w:szCs w:val="20"/>
          <w:lang w:val="en-US"/>
        </w:rPr>
        <w:t xml:space="preserve"> </w:t>
      </w:r>
      <w:r>
        <w:rPr>
          <w:rFonts w:ascii="Segoe UI" w:eastAsia="Calibri" w:hAnsi="Segoe UI" w:cs="Segoe UI"/>
          <w:b/>
          <w:bCs/>
          <w:sz w:val="20"/>
          <w:szCs w:val="20"/>
          <w:lang w:val="en-US"/>
        </w:rPr>
        <w:t>1</w:t>
      </w:r>
      <w:r w:rsidRPr="00E72894">
        <w:rPr>
          <w:rFonts w:ascii="Segoe UI" w:eastAsia="Calibri" w:hAnsi="Segoe UI" w:cs="Segoe UI"/>
          <w:b/>
          <w:bCs/>
          <w:sz w:val="20"/>
          <w:szCs w:val="20"/>
          <w:lang w:val="en-US"/>
        </w:rPr>
        <w:t xml:space="preserve">: </w:t>
      </w:r>
      <w:r w:rsidRPr="004A693F">
        <w:rPr>
          <w:rFonts w:ascii="Segoe UI" w:eastAsia="Calibri" w:hAnsi="Segoe UI" w:cs="Segoe UI"/>
          <w:bCs/>
          <w:sz w:val="20"/>
          <w:szCs w:val="20"/>
          <w:lang w:val="en-US"/>
        </w:rPr>
        <w:t>Overview of</w:t>
      </w:r>
      <w:r>
        <w:rPr>
          <w:rFonts w:ascii="Segoe UI" w:eastAsia="Calibri" w:hAnsi="Segoe UI" w:cs="Segoe UI"/>
          <w:b/>
          <w:bCs/>
          <w:sz w:val="20"/>
          <w:szCs w:val="20"/>
          <w:lang w:val="en-US"/>
        </w:rPr>
        <w:t xml:space="preserve"> </w:t>
      </w:r>
      <w:r>
        <w:rPr>
          <w:rFonts w:ascii="Segoe UI" w:eastAsia="Calibri" w:hAnsi="Segoe UI" w:cs="Segoe UI"/>
          <w:sz w:val="20"/>
          <w:szCs w:val="20"/>
          <w:lang w:val="en-US"/>
        </w:rPr>
        <w:t>MELC panel design with included markers for the respective cell types</w:t>
      </w:r>
      <w:r w:rsidRPr="00E72894">
        <w:rPr>
          <w:rFonts w:ascii="Segoe UI" w:eastAsia="Calibri" w:hAnsi="Segoe UI" w:cs="Segoe UI"/>
          <w:sz w:val="20"/>
          <w:szCs w:val="20"/>
          <w:lang w:val="en-US"/>
        </w:rPr>
        <w:t>.</w:t>
      </w:r>
    </w:p>
    <w:p w14:paraId="3B436C15"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noProof/>
          <w:sz w:val="20"/>
          <w:szCs w:val="20"/>
          <w:lang w:val="en-US"/>
        </w:rPr>
        <w:drawing>
          <wp:inline distT="0" distB="0" distL="0" distR="0" wp14:anchorId="3262FD0B" wp14:editId="61452808">
            <wp:extent cx="5759450" cy="2084600"/>
            <wp:effectExtent l="0" t="0" r="0" b="0"/>
            <wp:docPr id="1617795672" name="Grafik 2"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795672" name="Grafik 2" descr="Ein Bild, das Text, Screenshot, Schrift, Zahl enthält.&#10;&#10;KI-generierte Inhalte können fehlerhaft sein."/>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7002"/>
                    <a:stretch>
                      <a:fillRect/>
                    </a:stretch>
                  </pic:blipFill>
                  <pic:spPr bwMode="auto">
                    <a:xfrm>
                      <a:off x="0" y="0"/>
                      <a:ext cx="5759450" cy="2084600"/>
                    </a:xfrm>
                    <a:prstGeom prst="rect">
                      <a:avLst/>
                    </a:prstGeom>
                    <a:noFill/>
                    <a:ln>
                      <a:noFill/>
                    </a:ln>
                    <a:extLst>
                      <a:ext uri="{53640926-AAD7-44D8-BBD7-CCE9431645EC}">
                        <a14:shadowObscured xmlns:a14="http://schemas.microsoft.com/office/drawing/2010/main"/>
                      </a:ext>
                    </a:extLst>
                  </pic:spPr>
                </pic:pic>
              </a:graphicData>
            </a:graphic>
          </wp:inline>
        </w:drawing>
      </w:r>
    </w:p>
    <w:p w14:paraId="601F4AF2" w14:textId="77777777" w:rsidR="007301A7" w:rsidRDefault="007301A7" w:rsidP="00BE59D4">
      <w:pPr>
        <w:jc w:val="both"/>
        <w:rPr>
          <w:rFonts w:ascii="Segoe UI" w:eastAsia="Calibri" w:hAnsi="Segoe UI" w:cs="Segoe UI"/>
          <w:sz w:val="20"/>
          <w:szCs w:val="20"/>
          <w:lang w:val="en-US"/>
        </w:rPr>
      </w:pPr>
    </w:p>
    <w:p w14:paraId="2FD14516"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b/>
          <w:bCs/>
          <w:sz w:val="20"/>
          <w:szCs w:val="20"/>
          <w:lang w:val="en-US"/>
        </w:rPr>
        <w:t>Supplementary Table</w:t>
      </w:r>
      <w:r w:rsidRPr="00E72894">
        <w:rPr>
          <w:rFonts w:ascii="Segoe UI" w:eastAsia="Calibri" w:hAnsi="Segoe UI" w:cs="Segoe UI"/>
          <w:b/>
          <w:bCs/>
          <w:sz w:val="20"/>
          <w:szCs w:val="20"/>
          <w:lang w:val="en-US"/>
        </w:rPr>
        <w:t xml:space="preserve"> </w:t>
      </w:r>
      <w:r>
        <w:rPr>
          <w:rFonts w:ascii="Segoe UI" w:eastAsia="Calibri" w:hAnsi="Segoe UI" w:cs="Segoe UI"/>
          <w:b/>
          <w:bCs/>
          <w:sz w:val="20"/>
          <w:szCs w:val="20"/>
          <w:lang w:val="en-US"/>
        </w:rPr>
        <w:t>2</w:t>
      </w:r>
      <w:r w:rsidRPr="00E72894">
        <w:rPr>
          <w:rFonts w:ascii="Segoe UI" w:eastAsia="Calibri" w:hAnsi="Segoe UI" w:cs="Segoe UI"/>
          <w:b/>
          <w:bCs/>
          <w:sz w:val="20"/>
          <w:szCs w:val="20"/>
          <w:lang w:val="en-US"/>
        </w:rPr>
        <w:t xml:space="preserve">: </w:t>
      </w:r>
      <w:r w:rsidRPr="00E72894">
        <w:rPr>
          <w:rFonts w:ascii="Segoe UI" w:eastAsia="Calibri" w:hAnsi="Segoe UI" w:cs="Segoe UI"/>
          <w:sz w:val="20"/>
          <w:szCs w:val="20"/>
          <w:lang w:val="en-US"/>
        </w:rPr>
        <w:t>Overview</w:t>
      </w:r>
      <w:r w:rsidRPr="00177DE8">
        <w:rPr>
          <w:rFonts w:ascii="Segoe UI" w:eastAsia="Calibri" w:hAnsi="Segoe UI" w:cs="Segoe UI"/>
          <w:sz w:val="20"/>
          <w:szCs w:val="20"/>
          <w:lang w:val="en-US"/>
        </w:rPr>
        <w:t xml:space="preserve"> of technical components of the </w:t>
      </w:r>
      <w:proofErr w:type="spellStart"/>
      <w:r w:rsidRPr="00177DE8">
        <w:rPr>
          <w:rFonts w:ascii="Segoe UI" w:eastAsia="Calibri" w:hAnsi="Segoe UI" w:cs="Segoe UI"/>
          <w:sz w:val="20"/>
          <w:szCs w:val="20"/>
          <w:lang w:val="en-US"/>
        </w:rPr>
        <w:t>Toponome</w:t>
      </w:r>
      <w:proofErr w:type="spellEnd"/>
      <w:r w:rsidRPr="00177DE8">
        <w:rPr>
          <w:rFonts w:ascii="Segoe UI" w:eastAsia="Calibri" w:hAnsi="Segoe UI" w:cs="Segoe UI"/>
          <w:sz w:val="20"/>
          <w:szCs w:val="20"/>
          <w:lang w:val="en-US"/>
        </w:rPr>
        <w:t xml:space="preserve"> Image Cycler Mm3 and the </w:t>
      </w:r>
      <w:proofErr w:type="spellStart"/>
      <w:r w:rsidRPr="00177DE8">
        <w:rPr>
          <w:rFonts w:ascii="Segoe UI" w:eastAsia="Calibri" w:hAnsi="Segoe UI" w:cs="Segoe UI"/>
          <w:sz w:val="20"/>
          <w:szCs w:val="20"/>
          <w:lang w:val="en-US"/>
        </w:rPr>
        <w:t>BioDecipher</w:t>
      </w:r>
      <w:proofErr w:type="spellEnd"/>
      <w:r w:rsidRPr="00177DE8">
        <w:rPr>
          <w:rFonts w:ascii="Segoe UI" w:eastAsia="Calibri" w:hAnsi="Segoe UI" w:cs="Segoe UI"/>
          <w:sz w:val="20"/>
          <w:szCs w:val="20"/>
          <w:lang w:val="en-US"/>
        </w:rPr>
        <w:t xml:space="preserve"> Device 1.0 used for MELC data acquisition</w:t>
      </w:r>
      <w:r w:rsidRPr="00E72894">
        <w:rPr>
          <w:rFonts w:ascii="Segoe UI" w:eastAsia="Calibri" w:hAnsi="Segoe UI" w:cs="Segoe UI"/>
          <w:sz w:val="20"/>
          <w:szCs w:val="20"/>
          <w:lang w:val="en-US"/>
        </w:rPr>
        <w:t>.</w:t>
      </w:r>
    </w:p>
    <w:p w14:paraId="24963B05" w14:textId="5152CC66" w:rsidR="00BE59D4" w:rsidRDefault="00BE59D4" w:rsidP="00BE59D4">
      <w:pPr>
        <w:rPr>
          <w:rFonts w:ascii="Segoe UI" w:eastAsia="Calibri" w:hAnsi="Segoe UI" w:cs="Segoe UI"/>
          <w:sz w:val="20"/>
          <w:szCs w:val="20"/>
          <w:lang w:val="en-US"/>
        </w:rPr>
      </w:pPr>
      <w:r>
        <w:rPr>
          <w:noProof/>
        </w:rPr>
        <w:drawing>
          <wp:inline distT="0" distB="0" distL="0" distR="0" wp14:anchorId="70784EB3" wp14:editId="506FF48C">
            <wp:extent cx="5759450" cy="4349750"/>
            <wp:effectExtent l="0" t="0" r="0" b="0"/>
            <wp:docPr id="316578373" name="Grafik 7"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78373" name="Grafik 7" descr="Ein Bild, das Text, Screenshot, Schrift, Zahl enthält.&#10;&#10;KI-generierte Inhalte können fehlerhaft sein."/>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06"/>
                    <a:stretch/>
                  </pic:blipFill>
                  <pic:spPr bwMode="auto">
                    <a:xfrm>
                      <a:off x="0" y="0"/>
                      <a:ext cx="5759450" cy="4349750"/>
                    </a:xfrm>
                    <a:prstGeom prst="rect">
                      <a:avLst/>
                    </a:prstGeom>
                    <a:noFill/>
                    <a:ln>
                      <a:noFill/>
                    </a:ln>
                    <a:extLst>
                      <a:ext uri="{53640926-AAD7-44D8-BBD7-CCE9431645EC}">
                        <a14:shadowObscured xmlns:a14="http://schemas.microsoft.com/office/drawing/2010/main"/>
                      </a:ext>
                    </a:extLst>
                  </pic:spPr>
                </pic:pic>
              </a:graphicData>
            </a:graphic>
          </wp:inline>
        </w:drawing>
      </w:r>
    </w:p>
    <w:p w14:paraId="30E67368" w14:textId="77777777" w:rsidR="007301A7" w:rsidRDefault="007301A7" w:rsidP="00BE59D4">
      <w:pPr>
        <w:rPr>
          <w:rFonts w:ascii="Segoe UI" w:eastAsia="Calibri" w:hAnsi="Segoe UI" w:cs="Segoe UI"/>
          <w:sz w:val="20"/>
          <w:szCs w:val="20"/>
          <w:lang w:val="en-US"/>
        </w:rPr>
      </w:pPr>
    </w:p>
    <w:p w14:paraId="4288EE88" w14:textId="77777777" w:rsidR="007301A7" w:rsidRDefault="007301A7" w:rsidP="00BE59D4">
      <w:pPr>
        <w:rPr>
          <w:rFonts w:ascii="Segoe UI" w:eastAsia="Calibri" w:hAnsi="Segoe UI" w:cs="Segoe UI"/>
          <w:sz w:val="20"/>
          <w:szCs w:val="20"/>
          <w:lang w:val="en-US"/>
        </w:rPr>
      </w:pPr>
    </w:p>
    <w:p w14:paraId="3964B309" w14:textId="77777777" w:rsidR="007301A7" w:rsidRDefault="007301A7" w:rsidP="007301A7">
      <w:pPr>
        <w:jc w:val="both"/>
        <w:rPr>
          <w:rFonts w:ascii="Segoe UI" w:eastAsia="Calibri" w:hAnsi="Segoe UI" w:cs="Segoe UI"/>
          <w:sz w:val="20"/>
          <w:szCs w:val="20"/>
          <w:lang w:val="en-US"/>
        </w:rPr>
      </w:pPr>
      <w:r w:rsidRPr="00177DE8">
        <w:rPr>
          <w:rFonts w:ascii="Segoe UI" w:eastAsia="Calibri" w:hAnsi="Segoe UI" w:cs="Segoe UI"/>
          <w:b/>
          <w:sz w:val="20"/>
          <w:szCs w:val="20"/>
          <w:lang w:val="en-US"/>
        </w:rPr>
        <w:lastRenderedPageBreak/>
        <w:t>Supplementary Table </w:t>
      </w:r>
      <w:r>
        <w:rPr>
          <w:rFonts w:ascii="Segoe UI" w:eastAsia="Calibri" w:hAnsi="Segoe UI" w:cs="Segoe UI"/>
          <w:b/>
          <w:sz w:val="20"/>
          <w:szCs w:val="20"/>
          <w:lang w:val="en-US"/>
        </w:rPr>
        <w:t>3</w:t>
      </w:r>
      <w:r w:rsidRPr="00177DE8">
        <w:rPr>
          <w:rFonts w:ascii="Segoe UI" w:eastAsia="Calibri" w:hAnsi="Segoe UI" w:cs="Segoe UI"/>
          <w:b/>
          <w:sz w:val="20"/>
          <w:szCs w:val="20"/>
          <w:lang w:val="en-US"/>
        </w:rPr>
        <w:t>:</w:t>
      </w:r>
      <w:r>
        <w:rPr>
          <w:rFonts w:ascii="Segoe UI" w:eastAsia="Calibri" w:hAnsi="Segoe UI" w:cs="Segoe UI"/>
          <w:sz w:val="20"/>
          <w:szCs w:val="20"/>
          <w:lang w:val="en-US"/>
        </w:rPr>
        <w:t xml:space="preserve"> MELC antibody panel overview</w:t>
      </w:r>
    </w:p>
    <w:p w14:paraId="67353397" w14:textId="77777777" w:rsidR="007301A7" w:rsidRDefault="007301A7" w:rsidP="007301A7">
      <w:pPr>
        <w:jc w:val="center"/>
        <w:rPr>
          <w:rFonts w:ascii="Segoe UI" w:eastAsia="Calibri" w:hAnsi="Segoe UI" w:cs="Segoe UI"/>
          <w:sz w:val="20"/>
          <w:szCs w:val="20"/>
          <w:lang w:val="en-US"/>
        </w:rPr>
      </w:pPr>
      <w:r>
        <w:rPr>
          <w:noProof/>
          <w:lang w:eastAsia="de-DE"/>
        </w:rPr>
        <w:drawing>
          <wp:inline distT="0" distB="0" distL="0" distR="0" wp14:anchorId="769FA158" wp14:editId="64FDB590">
            <wp:extent cx="3463925" cy="8661400"/>
            <wp:effectExtent l="0" t="0" r="3175" b="6350"/>
            <wp:docPr id="1658959907" name="Grafik 1" descr="Ein Bild, das Text, Screenshot, Karte Menü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959907" name="Grafik 1" descr="Ein Bild, das Text, Screenshot, Karte Menü enthält.&#10;&#10;KI-generierte Inhalte können fehlerhaft sein."/>
                    <pic:cNvPicPr>
                      <a:picLocks noChangeAspect="1" noChangeArrowheads="1"/>
                    </pic:cNvPicPr>
                  </pic:nvPicPr>
                  <pic:blipFill>
                    <a:blip r:embed="rId17" cstate="print">
                      <a:extLst>
                        <a:ext uri="{28A0092B-C50C-407E-A947-70E740481C1C}">
                          <a14:useLocalDpi xmlns:a14="http://schemas.microsoft.com/office/drawing/2010/main" val="0"/>
                        </a:ext>
                      </a:extLst>
                    </a:blip>
                    <a:srcRect l="19853" t="1878" r="19759" b="2345"/>
                    <a:stretch>
                      <a:fillRect/>
                    </a:stretch>
                  </pic:blipFill>
                  <pic:spPr bwMode="auto">
                    <a:xfrm>
                      <a:off x="0" y="0"/>
                      <a:ext cx="3463925" cy="8661400"/>
                    </a:xfrm>
                    <a:prstGeom prst="rect">
                      <a:avLst/>
                    </a:prstGeom>
                    <a:noFill/>
                    <a:ln>
                      <a:noFill/>
                    </a:ln>
                  </pic:spPr>
                </pic:pic>
              </a:graphicData>
            </a:graphic>
          </wp:inline>
        </w:drawing>
      </w:r>
    </w:p>
    <w:p w14:paraId="7F090C8E" w14:textId="77777777" w:rsidR="007301A7" w:rsidRDefault="007301A7" w:rsidP="007301A7">
      <w:pPr>
        <w:jc w:val="both"/>
        <w:rPr>
          <w:rFonts w:ascii="Segoe UI" w:eastAsia="Times New Roman" w:hAnsi="Segoe UI" w:cs="Segoe UI"/>
          <w:color w:val="000000"/>
          <w:kern w:val="24"/>
          <w:sz w:val="20"/>
          <w:szCs w:val="20"/>
          <w:lang w:val="en-US" w:eastAsia="de-DE"/>
        </w:rPr>
      </w:pPr>
      <w:r w:rsidRPr="000B0172">
        <w:rPr>
          <w:rFonts w:ascii="Segoe UI" w:eastAsia="Times New Roman" w:hAnsi="Segoe UI" w:cs="Segoe UI"/>
          <w:b/>
          <w:color w:val="000000"/>
          <w:kern w:val="24"/>
          <w:sz w:val="20"/>
          <w:szCs w:val="20"/>
          <w:lang w:val="en-US" w:eastAsia="de-DE"/>
        </w:rPr>
        <w:lastRenderedPageBreak/>
        <w:t xml:space="preserve">Supplementary table </w:t>
      </w:r>
      <w:r>
        <w:rPr>
          <w:rFonts w:ascii="Segoe UI" w:eastAsia="Times New Roman" w:hAnsi="Segoe UI" w:cs="Segoe UI"/>
          <w:b/>
          <w:color w:val="000000"/>
          <w:kern w:val="24"/>
          <w:sz w:val="20"/>
          <w:szCs w:val="20"/>
          <w:lang w:val="en-US" w:eastAsia="de-DE"/>
        </w:rPr>
        <w:t>4</w:t>
      </w:r>
      <w:r w:rsidRPr="000B0172">
        <w:rPr>
          <w:rFonts w:ascii="Segoe UI" w:eastAsia="Times New Roman" w:hAnsi="Segoe UI" w:cs="Segoe UI"/>
          <w:b/>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Overview of R packages and versions used for data analysis.</w:t>
      </w:r>
    </w:p>
    <w:p w14:paraId="1933A896" w14:textId="77777777" w:rsidR="007301A7" w:rsidRDefault="007301A7" w:rsidP="007301A7">
      <w:pPr>
        <w:jc w:val="both"/>
        <w:rPr>
          <w:rFonts w:ascii="Segoe UI" w:eastAsia="Times New Roman" w:hAnsi="Segoe UI" w:cs="Segoe UI"/>
          <w:color w:val="000000"/>
          <w:kern w:val="24"/>
          <w:sz w:val="20"/>
          <w:szCs w:val="20"/>
          <w:lang w:val="en-US" w:eastAsia="de-DE"/>
        </w:rPr>
      </w:pPr>
      <w:r>
        <w:rPr>
          <w:noProof/>
          <w:lang w:eastAsia="de-DE"/>
        </w:rPr>
        <w:drawing>
          <wp:inline distT="0" distB="0" distL="0" distR="0" wp14:anchorId="742B343E" wp14:editId="3880340C">
            <wp:extent cx="5759450" cy="7016750"/>
            <wp:effectExtent l="0" t="0" r="0" b="0"/>
            <wp:docPr id="1065433607" name="Grafik 8" descr="Ein Bild, das Text, Karte Menü,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433607" name="Grafik 8" descr="Ein Bild, das Text, Karte Menü, Screenshot enthält.&#10;&#10;KI-generierte Inhalte können fehlerhaft sein."/>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847" b="1811"/>
                    <a:stretch/>
                  </pic:blipFill>
                  <pic:spPr bwMode="auto">
                    <a:xfrm>
                      <a:off x="0" y="0"/>
                      <a:ext cx="5759450" cy="701675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Segoe UI" w:eastAsia="Times New Roman" w:hAnsi="Segoe UI" w:cs="Segoe UI"/>
          <w:color w:val="000000"/>
          <w:kern w:val="24"/>
          <w:sz w:val="20"/>
          <w:szCs w:val="20"/>
          <w:lang w:val="en-US" w:eastAsia="de-DE"/>
        </w:rPr>
        <w:t xml:space="preserve">  </w:t>
      </w:r>
    </w:p>
    <w:p w14:paraId="463253C8" w14:textId="6DD745DA" w:rsidR="00A46765" w:rsidRPr="003B4C23" w:rsidRDefault="007301A7" w:rsidP="007301A7">
      <w:pPr>
        <w:rPr>
          <w:rFonts w:ascii="Segoe UI" w:hAnsi="Segoe UI" w:cs="Segoe UI"/>
          <w:b/>
          <w:lang w:val="en-US"/>
        </w:rPr>
      </w:pPr>
      <w:r>
        <w:rPr>
          <w:rFonts w:ascii="Segoe UI" w:eastAsia="Times New Roman" w:hAnsi="Segoe UI" w:cs="Segoe UI"/>
          <w:color w:val="000000"/>
          <w:kern w:val="24"/>
          <w:sz w:val="20"/>
          <w:szCs w:val="20"/>
          <w:lang w:val="en-US" w:eastAsia="de-DE"/>
        </w:rPr>
        <w:br w:type="page"/>
      </w: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lastRenderedPageBreak/>
        <w:t>Figures with legends</w:t>
      </w:r>
    </w:p>
    <w:p w14:paraId="27F30A72" w14:textId="77777777" w:rsidR="007301A7" w:rsidRDefault="007301A7" w:rsidP="007301A7">
      <w:r>
        <w:rPr>
          <w:noProof/>
        </w:rPr>
        <w:drawing>
          <wp:inline distT="0" distB="0" distL="0" distR="0" wp14:anchorId="2C9E7617" wp14:editId="26ECD38D">
            <wp:extent cx="5753735" cy="8048625"/>
            <wp:effectExtent l="0" t="0" r="0" b="9525"/>
            <wp:docPr id="1239700799" name="Grafik 4" descr="Ein Bild, das Text, Screensho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00799" name="Grafik 4" descr="Ein Bild, das Text, Screenshot, Diagramm enthält.&#10;&#10;KI-generierte Inhalte können fehlerhaft sei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8048625"/>
                    </a:xfrm>
                    <a:prstGeom prst="rect">
                      <a:avLst/>
                    </a:prstGeom>
                    <a:noFill/>
                    <a:ln>
                      <a:noFill/>
                    </a:ln>
                  </pic:spPr>
                </pic:pic>
              </a:graphicData>
            </a:graphic>
          </wp:inline>
        </w:drawing>
      </w:r>
    </w:p>
    <w:p w14:paraId="31E47921" w14:textId="77777777" w:rsidR="007301A7" w:rsidRDefault="007301A7" w:rsidP="007301A7">
      <w:pPr>
        <w:jc w:val="both"/>
        <w:rPr>
          <w:rFonts w:ascii="Segoe UI" w:eastAsia="Calibri" w:hAnsi="Segoe UI" w:cs="Segoe UI"/>
          <w:sz w:val="20"/>
          <w:szCs w:val="20"/>
          <w:lang w:val="en-US"/>
        </w:rPr>
      </w:pPr>
      <w:r w:rsidRPr="00E72894">
        <w:rPr>
          <w:rFonts w:ascii="Segoe UI" w:eastAsia="Calibri" w:hAnsi="Segoe UI" w:cs="Segoe UI"/>
          <w:b/>
          <w:bCs/>
          <w:sz w:val="20"/>
          <w:szCs w:val="20"/>
          <w:lang w:val="en-US"/>
        </w:rPr>
        <w:t xml:space="preserve">Figure 1: (A) </w:t>
      </w:r>
      <w:r w:rsidRPr="00E72894">
        <w:rPr>
          <w:rFonts w:ascii="Segoe UI" w:eastAsia="Calibri" w:hAnsi="Segoe UI" w:cs="Segoe UI"/>
          <w:sz w:val="20"/>
          <w:szCs w:val="20"/>
          <w:lang w:val="en-US"/>
        </w:rPr>
        <w:t>Overview of an established 40-marker panel in an exemplary tissue region of murine lung. Each image shows the same tissue region stained for diverse immune markers (magenta) and structural markers (</w:t>
      </w:r>
      <w:proofErr w:type="spellStart"/>
      <w:r w:rsidRPr="00E72894">
        <w:rPr>
          <w:rFonts w:ascii="Segoe UI" w:eastAsia="Calibri" w:hAnsi="Segoe UI" w:cs="Segoe UI"/>
          <w:sz w:val="20"/>
          <w:szCs w:val="20"/>
          <w:lang w:val="en-US"/>
        </w:rPr>
        <w:t>darkcyan</w:t>
      </w:r>
      <w:proofErr w:type="spellEnd"/>
      <w:r w:rsidRPr="00E72894">
        <w:rPr>
          <w:rFonts w:ascii="Segoe UI" w:eastAsia="Calibri" w:hAnsi="Segoe UI" w:cs="Segoe UI"/>
          <w:sz w:val="20"/>
          <w:szCs w:val="20"/>
          <w:lang w:val="en-US"/>
        </w:rPr>
        <w:t>), as well as nuclei stains (yellow). Scale bar represents 200 µm.</w:t>
      </w:r>
      <w:r w:rsidRPr="00B96B22">
        <w:rPr>
          <w:rFonts w:ascii="Segoe UI" w:eastAsia="Calibri" w:hAnsi="Segoe UI" w:cs="Segoe UI"/>
          <w:sz w:val="20"/>
          <w:szCs w:val="20"/>
          <w:lang w:val="en-US"/>
        </w:rPr>
        <w:t xml:space="preserve"> </w:t>
      </w:r>
      <w:r w:rsidRPr="00E72894">
        <w:rPr>
          <w:rFonts w:ascii="Segoe UI" w:eastAsia="Calibri" w:hAnsi="Segoe UI" w:cs="Segoe UI"/>
          <w:b/>
          <w:bCs/>
          <w:sz w:val="20"/>
          <w:szCs w:val="20"/>
          <w:lang w:val="en-US"/>
        </w:rPr>
        <w:t xml:space="preserve">(B) </w:t>
      </w:r>
      <w:r w:rsidRPr="00E72894">
        <w:rPr>
          <w:rFonts w:ascii="Segoe UI" w:eastAsia="Calibri" w:hAnsi="Segoe UI" w:cs="Segoe UI"/>
          <w:sz w:val="20"/>
          <w:szCs w:val="20"/>
          <w:lang w:val="en-US"/>
        </w:rPr>
        <w:t xml:space="preserve">Schematic of the </w:t>
      </w:r>
      <w:r w:rsidRPr="00E72894">
        <w:rPr>
          <w:rFonts w:ascii="Segoe UI" w:eastAsia="Calibri" w:hAnsi="Segoe UI" w:cs="Segoe UI"/>
          <w:sz w:val="20"/>
          <w:szCs w:val="20"/>
          <w:lang w:val="en-US"/>
        </w:rPr>
        <w:lastRenderedPageBreak/>
        <w:t xml:space="preserve">experimental set-up of the IL-33 systemic inflammation model and the MELC experiment. In short, 12-14-week-old GATA3eGFP reporter mice were </w:t>
      </w:r>
      <w:proofErr w:type="spellStart"/>
      <w:r w:rsidRPr="00E72894">
        <w:rPr>
          <w:rFonts w:ascii="Segoe UI" w:eastAsia="Calibri" w:hAnsi="Segoe UI" w:cs="Segoe UI"/>
          <w:sz w:val="20"/>
          <w:szCs w:val="20"/>
          <w:lang w:val="en-US"/>
        </w:rPr>
        <w:t>i.p.</w:t>
      </w:r>
      <w:proofErr w:type="spellEnd"/>
      <w:r w:rsidRPr="00E72894">
        <w:rPr>
          <w:rFonts w:ascii="Segoe UI" w:eastAsia="Calibri" w:hAnsi="Segoe UI" w:cs="Segoe UI"/>
          <w:sz w:val="20"/>
          <w:szCs w:val="20"/>
          <w:lang w:val="en-US"/>
        </w:rPr>
        <w:t xml:space="preserve"> injected with 300 ng IL-33 on up to 3 consecutive days. 24 h after the last dose, organs were harvested and processed for cyclic IF (MELC). In each MELC experiment, three regions of interest (fields of view = FOV) were acquired, each measuring 665 x 665 µm.</w:t>
      </w:r>
    </w:p>
    <w:p w14:paraId="2507A5EE" w14:textId="77777777" w:rsidR="007301A7" w:rsidRDefault="007301A7" w:rsidP="007301A7">
      <w:pPr>
        <w:rPr>
          <w:rFonts w:ascii="Segoe UI" w:eastAsia="Calibri" w:hAnsi="Segoe UI" w:cs="Segoe UI"/>
          <w:sz w:val="20"/>
          <w:szCs w:val="20"/>
          <w:lang w:val="en-US"/>
        </w:rPr>
      </w:pPr>
      <w:r>
        <w:rPr>
          <w:rFonts w:ascii="Segoe UI" w:eastAsia="Calibri" w:hAnsi="Segoe UI" w:cs="Segoe UI"/>
          <w:sz w:val="20"/>
          <w:szCs w:val="20"/>
          <w:lang w:val="en-US"/>
        </w:rPr>
        <w:br w:type="page"/>
      </w:r>
    </w:p>
    <w:p w14:paraId="3175651E" w14:textId="2006E3EE" w:rsidR="007301A7" w:rsidRDefault="00014C63" w:rsidP="007301A7">
      <w:pPr>
        <w:jc w:val="both"/>
        <w:rPr>
          <w:rFonts w:ascii="Segoe UI" w:eastAsia="Calibri" w:hAnsi="Segoe UI" w:cs="Segoe UI"/>
          <w:sz w:val="20"/>
          <w:szCs w:val="20"/>
          <w:lang w:val="en-DE"/>
        </w:rPr>
      </w:pPr>
      <w:r>
        <w:rPr>
          <w:rFonts w:ascii="Segoe UI" w:eastAsia="Calibri" w:hAnsi="Segoe UI" w:cs="Segoe UI"/>
          <w:noProof/>
          <w:sz w:val="20"/>
          <w:szCs w:val="20"/>
          <w:lang w:val="en-DE"/>
        </w:rPr>
        <w:lastRenderedPageBreak/>
        <w:drawing>
          <wp:inline distT="0" distB="0" distL="0" distR="0" wp14:anchorId="128E4E4B" wp14:editId="7E754CA8">
            <wp:extent cx="5759450" cy="6018530"/>
            <wp:effectExtent l="0" t="0" r="0" b="1270"/>
            <wp:docPr id="90751263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6018530"/>
                    </a:xfrm>
                    <a:prstGeom prst="rect">
                      <a:avLst/>
                    </a:prstGeom>
                    <a:noFill/>
                    <a:ln>
                      <a:noFill/>
                    </a:ln>
                  </pic:spPr>
                </pic:pic>
              </a:graphicData>
            </a:graphic>
          </wp:inline>
        </w:drawing>
      </w:r>
    </w:p>
    <w:p w14:paraId="7FB4F893" w14:textId="69ACA6EB" w:rsidR="007301A7" w:rsidRDefault="007301A7" w:rsidP="007301A7">
      <w:pPr>
        <w:jc w:val="both"/>
        <w:rPr>
          <w:rFonts w:ascii="Segoe UI" w:eastAsia="Calibri" w:hAnsi="Segoe UI" w:cs="Segoe UI"/>
          <w:sz w:val="20"/>
          <w:szCs w:val="20"/>
          <w:lang w:val="en-DE"/>
        </w:rPr>
      </w:pPr>
      <w:r w:rsidRPr="00E72894">
        <w:rPr>
          <w:rFonts w:ascii="Segoe UI" w:eastAsia="Calibri" w:hAnsi="Segoe UI" w:cs="Segoe UI"/>
          <w:b/>
          <w:bCs/>
          <w:sz w:val="20"/>
          <w:szCs w:val="20"/>
          <w:lang w:val="en-US"/>
        </w:rPr>
        <w:t xml:space="preserve">Figure 2: (A) </w:t>
      </w:r>
      <w:r w:rsidRPr="00E72894">
        <w:rPr>
          <w:rFonts w:ascii="Segoe UI" w:eastAsia="Calibri" w:hAnsi="Segoe UI" w:cs="Segoe UI"/>
          <w:sz w:val="20"/>
          <w:szCs w:val="20"/>
          <w:lang w:val="en-US"/>
        </w:rPr>
        <w:t xml:space="preserve">UMAP representation of the first level of annotation (AL1) in murine lung tissue showing the three clusters annotated as Immune cells, </w:t>
      </w:r>
      <w:r w:rsidR="00014C63">
        <w:rPr>
          <w:rFonts w:ascii="Segoe UI" w:eastAsia="Calibri" w:hAnsi="Segoe UI" w:cs="Segoe UI"/>
          <w:sz w:val="20"/>
          <w:szCs w:val="20"/>
          <w:lang w:val="en-US"/>
        </w:rPr>
        <w:t>endothelia &amp; stroma</w:t>
      </w:r>
      <w:r w:rsidRPr="00E72894">
        <w:rPr>
          <w:rFonts w:ascii="Segoe UI" w:eastAsia="Calibri" w:hAnsi="Segoe UI" w:cs="Segoe UI"/>
          <w:sz w:val="20"/>
          <w:szCs w:val="20"/>
          <w:lang w:val="en-US"/>
        </w:rPr>
        <w:t xml:space="preserve">, and epithelia based on the feature profiles shown in the dot plot beside. </w:t>
      </w:r>
      <w:r w:rsidRPr="00E72894">
        <w:rPr>
          <w:rFonts w:ascii="Segoe UI" w:eastAsia="Calibri" w:hAnsi="Segoe UI" w:cs="Segoe UI"/>
          <w:b/>
          <w:bCs/>
          <w:sz w:val="20"/>
          <w:szCs w:val="20"/>
          <w:lang w:val="en-US"/>
        </w:rPr>
        <w:t xml:space="preserve">(B) </w:t>
      </w:r>
      <w:r w:rsidRPr="00E72894">
        <w:rPr>
          <w:rFonts w:ascii="Segoe UI" w:eastAsia="Calibri" w:hAnsi="Segoe UI" w:cs="Segoe UI"/>
          <w:sz w:val="20"/>
          <w:szCs w:val="20"/>
          <w:lang w:val="en-US"/>
        </w:rPr>
        <w:t xml:space="preserve">Annotated clusters of AL1 mapped in X and Y. Annotations are colored by cell type with immune cells (Cyan), </w:t>
      </w:r>
      <w:r w:rsidR="00014C63">
        <w:rPr>
          <w:rFonts w:ascii="Segoe UI" w:eastAsia="Calibri" w:hAnsi="Segoe UI" w:cs="Segoe UI"/>
          <w:sz w:val="20"/>
          <w:szCs w:val="20"/>
          <w:lang w:val="en-US"/>
        </w:rPr>
        <w:t xml:space="preserve">endothelia &amp; stroma </w:t>
      </w:r>
      <w:r w:rsidRPr="00E72894">
        <w:rPr>
          <w:rFonts w:ascii="Segoe UI" w:eastAsia="Calibri" w:hAnsi="Segoe UI" w:cs="Segoe UI"/>
          <w:sz w:val="20"/>
          <w:szCs w:val="20"/>
          <w:lang w:val="en-US"/>
        </w:rPr>
        <w:t xml:space="preserve">(Magenta), and epithelia (Yellow). </w:t>
      </w:r>
      <w:r w:rsidRPr="00E72894">
        <w:rPr>
          <w:rFonts w:ascii="Segoe UI" w:eastAsia="Calibri" w:hAnsi="Segoe UI" w:cs="Segoe UI"/>
          <w:b/>
          <w:bCs/>
          <w:sz w:val="20"/>
          <w:szCs w:val="20"/>
          <w:lang w:val="en-US"/>
        </w:rPr>
        <w:t>(C)</w:t>
      </w:r>
      <w:r w:rsidRPr="00E72894">
        <w:rPr>
          <w:rFonts w:ascii="Segoe UI" w:eastAsia="Calibri" w:hAnsi="Segoe UI" w:cs="Segoe UI"/>
          <w:sz w:val="20"/>
          <w:szCs w:val="20"/>
          <w:lang w:val="en-US"/>
        </w:rPr>
        <w:t xml:space="preserve"> IF overlay of CD45 (Cyan), CD31 (Magenta), and </w:t>
      </w:r>
      <w:proofErr w:type="spellStart"/>
      <w:r w:rsidRPr="00E72894">
        <w:rPr>
          <w:rFonts w:ascii="Segoe UI" w:eastAsia="Calibri" w:hAnsi="Segoe UI" w:cs="Segoe UI"/>
          <w:sz w:val="20"/>
          <w:szCs w:val="20"/>
          <w:lang w:val="en-US"/>
        </w:rPr>
        <w:t>EpCAM</w:t>
      </w:r>
      <w:proofErr w:type="spellEnd"/>
      <w:r w:rsidRPr="00E72894">
        <w:rPr>
          <w:rFonts w:ascii="Segoe UI" w:eastAsia="Calibri" w:hAnsi="Segoe UI" w:cs="Segoe UI"/>
          <w:sz w:val="20"/>
          <w:szCs w:val="20"/>
          <w:lang w:val="en-US"/>
        </w:rPr>
        <w:t xml:space="preserve"> (Yellow) of the same FOV shown in B. Scale bar: 200 µm. </w:t>
      </w:r>
    </w:p>
    <w:p w14:paraId="5CB126F2" w14:textId="77777777" w:rsidR="007301A7" w:rsidRDefault="007301A7" w:rsidP="007301A7">
      <w:pPr>
        <w:rPr>
          <w:rFonts w:ascii="Segoe UI" w:eastAsia="Calibri" w:hAnsi="Segoe UI" w:cs="Segoe UI"/>
          <w:sz w:val="20"/>
          <w:szCs w:val="20"/>
          <w:lang w:val="en-DE"/>
        </w:rPr>
      </w:pPr>
      <w:r>
        <w:rPr>
          <w:rFonts w:ascii="Segoe UI" w:eastAsia="Calibri" w:hAnsi="Segoe UI" w:cs="Segoe UI"/>
          <w:sz w:val="20"/>
          <w:szCs w:val="20"/>
          <w:lang w:val="en-DE"/>
        </w:rPr>
        <w:br w:type="page"/>
      </w:r>
    </w:p>
    <w:p w14:paraId="13300262" w14:textId="77777777" w:rsidR="007301A7" w:rsidRDefault="007301A7" w:rsidP="007301A7">
      <w:pPr>
        <w:jc w:val="both"/>
        <w:rPr>
          <w:rFonts w:ascii="Segoe UI" w:eastAsia="Calibri" w:hAnsi="Segoe UI" w:cs="Segoe UI"/>
          <w:sz w:val="20"/>
          <w:szCs w:val="20"/>
          <w:lang w:val="en-DE"/>
        </w:rPr>
      </w:pPr>
      <w:r>
        <w:rPr>
          <w:rFonts w:ascii="Segoe UI" w:eastAsia="Calibri" w:hAnsi="Segoe UI" w:cs="Segoe UI"/>
          <w:noProof/>
          <w:sz w:val="20"/>
          <w:szCs w:val="20"/>
          <w:lang w:val="en-DE"/>
        </w:rPr>
        <w:lastRenderedPageBreak/>
        <w:drawing>
          <wp:inline distT="0" distB="0" distL="0" distR="0" wp14:anchorId="3C513FC6" wp14:editId="52AA9C4A">
            <wp:extent cx="4944110" cy="9071610"/>
            <wp:effectExtent l="0" t="0" r="8890" b="0"/>
            <wp:docPr id="679275455" name="Grafik 3"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275455" name="Grafik 3" descr="Ein Bild, das Text, Screenshot, Diagramm, Design enthält.&#10;&#10;KI-generierte Inhalte können fehlerhaft sei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4110" cy="9071610"/>
                    </a:xfrm>
                    <a:prstGeom prst="rect">
                      <a:avLst/>
                    </a:prstGeom>
                    <a:noFill/>
                  </pic:spPr>
                </pic:pic>
              </a:graphicData>
            </a:graphic>
          </wp:inline>
        </w:drawing>
      </w:r>
    </w:p>
    <w:p w14:paraId="33D835BB" w14:textId="77777777" w:rsidR="007301A7" w:rsidRDefault="007301A7" w:rsidP="007301A7">
      <w:pPr>
        <w:spacing w:after="0" w:line="240" w:lineRule="auto"/>
        <w:jc w:val="both"/>
        <w:rPr>
          <w:rFonts w:ascii="Segoe UI" w:eastAsia="Times New Roman" w:hAnsi="Segoe UI" w:cs="Segoe UI"/>
          <w:lang w:val="en-DE" w:eastAsia="de-DE"/>
        </w:rPr>
      </w:pPr>
      <w:r w:rsidRPr="00E72894">
        <w:rPr>
          <w:rFonts w:ascii="Segoe UI" w:eastAsia="Times New Roman" w:hAnsi="Segoe UI" w:cs="Segoe UI"/>
          <w:b/>
          <w:bCs/>
          <w:color w:val="000000"/>
          <w:kern w:val="24"/>
          <w:sz w:val="20"/>
          <w:szCs w:val="20"/>
          <w:lang w:val="en-US" w:eastAsia="de-DE"/>
        </w:rPr>
        <w:lastRenderedPageBreak/>
        <w:t xml:space="preserve">Figure 3: (A) </w:t>
      </w:r>
      <w:r w:rsidRPr="00E72894">
        <w:rPr>
          <w:rFonts w:ascii="Segoe UI" w:eastAsia="Times New Roman" w:hAnsi="Segoe UI" w:cs="Segoe UI"/>
          <w:color w:val="000000"/>
          <w:kern w:val="24"/>
          <w:sz w:val="20"/>
          <w:szCs w:val="20"/>
          <w:lang w:val="en-US" w:eastAsia="de-DE"/>
        </w:rPr>
        <w:t xml:space="preserve">Dot plot showing the marker profiles of the annotated immune cell types in murine lung </w:t>
      </w:r>
      <w:r>
        <w:rPr>
          <w:rFonts w:ascii="Segoe UI" w:eastAsia="Times New Roman" w:hAnsi="Segoe UI" w:cs="Segoe UI"/>
          <w:color w:val="000000"/>
          <w:kern w:val="24"/>
          <w:sz w:val="20"/>
          <w:szCs w:val="20"/>
          <w:lang w:val="en-US" w:eastAsia="de-DE"/>
        </w:rPr>
        <w:t xml:space="preserve">data </w:t>
      </w:r>
      <w:r w:rsidRPr="00E72894">
        <w:rPr>
          <w:rFonts w:ascii="Segoe UI" w:eastAsia="Times New Roman" w:hAnsi="Segoe UI" w:cs="Segoe UI"/>
          <w:color w:val="000000"/>
          <w:kern w:val="24"/>
          <w:sz w:val="20"/>
          <w:szCs w:val="20"/>
          <w:lang w:val="en-US" w:eastAsia="de-DE"/>
        </w:rPr>
        <w:t xml:space="preserve">including ILCs. </w:t>
      </w:r>
      <w:r w:rsidRPr="00E72894">
        <w:rPr>
          <w:rFonts w:ascii="Segoe UI" w:eastAsia="Times New Roman" w:hAnsi="Segoe UI" w:cs="Segoe UI"/>
          <w:b/>
          <w:bCs/>
          <w:color w:val="000000"/>
          <w:kern w:val="24"/>
          <w:sz w:val="20"/>
          <w:szCs w:val="20"/>
          <w:lang w:val="en-US" w:eastAsia="de-DE"/>
        </w:rPr>
        <w:t xml:space="preserve">(B) </w:t>
      </w:r>
      <w:r w:rsidRPr="00E72894">
        <w:rPr>
          <w:rFonts w:ascii="Segoe UI" w:eastAsia="Times New Roman" w:hAnsi="Segoe UI" w:cs="Segoe UI"/>
          <w:color w:val="000000"/>
          <w:kern w:val="24"/>
          <w:sz w:val="20"/>
          <w:szCs w:val="20"/>
          <w:lang w:val="en-US" w:eastAsia="de-DE"/>
        </w:rPr>
        <w:t xml:space="preserve">Ridge plots of ILC-related markers showing the levels for the identified ILC subsets in murine lung NK cells/ILCs, ILC2s, and ILC3s. </w:t>
      </w:r>
      <w:r w:rsidRPr="00E72894">
        <w:rPr>
          <w:rFonts w:ascii="Segoe UI" w:eastAsia="Times New Roman" w:hAnsi="Segoe UI" w:cs="Segoe UI"/>
          <w:b/>
          <w:bCs/>
          <w:color w:val="000000"/>
          <w:kern w:val="24"/>
          <w:sz w:val="20"/>
          <w:szCs w:val="20"/>
          <w:lang w:val="en-US" w:eastAsia="de-DE"/>
        </w:rPr>
        <w:t xml:space="preserve">(C) </w:t>
      </w:r>
      <w:r w:rsidRPr="00E72894">
        <w:rPr>
          <w:rFonts w:ascii="Segoe UI" w:eastAsia="Times New Roman" w:hAnsi="Segoe UI" w:cs="Segoe UI"/>
          <w:color w:val="000000"/>
          <w:kern w:val="24"/>
          <w:sz w:val="20"/>
          <w:szCs w:val="20"/>
          <w:lang w:val="en-US" w:eastAsia="de-DE"/>
        </w:rPr>
        <w:t xml:space="preserve">Visual validation NK cells/ILC1s. Cells are depicted on IF overlay of TBET (Cyan), EOMES (Magenta), CD3 (Yellow). </w:t>
      </w:r>
      <w:r w:rsidRPr="00E72894">
        <w:rPr>
          <w:rFonts w:ascii="Segoe UI" w:eastAsia="Times New Roman" w:hAnsi="Segoe UI" w:cs="Segoe UI"/>
          <w:b/>
          <w:bCs/>
          <w:color w:val="000000"/>
          <w:kern w:val="24"/>
          <w:sz w:val="20"/>
          <w:szCs w:val="20"/>
          <w:lang w:val="en-US" w:eastAsia="de-DE"/>
        </w:rPr>
        <w:t>(D)</w:t>
      </w:r>
      <w:r w:rsidRPr="00E72894">
        <w:rPr>
          <w:rFonts w:ascii="Segoe UI" w:eastAsia="Times New Roman" w:hAnsi="Segoe UI" w:cs="Segoe UI"/>
          <w:color w:val="000000"/>
          <w:kern w:val="24"/>
          <w:sz w:val="20"/>
          <w:szCs w:val="20"/>
          <w:lang w:val="en-US" w:eastAsia="de-DE"/>
        </w:rPr>
        <w:t xml:space="preserve"> Visual validation of ILC2s. Cells are overlayed with GATA3eGFP (Cyan), CD45 (Magenta), and CD3 (Yellow). </w:t>
      </w:r>
      <w:r w:rsidRPr="00E72894">
        <w:rPr>
          <w:rFonts w:ascii="Segoe UI" w:eastAsia="Times New Roman" w:hAnsi="Segoe UI" w:cs="Segoe UI"/>
          <w:b/>
          <w:bCs/>
          <w:color w:val="000000"/>
          <w:kern w:val="24"/>
          <w:sz w:val="20"/>
          <w:szCs w:val="20"/>
          <w:lang w:val="en-US" w:eastAsia="de-DE"/>
        </w:rPr>
        <w:t>(E)</w:t>
      </w:r>
      <w:r w:rsidRPr="00E72894">
        <w:rPr>
          <w:rFonts w:ascii="Segoe UI" w:eastAsia="Times New Roman" w:hAnsi="Segoe UI" w:cs="Segoe UI"/>
          <w:color w:val="000000"/>
          <w:kern w:val="24"/>
          <w:sz w:val="20"/>
          <w:szCs w:val="20"/>
          <w:lang w:val="en-US" w:eastAsia="de-DE"/>
        </w:rPr>
        <w:t xml:space="preserve"> Visual validation of identified ILC3s. Cells annotated as ILC3s are depicted on IF overlay showing </w:t>
      </w:r>
      <w:proofErr w:type="spellStart"/>
      <w:r w:rsidRPr="00E72894">
        <w:rPr>
          <w:rFonts w:ascii="Segoe UI" w:eastAsia="Times New Roman" w:hAnsi="Segoe UI" w:cs="Segoe UI"/>
          <w:color w:val="000000"/>
          <w:kern w:val="24"/>
          <w:sz w:val="20"/>
          <w:szCs w:val="20"/>
          <w:lang w:val="en-US" w:eastAsia="de-DE"/>
        </w:rPr>
        <w:t>RORgt</w:t>
      </w:r>
      <w:proofErr w:type="spellEnd"/>
      <w:r w:rsidRPr="00E72894">
        <w:rPr>
          <w:rFonts w:ascii="Segoe UI" w:eastAsia="Times New Roman" w:hAnsi="Segoe UI" w:cs="Segoe UI"/>
          <w:color w:val="000000"/>
          <w:kern w:val="24"/>
          <w:sz w:val="20"/>
          <w:szCs w:val="20"/>
          <w:lang w:val="en-US" w:eastAsia="de-DE"/>
        </w:rPr>
        <w:t xml:space="preserve"> (Cyan), CD90.2 (Magenta) and CD3 (Yellow). (D-E) Identified cells are depicted as white circles, each circle representing one cell. White boxes mark regions of interest that are zoomed in respectively on the right side. Scale bars represent 200 µm in overviews, and 20 µm in ROIs.</w:t>
      </w:r>
    </w:p>
    <w:p w14:paraId="08920F65" w14:textId="77777777" w:rsidR="007301A7" w:rsidRPr="00970048" w:rsidRDefault="007301A7" w:rsidP="007301A7">
      <w:pPr>
        <w:rPr>
          <w:rFonts w:ascii="Segoe UI" w:eastAsia="Times New Roman" w:hAnsi="Segoe UI" w:cs="Segoe UI"/>
          <w:lang w:val="en-DE" w:eastAsia="de-DE"/>
        </w:rPr>
      </w:pPr>
      <w:r>
        <w:rPr>
          <w:rFonts w:ascii="Segoe UI" w:eastAsia="Times New Roman" w:hAnsi="Segoe UI" w:cs="Segoe UI"/>
          <w:color w:val="000000"/>
          <w:kern w:val="24"/>
          <w:sz w:val="20"/>
          <w:szCs w:val="20"/>
          <w:lang w:val="en-US" w:eastAsia="de-DE"/>
        </w:rPr>
        <w:br w:type="page"/>
      </w:r>
    </w:p>
    <w:p w14:paraId="66653B9A" w14:textId="77777777" w:rsidR="007301A7" w:rsidRDefault="007301A7" w:rsidP="007301A7">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239688FF" wp14:editId="611265BE">
            <wp:extent cx="5759450" cy="6080125"/>
            <wp:effectExtent l="0" t="0" r="0" b="0"/>
            <wp:docPr id="204449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9450" cy="6080125"/>
                    </a:xfrm>
                    <a:prstGeom prst="rect">
                      <a:avLst/>
                    </a:prstGeom>
                    <a:noFill/>
                    <a:ln>
                      <a:noFill/>
                    </a:ln>
                  </pic:spPr>
                </pic:pic>
              </a:graphicData>
            </a:graphic>
          </wp:inline>
        </w:drawing>
      </w:r>
    </w:p>
    <w:p w14:paraId="54AC7FB3" w14:textId="77777777" w:rsidR="007301A7" w:rsidRDefault="007301A7" w:rsidP="007301A7">
      <w:pPr>
        <w:jc w:val="both"/>
        <w:rPr>
          <w:rFonts w:ascii="Segoe UI" w:eastAsia="Times New Roman" w:hAnsi="Segoe UI" w:cs="Segoe UI"/>
          <w:color w:val="000000"/>
          <w:kern w:val="24"/>
          <w:sz w:val="20"/>
          <w:szCs w:val="20"/>
          <w:lang w:val="en-US" w:eastAsia="de-DE"/>
        </w:rPr>
      </w:pPr>
      <w:r w:rsidRPr="00E72894">
        <w:rPr>
          <w:rFonts w:ascii="Segoe UI" w:eastAsia="Times New Roman" w:hAnsi="Segoe UI" w:cs="Segoe UI"/>
          <w:b/>
          <w:bCs/>
          <w:color w:val="000000"/>
          <w:kern w:val="24"/>
          <w:sz w:val="20"/>
          <w:szCs w:val="20"/>
          <w:lang w:val="en-US" w:eastAsia="de-DE"/>
        </w:rPr>
        <w:t xml:space="preserve">Figure </w:t>
      </w:r>
      <w:r>
        <w:rPr>
          <w:rFonts w:ascii="Segoe UI" w:eastAsia="Times New Roman" w:hAnsi="Segoe UI" w:cs="Segoe UI"/>
          <w:b/>
          <w:bCs/>
          <w:color w:val="000000"/>
          <w:kern w:val="24"/>
          <w:sz w:val="20"/>
          <w:szCs w:val="20"/>
          <w:lang w:val="en-US" w:eastAsia="de-DE"/>
        </w:rPr>
        <w:t>4</w:t>
      </w:r>
      <w:r w:rsidRPr="00E72894">
        <w:rPr>
          <w:rFonts w:ascii="Segoe UI" w:eastAsia="Times New Roman" w:hAnsi="Segoe UI" w:cs="Segoe UI"/>
          <w:b/>
          <w:bCs/>
          <w:color w:val="000000"/>
          <w:kern w:val="24"/>
          <w:sz w:val="20"/>
          <w:szCs w:val="20"/>
          <w:lang w:val="en-US" w:eastAsia="de-DE"/>
        </w:rPr>
        <w:t xml:space="preserve">: (A) </w:t>
      </w:r>
      <w:r>
        <w:rPr>
          <w:rFonts w:ascii="Segoe UI" w:eastAsia="Times New Roman" w:hAnsi="Segoe UI" w:cs="Segoe UI"/>
          <w:color w:val="000000"/>
          <w:kern w:val="24"/>
          <w:sz w:val="20"/>
          <w:szCs w:val="20"/>
          <w:lang w:val="en-US" w:eastAsia="de-DE"/>
        </w:rPr>
        <w:t>Box plot depicting the total number of analyzed cell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Box plot depicting the total number of analyzed immune cell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 xml:space="preserve">(C) </w:t>
      </w:r>
      <w:r>
        <w:rPr>
          <w:rFonts w:ascii="Segoe UI" w:eastAsia="Times New Roman" w:hAnsi="Segoe UI" w:cs="Segoe UI"/>
          <w:color w:val="000000"/>
          <w:kern w:val="24"/>
          <w:sz w:val="20"/>
          <w:szCs w:val="20"/>
          <w:lang w:val="en-US" w:eastAsia="de-DE"/>
        </w:rPr>
        <w:t>Box plot depicting the total number of analyzed ILC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D</w:t>
      </w:r>
      <w:r>
        <w:rPr>
          <w:rFonts w:ascii="Segoe UI" w:eastAsia="Times New Roman" w:hAnsi="Segoe UI" w:cs="Segoe UI"/>
          <w:b/>
          <w:bCs/>
          <w:color w:val="000000"/>
          <w:kern w:val="24"/>
          <w:sz w:val="20"/>
          <w:szCs w:val="20"/>
          <w:lang w:val="en-US" w:eastAsia="de-DE"/>
        </w:rPr>
        <w:t>-F</w:t>
      </w:r>
      <w:r w:rsidRPr="00E72894">
        <w:rPr>
          <w:rFonts w:ascii="Segoe UI" w:eastAsia="Times New Roman" w:hAnsi="Segoe UI" w:cs="Segoe UI"/>
          <w:b/>
          <w:bCs/>
          <w:color w:val="000000"/>
          <w:kern w:val="24"/>
          <w:sz w:val="20"/>
          <w:szCs w:val="20"/>
          <w:lang w:val="en-US" w:eastAsia="de-DE"/>
        </w:rPr>
        <w:t>)</w:t>
      </w:r>
      <w:r w:rsidRPr="00E7289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Box plots showing the total count of all annotated cells, immune cells, and ILCs per analyzed condition per FOV, respectively.</w:t>
      </w:r>
      <w:r w:rsidRPr="00E72894">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G-H</w:t>
      </w:r>
      <w:r w:rsidRPr="00E72894">
        <w:rPr>
          <w:rFonts w:ascii="Segoe UI" w:eastAsia="Times New Roman" w:hAnsi="Segoe UI" w:cs="Segoe UI"/>
          <w:b/>
          <w:bCs/>
          <w:color w:val="000000"/>
          <w:kern w:val="24"/>
          <w:sz w:val="20"/>
          <w:szCs w:val="20"/>
          <w:lang w:val="en-US" w:eastAsia="de-DE"/>
        </w:rPr>
        <w:t>)</w:t>
      </w:r>
      <w:r w:rsidRPr="00E7289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Box plots showing the total count of NK cells/ILC1s, ILC2s, and ILC3s per analyzed condition per FOV, respectively. (A-I) FOV = analyzed fields of view; n = 9; each dot represents one analyzed FOV. (A-I)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78ABE06C" w14:textId="77777777" w:rsidR="007301A7" w:rsidRDefault="007301A7" w:rsidP="007301A7">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74CD8CBD" w14:textId="77777777" w:rsidR="007301A7" w:rsidRDefault="007301A7" w:rsidP="007301A7">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9D61254" wp14:editId="0E9054B1">
            <wp:extent cx="5762625" cy="6076950"/>
            <wp:effectExtent l="0" t="0" r="9525" b="0"/>
            <wp:docPr id="697352123" name="Grafik 1" descr="Ein Bild, das Text, Diagramm, Screensho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52123" name="Grafik 1" descr="Ein Bild, das Text, Diagramm, Screenshot, Karte enthält.&#10;&#10;KI-generierte Inhalte können fehlerhaft sei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2625" cy="6076950"/>
                    </a:xfrm>
                    <a:prstGeom prst="rect">
                      <a:avLst/>
                    </a:prstGeom>
                    <a:noFill/>
                    <a:ln>
                      <a:noFill/>
                    </a:ln>
                  </pic:spPr>
                </pic:pic>
              </a:graphicData>
            </a:graphic>
          </wp:inline>
        </w:drawing>
      </w:r>
    </w:p>
    <w:p w14:paraId="0C9D1218" w14:textId="77777777" w:rsidR="007301A7" w:rsidRDefault="007301A7" w:rsidP="007301A7">
      <w:pPr>
        <w:jc w:val="both"/>
        <w:rPr>
          <w:rFonts w:ascii="Segoe UI" w:eastAsia="Times New Roman" w:hAnsi="Segoe UI" w:cs="Segoe UI"/>
          <w:bCs/>
          <w:color w:val="000000"/>
          <w:kern w:val="24"/>
          <w:sz w:val="20"/>
          <w:szCs w:val="20"/>
          <w:lang w:val="en-US" w:eastAsia="de-DE"/>
        </w:rPr>
      </w:pPr>
      <w:r w:rsidRPr="00C278DA">
        <w:rPr>
          <w:rFonts w:ascii="Segoe UI" w:eastAsia="Times New Roman" w:hAnsi="Segoe UI" w:cs="Segoe UI"/>
          <w:b/>
          <w:bCs/>
          <w:color w:val="000000"/>
          <w:kern w:val="24"/>
          <w:sz w:val="20"/>
          <w:szCs w:val="20"/>
          <w:lang w:val="en-US" w:eastAsia="de-DE"/>
        </w:rPr>
        <w:t>Figure 5:</w:t>
      </w:r>
      <w:r>
        <w:rPr>
          <w:rFonts w:ascii="Segoe UI" w:eastAsia="Times New Roman" w:hAnsi="Segoe UI" w:cs="Segoe UI"/>
          <w:b/>
          <w:bCs/>
          <w:color w:val="000000"/>
          <w:kern w:val="24"/>
          <w:sz w:val="20"/>
          <w:szCs w:val="20"/>
          <w:lang w:val="en-US" w:eastAsia="de-DE"/>
        </w:rPr>
        <w:t xml:space="preserve"> (A) </w:t>
      </w:r>
      <w:r w:rsidRPr="00F5302C">
        <w:rPr>
          <w:rFonts w:ascii="Segoe UI" w:eastAsia="Times New Roman" w:hAnsi="Segoe UI" w:cs="Segoe UI"/>
          <w:bCs/>
          <w:color w:val="000000"/>
          <w:kern w:val="24"/>
          <w:sz w:val="20"/>
          <w:szCs w:val="20"/>
          <w:lang w:val="en-US" w:eastAsia="de-DE"/>
        </w:rPr>
        <w:t>Bar plot showing the results of the co-enrichment analysis of ILC2s and lymphatics. Each bar represents one analyzed FOV. Asterisks mark p-value lower than 0.05.</w:t>
      </w:r>
      <w:r>
        <w:rPr>
          <w:rFonts w:ascii="Segoe UI" w:eastAsia="Times New Roman" w:hAnsi="Segoe UI" w:cs="Segoe UI"/>
          <w:b/>
          <w:bCs/>
          <w:color w:val="000000"/>
          <w:kern w:val="24"/>
          <w:sz w:val="20"/>
          <w:szCs w:val="20"/>
          <w:lang w:val="en-US" w:eastAsia="de-DE"/>
        </w:rPr>
        <w:t xml:space="preserve"> (B) </w:t>
      </w:r>
      <w:r>
        <w:rPr>
          <w:rFonts w:ascii="Segoe UI" w:eastAsia="Times New Roman" w:hAnsi="Segoe UI" w:cs="Segoe UI"/>
          <w:bCs/>
          <w:color w:val="000000"/>
          <w:kern w:val="24"/>
          <w:sz w:val="20"/>
          <w:szCs w:val="20"/>
          <w:lang w:val="en-US" w:eastAsia="de-DE"/>
        </w:rPr>
        <w:t xml:space="preserve">IF overlay of CD90.2 (Cyan), FN (Magenta) and LYVE1 (Yellow). White dots mark identified ILC2s. Each dot represents one identified cell. Scale bar: 200 µm. </w:t>
      </w:r>
      <w:r>
        <w:rPr>
          <w:rFonts w:ascii="Segoe UI" w:eastAsia="Times New Roman" w:hAnsi="Segoe UI" w:cs="Segoe UI"/>
          <w:b/>
          <w:bCs/>
          <w:color w:val="000000"/>
          <w:kern w:val="24"/>
          <w:sz w:val="20"/>
          <w:szCs w:val="20"/>
          <w:lang w:val="en-US" w:eastAsia="de-DE"/>
        </w:rPr>
        <w:t xml:space="preserve">(C) </w:t>
      </w:r>
      <w:r w:rsidRPr="00F5302C">
        <w:rPr>
          <w:rFonts w:ascii="Segoe UI" w:eastAsia="Times New Roman" w:hAnsi="Segoe UI" w:cs="Segoe UI"/>
          <w:bCs/>
          <w:color w:val="000000"/>
          <w:kern w:val="24"/>
          <w:sz w:val="20"/>
          <w:szCs w:val="20"/>
          <w:lang w:val="en-US" w:eastAsia="de-DE"/>
        </w:rPr>
        <w:t>Box plot depicting the minimal distance</w:t>
      </w:r>
      <w:r>
        <w:rPr>
          <w:rFonts w:ascii="Segoe UI" w:eastAsia="Times New Roman" w:hAnsi="Segoe UI" w:cs="Segoe UI"/>
          <w:bCs/>
          <w:color w:val="000000"/>
          <w:kern w:val="24"/>
          <w:sz w:val="20"/>
          <w:szCs w:val="20"/>
          <w:lang w:val="en-US" w:eastAsia="de-DE"/>
        </w:rPr>
        <w:t>s</w:t>
      </w:r>
      <w:r w:rsidRPr="00F5302C">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of the </w:t>
      </w:r>
      <w:r w:rsidRPr="00F5302C">
        <w:rPr>
          <w:rFonts w:ascii="Segoe UI" w:eastAsia="Times New Roman" w:hAnsi="Segoe UI" w:cs="Segoe UI"/>
          <w:bCs/>
          <w:color w:val="000000"/>
          <w:kern w:val="24"/>
          <w:sz w:val="20"/>
          <w:szCs w:val="20"/>
          <w:lang w:val="en-US" w:eastAsia="de-DE"/>
        </w:rPr>
        <w:t>identified immune cell types to lymphatics as reference cells</w:t>
      </w:r>
      <w:r>
        <w:rPr>
          <w:rFonts w:ascii="Segoe UI" w:eastAsia="Times New Roman" w:hAnsi="Segoe UI" w:cs="Segoe UI"/>
          <w:bCs/>
          <w:color w:val="000000"/>
          <w:kern w:val="24"/>
          <w:sz w:val="20"/>
          <w:szCs w:val="20"/>
          <w:lang w:val="en-US" w:eastAsia="de-DE"/>
        </w:rPr>
        <w:t xml:space="preserve"> under healthy conditions</w:t>
      </w:r>
      <w:r w:rsidRPr="00F5302C">
        <w:rPr>
          <w:rFonts w:ascii="Segoe UI" w:eastAsia="Times New Roman" w:hAnsi="Segoe UI" w:cs="Segoe UI"/>
          <w:bCs/>
          <w:color w:val="000000"/>
          <w:kern w:val="24"/>
          <w:sz w:val="20"/>
          <w:szCs w:val="20"/>
          <w:lang w:val="en-US" w:eastAsia="de-DE"/>
        </w:rPr>
        <w:t xml:space="preserve">. Number represents the median minimum distance for the respective cell type in µm. </w:t>
      </w:r>
      <w:r>
        <w:rPr>
          <w:rFonts w:ascii="Segoe UI" w:eastAsia="Times New Roman" w:hAnsi="Segoe UI" w:cs="Segoe UI"/>
          <w:b/>
          <w:bCs/>
          <w:color w:val="000000"/>
          <w:kern w:val="24"/>
          <w:sz w:val="20"/>
          <w:szCs w:val="20"/>
          <w:lang w:val="en-US" w:eastAsia="de-DE"/>
        </w:rPr>
        <w:t xml:space="preserve">(D) </w:t>
      </w:r>
      <w:r w:rsidRPr="00F5302C">
        <w:rPr>
          <w:rFonts w:ascii="Segoe UI" w:eastAsia="Times New Roman" w:hAnsi="Segoe UI" w:cs="Segoe UI"/>
          <w:bCs/>
          <w:color w:val="000000"/>
          <w:kern w:val="24"/>
          <w:sz w:val="20"/>
          <w:szCs w:val="20"/>
          <w:lang w:val="en-US" w:eastAsia="de-DE"/>
        </w:rPr>
        <w:t>Box plot depicting the minimal distance</w:t>
      </w:r>
      <w:r>
        <w:rPr>
          <w:rFonts w:ascii="Segoe UI" w:eastAsia="Times New Roman" w:hAnsi="Segoe UI" w:cs="Segoe UI"/>
          <w:bCs/>
          <w:color w:val="000000"/>
          <w:kern w:val="24"/>
          <w:sz w:val="20"/>
          <w:szCs w:val="20"/>
          <w:lang w:val="en-US" w:eastAsia="de-DE"/>
        </w:rPr>
        <w:t>s</w:t>
      </w:r>
      <w:r w:rsidRPr="00F5302C">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of the </w:t>
      </w:r>
      <w:r w:rsidRPr="00F5302C">
        <w:rPr>
          <w:rFonts w:ascii="Segoe UI" w:eastAsia="Times New Roman" w:hAnsi="Segoe UI" w:cs="Segoe UI"/>
          <w:bCs/>
          <w:color w:val="000000"/>
          <w:kern w:val="24"/>
          <w:sz w:val="20"/>
          <w:szCs w:val="20"/>
          <w:lang w:val="en-US" w:eastAsia="de-DE"/>
        </w:rPr>
        <w:t>identified immune cell types to lymphatics as reference cells</w:t>
      </w:r>
      <w:r>
        <w:rPr>
          <w:rFonts w:ascii="Segoe UI" w:eastAsia="Times New Roman" w:hAnsi="Segoe UI" w:cs="Segoe UI"/>
          <w:bCs/>
          <w:color w:val="000000"/>
          <w:kern w:val="24"/>
          <w:sz w:val="20"/>
          <w:szCs w:val="20"/>
          <w:lang w:val="en-US" w:eastAsia="de-DE"/>
        </w:rPr>
        <w:t xml:space="preserve"> at IL-33 day 3</w:t>
      </w:r>
      <w:r w:rsidRPr="00F5302C">
        <w:rPr>
          <w:rFonts w:ascii="Segoe UI" w:eastAsia="Times New Roman" w:hAnsi="Segoe UI" w:cs="Segoe UI"/>
          <w:bCs/>
          <w:color w:val="000000"/>
          <w:kern w:val="24"/>
          <w:sz w:val="20"/>
          <w:szCs w:val="20"/>
          <w:lang w:val="en-US" w:eastAsia="de-DE"/>
        </w:rPr>
        <w:t>. Number represents the median minimum distance for the respective cell type in µm.</w:t>
      </w:r>
      <w:r>
        <w:rPr>
          <w:rFonts w:ascii="Segoe UI" w:eastAsia="Times New Roman" w:hAnsi="Segoe UI" w:cs="Segoe UI"/>
          <w:b/>
          <w:bCs/>
          <w:color w:val="000000"/>
          <w:kern w:val="24"/>
          <w:sz w:val="20"/>
          <w:szCs w:val="20"/>
          <w:lang w:val="en-US" w:eastAsia="de-DE"/>
        </w:rPr>
        <w:t xml:space="preserve"> (E) </w:t>
      </w:r>
      <w:r w:rsidRPr="00F5302C">
        <w:rPr>
          <w:rFonts w:ascii="Segoe UI" w:eastAsia="Times New Roman" w:hAnsi="Segoe UI" w:cs="Segoe UI"/>
          <w:bCs/>
          <w:color w:val="000000"/>
          <w:kern w:val="24"/>
          <w:sz w:val="20"/>
          <w:szCs w:val="20"/>
          <w:lang w:val="en-US" w:eastAsia="de-DE"/>
        </w:rPr>
        <w:t xml:space="preserve">Box plot showing the result of the CIN analysis showing the frequency of lymphatics in a 15 µm radius around ILC2s used as reference cells. </w:t>
      </w:r>
      <w:r>
        <w:rPr>
          <w:rFonts w:ascii="Segoe UI" w:eastAsia="Times New Roman" w:hAnsi="Segoe UI" w:cs="Segoe UI"/>
          <w:bCs/>
          <w:color w:val="000000"/>
          <w:kern w:val="24"/>
          <w:sz w:val="20"/>
          <w:szCs w:val="20"/>
          <w:lang w:val="en-US" w:eastAsia="de-DE"/>
        </w:rPr>
        <w:t xml:space="preserve">Number represents the median frequency at each condition in %. </w:t>
      </w:r>
      <w:r w:rsidRPr="007104B4">
        <w:rPr>
          <w:rFonts w:ascii="Segoe UI" w:eastAsia="Times New Roman" w:hAnsi="Segoe UI" w:cs="Segoe UI"/>
          <w:bCs/>
          <w:color w:val="000000"/>
          <w:kern w:val="24"/>
          <w:sz w:val="20"/>
          <w:szCs w:val="20"/>
          <w:lang w:val="en-US" w:eastAsia="de-DE"/>
        </w:rPr>
        <w:t>(C-D)</w:t>
      </w:r>
      <w:r>
        <w:rPr>
          <w:rFonts w:ascii="Segoe UI" w:eastAsia="Times New Roman" w:hAnsi="Segoe UI" w:cs="Segoe UI"/>
          <w:bCs/>
          <w:color w:val="000000"/>
          <w:kern w:val="24"/>
          <w:sz w:val="20"/>
          <w:szCs w:val="20"/>
          <w:lang w:val="en-US" w:eastAsia="de-DE"/>
        </w:rPr>
        <w:t xml:space="preserve"> Each dot represents one cell from 9 analyzed FOVs per condition. </w:t>
      </w:r>
      <w:r>
        <w:rPr>
          <w:rFonts w:ascii="Segoe UI" w:eastAsia="Times New Roman" w:hAnsi="Segoe UI" w:cs="Segoe UI"/>
          <w:color w:val="000000"/>
          <w:kern w:val="24"/>
          <w:sz w:val="20"/>
          <w:szCs w:val="20"/>
          <w:lang w:val="en-US" w:eastAsia="de-DE"/>
        </w:rPr>
        <w:t xml:space="preserve">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00CBD7B2" w14:textId="77777777" w:rsidR="007301A7" w:rsidRDefault="007301A7" w:rsidP="007301A7">
      <w:pPr>
        <w:rPr>
          <w:rFonts w:ascii="Segoe UI" w:eastAsia="Times New Roman" w:hAnsi="Segoe UI" w:cs="Segoe UI"/>
          <w:bCs/>
          <w:color w:val="000000"/>
          <w:kern w:val="24"/>
          <w:sz w:val="20"/>
          <w:szCs w:val="20"/>
          <w:lang w:val="en-US" w:eastAsia="de-DE"/>
        </w:rPr>
      </w:pPr>
      <w:r>
        <w:rPr>
          <w:rFonts w:ascii="Segoe UI" w:eastAsia="Times New Roman" w:hAnsi="Segoe UI" w:cs="Segoe UI"/>
          <w:bCs/>
          <w:color w:val="000000"/>
          <w:kern w:val="24"/>
          <w:sz w:val="20"/>
          <w:szCs w:val="20"/>
          <w:lang w:val="en-US" w:eastAsia="de-DE"/>
        </w:rPr>
        <w:br w:type="page"/>
      </w:r>
    </w:p>
    <w:p w14:paraId="271E8B40" w14:textId="77777777" w:rsidR="007301A7" w:rsidRDefault="007301A7" w:rsidP="007301A7">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75B0934A" wp14:editId="763AB1A0">
            <wp:extent cx="5760720" cy="5760720"/>
            <wp:effectExtent l="0" t="0" r="0" b="0"/>
            <wp:docPr id="1079494466" name="Grafik 1" descr="Ein Bild, das Text, Diagramm,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494466" name="Grafik 1" descr="Ein Bild, das Text, Diagramm, Screenshot enthält.&#10;&#10;KI-generierte Inhalte können fehlerhaft sei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59D0E9F2" w14:textId="77777777" w:rsidR="007301A7" w:rsidRDefault="007301A7" w:rsidP="007301A7">
      <w:pPr>
        <w:jc w:val="both"/>
        <w:rPr>
          <w:rFonts w:ascii="Segoe UI" w:eastAsia="Times New Roman" w:hAnsi="Segoe UI" w:cs="Segoe UI"/>
          <w:color w:val="000000"/>
          <w:kern w:val="24"/>
          <w:sz w:val="20"/>
          <w:szCs w:val="20"/>
          <w:lang w:val="en-US" w:eastAsia="de-DE"/>
        </w:rPr>
      </w:pPr>
      <w:r w:rsidRPr="002F6CCB">
        <w:rPr>
          <w:rFonts w:ascii="Segoe UI" w:eastAsia="Times New Roman" w:hAnsi="Segoe UI" w:cs="Segoe UI"/>
          <w:b/>
          <w:color w:val="000000"/>
          <w:kern w:val="24"/>
          <w:sz w:val="20"/>
          <w:szCs w:val="20"/>
          <w:lang w:val="en-US" w:eastAsia="de-DE"/>
        </w:rPr>
        <w:t xml:space="preserve">Figure 6: </w:t>
      </w:r>
      <w:r>
        <w:rPr>
          <w:rFonts w:ascii="Segoe UI" w:eastAsia="Times New Roman" w:hAnsi="Segoe UI" w:cs="Segoe UI"/>
          <w:b/>
          <w:color w:val="000000"/>
          <w:kern w:val="24"/>
          <w:sz w:val="20"/>
          <w:szCs w:val="20"/>
          <w:lang w:val="en-US" w:eastAsia="de-DE"/>
        </w:rPr>
        <w:t xml:space="preserve">(A) </w:t>
      </w:r>
      <w:r>
        <w:rPr>
          <w:rFonts w:ascii="Segoe UI" w:eastAsia="Times New Roman" w:hAnsi="Segoe UI" w:cs="Segoe UI"/>
          <w:color w:val="000000"/>
          <w:kern w:val="24"/>
          <w:sz w:val="20"/>
          <w:szCs w:val="20"/>
          <w:lang w:val="en-US" w:eastAsia="de-DE"/>
        </w:rPr>
        <w:t xml:space="preserve">Bar plot showing the results of the co-enrichment analysis of NK cells/ILC1s and blood vessels. Each bar represents one analyzed FOV. </w:t>
      </w:r>
      <w:r>
        <w:rPr>
          <w:rFonts w:ascii="Segoe UI" w:eastAsia="Times New Roman" w:hAnsi="Segoe UI" w:cs="Segoe UI"/>
          <w:b/>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Box plot depicting the minimal distance of identified immune cell types to blood vessels under healthy conditions in murine lungs.</w:t>
      </w:r>
      <w:r>
        <w:rPr>
          <w:rFonts w:ascii="Segoe UI" w:eastAsia="Times New Roman" w:hAnsi="Segoe UI" w:cs="Segoe UI"/>
          <w:b/>
          <w:color w:val="000000"/>
          <w:kern w:val="24"/>
          <w:sz w:val="20"/>
          <w:szCs w:val="20"/>
          <w:lang w:val="en-US" w:eastAsia="de-DE"/>
        </w:rPr>
        <w:t xml:space="preserve"> (C)</w:t>
      </w:r>
      <w:r w:rsidRPr="00A57A9F">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Box plot depicting the minimal distance of identified immune cell types to blood vessels at IL-33 day 3 in murine lungs.</w:t>
      </w:r>
      <w:r>
        <w:rPr>
          <w:rFonts w:ascii="Segoe UI" w:eastAsia="Times New Roman" w:hAnsi="Segoe UI" w:cs="Segoe UI"/>
          <w:b/>
          <w:color w:val="000000"/>
          <w:kern w:val="24"/>
          <w:sz w:val="20"/>
          <w:szCs w:val="20"/>
          <w:lang w:val="en-US" w:eastAsia="de-DE"/>
        </w:rPr>
        <w:t xml:space="preserve"> (D)</w:t>
      </w:r>
      <w:r w:rsidRPr="002F6CCB">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overlays of EMCN (Cyan), CD31 (Magenta), CD90 (Yellow), and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Green) depicted with identified NK cells/ILC1s on top as dots (Orange) in murine lung under healthy conditions (Left) and at IL-33 day 3 (Right). Scale bar represents 200 µm. Each dot represents one identified cell. (B-C)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3EABCA22" w14:textId="77777777" w:rsidR="007301A7" w:rsidRDefault="007301A7" w:rsidP="007301A7">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5F765B02" w14:textId="77777777" w:rsidR="007301A7" w:rsidRDefault="007301A7" w:rsidP="007301A7">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74FDBF69" wp14:editId="520DCDA9">
            <wp:extent cx="5764530" cy="7680960"/>
            <wp:effectExtent l="0" t="0" r="7620" b="0"/>
            <wp:docPr id="443053875" name="Grafik 6" descr="Ein Bild, das Text, Screenshot, Diagramm,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053875" name="Grafik 6" descr="Ein Bild, das Text, Screenshot, Diagramm, Schrift enthält.&#10;&#10;KI-generierte Inhalte können fehlerhaft sei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4530" cy="7680960"/>
                    </a:xfrm>
                    <a:prstGeom prst="rect">
                      <a:avLst/>
                    </a:prstGeom>
                    <a:noFill/>
                    <a:ln>
                      <a:noFill/>
                    </a:ln>
                  </pic:spPr>
                </pic:pic>
              </a:graphicData>
            </a:graphic>
          </wp:inline>
        </w:drawing>
      </w:r>
    </w:p>
    <w:p w14:paraId="5A8E41B4" w14:textId="77777777" w:rsidR="007301A7" w:rsidRDefault="007301A7" w:rsidP="007301A7">
      <w:pPr>
        <w:jc w:val="both"/>
        <w:rPr>
          <w:rFonts w:ascii="Segoe UI" w:eastAsia="Times New Roman" w:hAnsi="Segoe UI" w:cs="Segoe UI"/>
          <w:bCs/>
          <w:color w:val="000000"/>
          <w:kern w:val="24"/>
          <w:sz w:val="20"/>
          <w:szCs w:val="20"/>
          <w:lang w:val="en-US" w:eastAsia="de-DE"/>
        </w:rPr>
      </w:pPr>
      <w:r w:rsidRPr="0029083A">
        <w:rPr>
          <w:rFonts w:ascii="Segoe UI" w:eastAsia="Times New Roman" w:hAnsi="Segoe UI" w:cs="Segoe UI"/>
          <w:b/>
          <w:bCs/>
          <w:color w:val="000000"/>
          <w:kern w:val="24"/>
          <w:sz w:val="20"/>
          <w:szCs w:val="20"/>
          <w:lang w:val="en-US" w:eastAsia="de-DE"/>
        </w:rPr>
        <w:t xml:space="preserve">Figure 7: (A) </w:t>
      </w:r>
      <w:r>
        <w:rPr>
          <w:rFonts w:ascii="Segoe UI" w:eastAsia="Times New Roman" w:hAnsi="Segoe UI" w:cs="Segoe UI"/>
          <w:bCs/>
          <w:color w:val="000000"/>
          <w:kern w:val="24"/>
          <w:sz w:val="20"/>
          <w:szCs w:val="20"/>
          <w:lang w:val="en-US" w:eastAsia="de-DE"/>
        </w:rPr>
        <w:t xml:space="preserve">Dot plot of AL2 showing feature profiles of identified immune and non-immune cell types.  </w:t>
      </w:r>
      <w:r w:rsidRPr="0029083A">
        <w:rPr>
          <w:rFonts w:ascii="Segoe UI" w:eastAsia="Times New Roman" w:hAnsi="Segoe UI" w:cs="Segoe UI"/>
          <w:b/>
          <w:bCs/>
          <w:color w:val="000000"/>
          <w:kern w:val="24"/>
          <w:sz w:val="20"/>
          <w:szCs w:val="20"/>
          <w:lang w:val="en-US" w:eastAsia="de-DE"/>
        </w:rPr>
        <w:t xml:space="preserve">(B) </w:t>
      </w:r>
      <w:r w:rsidRPr="0029083A">
        <w:rPr>
          <w:rFonts w:ascii="Segoe UI" w:eastAsia="Times New Roman" w:hAnsi="Segoe UI" w:cs="Segoe UI"/>
          <w:bCs/>
          <w:color w:val="000000"/>
          <w:kern w:val="24"/>
          <w:sz w:val="20"/>
          <w:szCs w:val="20"/>
          <w:lang w:val="en-US" w:eastAsia="de-DE"/>
        </w:rPr>
        <w:t>Density plot showing the thresholding strategy</w:t>
      </w:r>
      <w:r>
        <w:rPr>
          <w:rFonts w:ascii="Segoe UI" w:eastAsia="Times New Roman" w:hAnsi="Segoe UI" w:cs="Segoe UI"/>
          <w:bCs/>
          <w:color w:val="000000"/>
          <w:kern w:val="24"/>
          <w:sz w:val="20"/>
          <w:szCs w:val="20"/>
          <w:lang w:val="en-US" w:eastAsia="de-DE"/>
        </w:rPr>
        <w:t xml:space="preserve"> for the subsequent analysis of CD3</w:t>
      </w:r>
      <w:r w:rsidRPr="0029083A">
        <w:rPr>
          <w:rFonts w:ascii="Segoe UI" w:eastAsia="Times New Roman" w:hAnsi="Segoe UI" w:cs="Segoe UI"/>
          <w:bCs/>
          <w:color w:val="000000"/>
          <w:kern w:val="24"/>
          <w:sz w:val="20"/>
          <w:szCs w:val="20"/>
          <w:vertAlign w:val="superscript"/>
          <w:lang w:val="en-US" w:eastAsia="de-DE"/>
        </w:rPr>
        <w:t>+</w:t>
      </w:r>
      <w:r>
        <w:rPr>
          <w:rFonts w:ascii="Segoe UI" w:eastAsia="Times New Roman" w:hAnsi="Segoe UI" w:cs="Segoe UI"/>
          <w:bCs/>
          <w:color w:val="000000"/>
          <w:kern w:val="24"/>
          <w:sz w:val="20"/>
          <w:szCs w:val="20"/>
          <w:lang w:val="en-US" w:eastAsia="de-DE"/>
        </w:rPr>
        <w:t xml:space="preserve"> and CD3</w:t>
      </w:r>
      <w:r w:rsidRPr="0029083A">
        <w:rPr>
          <w:rFonts w:ascii="Segoe UI" w:eastAsia="Times New Roman" w:hAnsi="Segoe UI" w:cs="Segoe UI"/>
          <w:bCs/>
          <w:color w:val="000000"/>
          <w:kern w:val="24"/>
          <w:sz w:val="20"/>
          <w:szCs w:val="20"/>
          <w:vertAlign w:val="superscript"/>
          <w:lang w:val="en-US" w:eastAsia="de-DE"/>
        </w:rPr>
        <w:t>-</w:t>
      </w:r>
      <w:r>
        <w:rPr>
          <w:rFonts w:ascii="Segoe UI" w:eastAsia="Times New Roman" w:hAnsi="Segoe UI" w:cs="Segoe UI"/>
          <w:bCs/>
          <w:color w:val="000000"/>
          <w:kern w:val="24"/>
          <w:sz w:val="20"/>
          <w:szCs w:val="20"/>
          <w:lang w:val="en-US" w:eastAsia="de-DE"/>
        </w:rPr>
        <w:t xml:space="preserve"> cells.</w:t>
      </w:r>
      <w:r>
        <w:rPr>
          <w:rFonts w:ascii="Segoe UI" w:eastAsia="Times New Roman" w:hAnsi="Segoe UI" w:cs="Segoe UI"/>
          <w:b/>
          <w:bCs/>
          <w:color w:val="000000"/>
          <w:kern w:val="24"/>
          <w:sz w:val="20"/>
          <w:szCs w:val="20"/>
          <w:lang w:val="en-US" w:eastAsia="de-DE"/>
        </w:rPr>
        <w:t xml:space="preserve"> </w:t>
      </w:r>
      <w:r w:rsidRPr="0029083A">
        <w:rPr>
          <w:rFonts w:ascii="Segoe UI" w:eastAsia="Times New Roman" w:hAnsi="Segoe UI" w:cs="Segoe UI"/>
          <w:b/>
          <w:bCs/>
          <w:color w:val="000000"/>
          <w:kern w:val="24"/>
          <w:sz w:val="20"/>
          <w:szCs w:val="20"/>
          <w:lang w:val="en-US" w:eastAsia="de-DE"/>
        </w:rPr>
        <w:t>(C)</w:t>
      </w:r>
      <w:r>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Ridge plots comparing the feature profiles of identified ILC, NK cell, and T cell subtypes. </w:t>
      </w:r>
    </w:p>
    <w:p w14:paraId="1E7B7866" w14:textId="77777777" w:rsidR="007301A7" w:rsidRPr="00970048" w:rsidRDefault="007301A7" w:rsidP="007301A7">
      <w:pPr>
        <w:rPr>
          <w:rFonts w:ascii="Segoe UI" w:eastAsia="Times New Roman" w:hAnsi="Segoe UI" w:cs="Segoe UI"/>
          <w:bCs/>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1C6AB03" w14:textId="77777777" w:rsidR="007301A7" w:rsidRDefault="007301A7" w:rsidP="007301A7">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6B994087" wp14:editId="44BD32CC">
            <wp:extent cx="5762625" cy="7875905"/>
            <wp:effectExtent l="0" t="0" r="9525" b="0"/>
            <wp:docPr id="2079589580" name="Grafik 1" descr="Ein Bild, das Text, Diagramm,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589580" name="Grafik 1" descr="Ein Bild, das Text, Diagramm, Screenshot, Design enthält.&#10;&#10;KI-generierte Inhalte können fehlerhaft sein."/>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2625" cy="7875905"/>
                    </a:xfrm>
                    <a:prstGeom prst="rect">
                      <a:avLst/>
                    </a:prstGeom>
                    <a:noFill/>
                    <a:ln>
                      <a:noFill/>
                    </a:ln>
                  </pic:spPr>
                </pic:pic>
              </a:graphicData>
            </a:graphic>
          </wp:inline>
        </w:drawing>
      </w:r>
    </w:p>
    <w:p w14:paraId="3D9B5048" w14:textId="77777777" w:rsidR="007301A7" w:rsidRPr="00A40926" w:rsidRDefault="007301A7" w:rsidP="007301A7">
      <w:pPr>
        <w:jc w:val="both"/>
        <w:rPr>
          <w:rFonts w:ascii="Segoe UI" w:eastAsia="Times New Roman" w:hAnsi="Segoe UI" w:cs="Segoe UI"/>
          <w:color w:val="000000"/>
          <w:kern w:val="24"/>
          <w:sz w:val="20"/>
          <w:szCs w:val="20"/>
          <w:lang w:val="en-US" w:eastAsia="de-DE"/>
        </w:rPr>
      </w:pPr>
      <w:r w:rsidRPr="00970048">
        <w:rPr>
          <w:rFonts w:ascii="Segoe UI" w:eastAsia="Times New Roman" w:hAnsi="Segoe UI" w:cs="Segoe UI"/>
          <w:b/>
          <w:color w:val="000000"/>
          <w:kern w:val="24"/>
          <w:sz w:val="20"/>
          <w:szCs w:val="20"/>
          <w:lang w:val="en-US" w:eastAsia="de-DE"/>
        </w:rPr>
        <w:t xml:space="preserve">Figure 8: </w:t>
      </w:r>
      <w:r>
        <w:rPr>
          <w:rFonts w:ascii="Segoe UI" w:eastAsia="Times New Roman" w:hAnsi="Segoe UI" w:cs="Segoe UI"/>
          <w:b/>
          <w:color w:val="000000"/>
          <w:kern w:val="24"/>
          <w:sz w:val="20"/>
          <w:szCs w:val="20"/>
          <w:lang w:val="en-US" w:eastAsia="de-DE"/>
        </w:rPr>
        <w:t xml:space="preserve">(A-C) </w:t>
      </w:r>
      <w:r w:rsidRPr="00A40926">
        <w:rPr>
          <w:rFonts w:ascii="Segoe UI" w:eastAsia="Times New Roman" w:hAnsi="Segoe UI" w:cs="Segoe UI"/>
          <w:color w:val="000000"/>
          <w:kern w:val="24"/>
          <w:sz w:val="20"/>
          <w:szCs w:val="20"/>
          <w:lang w:val="en-US" w:eastAsia="de-DE"/>
        </w:rPr>
        <w:t xml:space="preserve">Boxplots </w:t>
      </w:r>
      <w:r>
        <w:rPr>
          <w:rFonts w:ascii="Segoe UI" w:eastAsia="Times New Roman" w:hAnsi="Segoe UI" w:cs="Segoe UI"/>
          <w:color w:val="000000"/>
          <w:kern w:val="24"/>
          <w:sz w:val="20"/>
          <w:szCs w:val="20"/>
          <w:lang w:val="en-US" w:eastAsia="de-DE"/>
        </w:rPr>
        <w:t xml:space="preserve">quantifying the total cells, immune cells, and ILCs in analyzed FOV of SI villi regions. </w:t>
      </w:r>
      <w:r w:rsidRPr="00A40926">
        <w:rPr>
          <w:rFonts w:ascii="Segoe UI" w:eastAsia="Times New Roman" w:hAnsi="Segoe UI" w:cs="Segoe UI"/>
          <w:b/>
          <w:color w:val="000000"/>
          <w:kern w:val="24"/>
          <w:sz w:val="20"/>
          <w:szCs w:val="20"/>
          <w:lang w:val="en-US" w:eastAsia="de-DE"/>
        </w:rPr>
        <w:t>(D)</w:t>
      </w:r>
      <w:r>
        <w:rPr>
          <w:rFonts w:ascii="Segoe UI" w:eastAsia="Times New Roman" w:hAnsi="Segoe UI" w:cs="Segoe UI"/>
          <w:color w:val="000000"/>
          <w:kern w:val="24"/>
          <w:sz w:val="20"/>
          <w:szCs w:val="20"/>
          <w:lang w:val="en-US" w:eastAsia="de-DE"/>
        </w:rPr>
        <w:t xml:space="preserve"> Boxplot showing the frequency of the immune cells compared to all identified cells of the analyzed FOVs in SI villi regions. </w:t>
      </w:r>
      <w:r w:rsidRPr="00A40926">
        <w:rPr>
          <w:rFonts w:ascii="Segoe UI" w:eastAsia="Times New Roman" w:hAnsi="Segoe UI" w:cs="Segoe UI"/>
          <w:b/>
          <w:color w:val="000000"/>
          <w:kern w:val="24"/>
          <w:sz w:val="20"/>
          <w:szCs w:val="20"/>
          <w:lang w:val="en-US" w:eastAsia="de-DE"/>
        </w:rPr>
        <w:t>(E-G)</w:t>
      </w:r>
      <w:r>
        <w:rPr>
          <w:rFonts w:ascii="Segoe UI" w:eastAsia="Times New Roman" w:hAnsi="Segoe UI" w:cs="Segoe UI"/>
          <w:color w:val="000000"/>
          <w:kern w:val="24"/>
          <w:sz w:val="20"/>
          <w:szCs w:val="20"/>
          <w:lang w:val="en-US" w:eastAsia="de-DE"/>
        </w:rPr>
        <w:t xml:space="preserve"> Boxplots depicting the frequency of ILCs, NK cells/ILC1s/ILC3s, and ILC2s within the immune compartment in all analyzed FOVs of SI villi regions. </w:t>
      </w:r>
      <w:r w:rsidRPr="00A40926">
        <w:rPr>
          <w:rFonts w:ascii="Segoe UI" w:eastAsia="Times New Roman" w:hAnsi="Segoe UI" w:cs="Segoe UI"/>
          <w:b/>
          <w:color w:val="000000"/>
          <w:kern w:val="24"/>
          <w:sz w:val="20"/>
          <w:szCs w:val="20"/>
          <w:lang w:val="en-US" w:eastAsia="de-DE"/>
        </w:rPr>
        <w:t>(H)</w:t>
      </w:r>
      <w:r>
        <w:rPr>
          <w:rFonts w:ascii="Segoe UI" w:eastAsia="Times New Roman" w:hAnsi="Segoe UI" w:cs="Segoe UI"/>
          <w:color w:val="000000"/>
          <w:kern w:val="24"/>
          <w:sz w:val="20"/>
          <w:szCs w:val="20"/>
          <w:lang w:val="en-US" w:eastAsia="de-DE"/>
        </w:rPr>
        <w:t xml:space="preserve"> Bar plots showing the results of the co-enrichment analysis of ILC2s and myeloid cells, as well as ILC2s and ILC2s in SI villi tissue regions. </w:t>
      </w:r>
      <w:r w:rsidRPr="00A40926">
        <w:rPr>
          <w:rFonts w:ascii="Segoe UI" w:eastAsia="Times New Roman" w:hAnsi="Segoe UI" w:cs="Segoe UI"/>
          <w:b/>
          <w:color w:val="000000"/>
          <w:kern w:val="24"/>
          <w:sz w:val="20"/>
          <w:szCs w:val="20"/>
          <w:lang w:val="en-US" w:eastAsia="de-DE"/>
        </w:rPr>
        <w:t>(I)</w:t>
      </w:r>
      <w:r>
        <w:rPr>
          <w:rFonts w:ascii="Segoe UI" w:eastAsia="Times New Roman" w:hAnsi="Segoe UI" w:cs="Segoe UI"/>
          <w:color w:val="000000"/>
          <w:kern w:val="24"/>
          <w:sz w:val="20"/>
          <w:szCs w:val="20"/>
          <w:lang w:val="en-US" w:eastAsia="de-DE"/>
        </w:rPr>
        <w:t xml:space="preserve"> IF staining of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White) in a representative FOV of SI villi superimposed with </w:t>
      </w:r>
      <w:r>
        <w:rPr>
          <w:rFonts w:ascii="Segoe UI" w:eastAsia="Times New Roman" w:hAnsi="Segoe UI" w:cs="Segoe UI"/>
          <w:color w:val="000000"/>
          <w:kern w:val="24"/>
          <w:sz w:val="20"/>
          <w:szCs w:val="20"/>
          <w:lang w:val="en-US" w:eastAsia="de-DE"/>
        </w:rPr>
        <w:lastRenderedPageBreak/>
        <w:t xml:space="preserve">identified ILCs (Yellow dots) and myeloid cells (Magenta dots). </w:t>
      </w:r>
      <w:r w:rsidRPr="00A40926">
        <w:rPr>
          <w:rFonts w:ascii="Segoe UI" w:eastAsia="Times New Roman" w:hAnsi="Segoe UI" w:cs="Segoe UI"/>
          <w:b/>
          <w:color w:val="000000"/>
          <w:kern w:val="24"/>
          <w:sz w:val="20"/>
          <w:szCs w:val="20"/>
          <w:lang w:val="en-US" w:eastAsia="de-DE"/>
        </w:rPr>
        <w:t>(K)</w:t>
      </w:r>
      <w:r>
        <w:rPr>
          <w:rFonts w:ascii="Segoe UI" w:eastAsia="Times New Roman" w:hAnsi="Segoe UI" w:cs="Segoe UI"/>
          <w:color w:val="000000"/>
          <w:kern w:val="24"/>
          <w:sz w:val="20"/>
          <w:szCs w:val="20"/>
          <w:lang w:val="en-US" w:eastAsia="de-DE"/>
        </w:rPr>
        <w:t xml:space="preserve"> Results of the co-enrichment analysis of NK cells/ILC1s/ILC3s and epithelia II cells at different analyzed conditions shown in a bar plot. </w:t>
      </w:r>
      <w:r w:rsidRPr="00A40926">
        <w:rPr>
          <w:rFonts w:ascii="Segoe UI" w:eastAsia="Times New Roman" w:hAnsi="Segoe UI" w:cs="Segoe UI"/>
          <w:b/>
          <w:color w:val="000000"/>
          <w:kern w:val="24"/>
          <w:sz w:val="20"/>
          <w:szCs w:val="20"/>
          <w:lang w:val="en-US" w:eastAsia="de-DE"/>
        </w:rPr>
        <w:t>(L-M)</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staining of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White) shown in a representative SI villi FOV together with identified NK cells/ILC1s/ILC3s (Magenta) and epithelia II cells (Green). (A-G) FOV = analyzed fields of view; N represents the number of analyzed FOVs, each dot represents one analyzed FOV.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xml:space="preserve">, Dunn’s test was used as post-hoc test for pairwise comparison. Asterisk marks significance level. </w:t>
      </w:r>
    </w:p>
    <w:p w14:paraId="0A63AADC" w14:textId="77777777" w:rsidR="007301A7" w:rsidRPr="00B57674" w:rsidRDefault="007301A7" w:rsidP="007301A7">
      <w:pPr>
        <w:jc w:val="both"/>
        <w:rPr>
          <w:rFonts w:ascii="Segoe UI" w:eastAsia="Times New Roman" w:hAnsi="Segoe UI" w:cs="Segoe UI"/>
          <w:color w:val="000000"/>
          <w:kern w:val="24"/>
          <w:sz w:val="20"/>
          <w:szCs w:val="20"/>
          <w:lang w:val="en-US" w:eastAsia="de-DE"/>
        </w:rPr>
      </w:pPr>
    </w:p>
    <w:p w14:paraId="7D6D719A" w14:textId="77777777" w:rsidR="00A46765" w:rsidRDefault="00A46765" w:rsidP="00DE455C">
      <w:pPr>
        <w:rPr>
          <w:rFonts w:ascii="Segoe UI" w:hAnsi="Segoe UI" w:cs="Segoe UI"/>
          <w:b/>
          <w:lang w:val="en-US"/>
        </w:rPr>
      </w:pPr>
    </w:p>
    <w:p w14:paraId="152970AA" w14:textId="77777777" w:rsidR="007301A7" w:rsidRDefault="007301A7" w:rsidP="00DE455C">
      <w:pPr>
        <w:rPr>
          <w:rFonts w:ascii="Segoe UI" w:hAnsi="Segoe UI" w:cs="Segoe UI"/>
          <w:b/>
          <w:lang w:val="en-US"/>
        </w:rPr>
      </w:pPr>
    </w:p>
    <w:p w14:paraId="740DBE88" w14:textId="77777777" w:rsidR="007301A7" w:rsidRPr="003B4C23" w:rsidRDefault="007301A7" w:rsidP="00DE455C">
      <w:pPr>
        <w:rPr>
          <w:rFonts w:ascii="Segoe UI" w:hAnsi="Segoe UI" w:cs="Segoe UI"/>
          <w:b/>
          <w:lang w:val="en-US"/>
        </w:rPr>
      </w:pPr>
    </w:p>
    <w:p w14:paraId="6150BF0B" w14:textId="77777777" w:rsidR="007301A7" w:rsidRDefault="007301A7">
      <w:pPr>
        <w:rPr>
          <w:rFonts w:ascii="Segoe UI" w:hAnsi="Segoe UI" w:cs="Segoe UI"/>
          <w:b/>
          <w:lang w:val="en-US"/>
        </w:rPr>
      </w:pPr>
      <w:r>
        <w:rPr>
          <w:rFonts w:ascii="Segoe UI" w:hAnsi="Segoe UI" w:cs="Segoe UI"/>
          <w:b/>
          <w:lang w:val="en-US"/>
        </w:rPr>
        <w:br w:type="page"/>
      </w:r>
    </w:p>
    <w:p w14:paraId="6A73AE6B" w14:textId="75EEB2DD" w:rsidR="00A46765" w:rsidRDefault="00A46765" w:rsidP="00DE455C">
      <w:pPr>
        <w:rPr>
          <w:rFonts w:ascii="Segoe UI" w:hAnsi="Segoe UI" w:cs="Segoe UI"/>
          <w:b/>
          <w:lang w:val="en-US"/>
        </w:rPr>
      </w:pPr>
      <w:r w:rsidRPr="003B4C23">
        <w:rPr>
          <w:rFonts w:ascii="Segoe UI" w:hAnsi="Segoe UI" w:cs="Segoe UI"/>
          <w:b/>
          <w:lang w:val="en-US"/>
        </w:rPr>
        <w:lastRenderedPageBreak/>
        <w:t>Supporting information</w:t>
      </w:r>
    </w:p>
    <w:p w14:paraId="1E5C5A0F" w14:textId="77777777" w:rsidR="006510EC" w:rsidRDefault="006510EC" w:rsidP="006510EC">
      <w:pPr>
        <w:spacing w:after="0" w:line="240" w:lineRule="auto"/>
        <w:jc w:val="both"/>
        <w:rPr>
          <w:rFonts w:ascii="Segoe UI" w:eastAsia="Times New Roman" w:hAnsi="Segoe UI" w:cs="Segoe UI"/>
          <w:lang w:val="en-DE" w:eastAsia="de-DE"/>
        </w:rPr>
      </w:pPr>
      <w:r>
        <w:rPr>
          <w:rFonts w:ascii="Segoe UI" w:eastAsiaTheme="minorEastAsia" w:hAnsi="Segoe UI" w:cs="Segoe UI"/>
          <w:b/>
          <w:noProof/>
          <w:color w:val="000000" w:themeColor="text1"/>
          <w:kern w:val="24"/>
          <w:sz w:val="20"/>
          <w:szCs w:val="20"/>
          <w:lang w:val="en-US" w:eastAsia="de-DE"/>
        </w:rPr>
        <w:drawing>
          <wp:inline distT="0" distB="0" distL="0" distR="0" wp14:anchorId="6AC598BC" wp14:editId="39814D32">
            <wp:extent cx="5543550" cy="2771775"/>
            <wp:effectExtent l="0" t="0" r="0" b="9525"/>
            <wp:docPr id="1923162502" name="Grafik 11" descr="Ein Bild, das Text, Screenshot,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162502" name="Grafik 11" descr="Ein Bild, das Text, Screenshot, Schrift, Reihe enthält.&#10;&#10;KI-generierte Inhalte können fehlerhaft sei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43550" cy="2771775"/>
                    </a:xfrm>
                    <a:prstGeom prst="rect">
                      <a:avLst/>
                    </a:prstGeom>
                    <a:noFill/>
                    <a:ln>
                      <a:noFill/>
                    </a:ln>
                  </pic:spPr>
                </pic:pic>
              </a:graphicData>
            </a:graphic>
          </wp:inline>
        </w:drawing>
      </w:r>
    </w:p>
    <w:p w14:paraId="57F7A107" w14:textId="77777777" w:rsidR="006510EC" w:rsidRDefault="006510EC" w:rsidP="006510EC">
      <w:pPr>
        <w:jc w:val="both"/>
        <w:rPr>
          <w:rFonts w:ascii="Segoe UI" w:eastAsia="Times New Roman" w:hAnsi="Segoe UI" w:cs="Segoe UI"/>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Supplementary Fig. 1:</w:t>
      </w:r>
      <w:r w:rsidRPr="00F708B6">
        <w:rPr>
          <w:rFonts w:ascii="Segoe UI" w:eastAsia="Times New Roman" w:hAnsi="Segoe UI" w:cs="Segoe UI"/>
          <w:color w:val="000000"/>
          <w:kern w:val="24"/>
          <w:sz w:val="20"/>
          <w:szCs w:val="20"/>
          <w:lang w:val="en-US" w:eastAsia="de-DE"/>
        </w:rPr>
        <w:t xml:space="preserve"> Dot plot showing the feature profile of all annotated cell types including immune and non-immune cells in </w:t>
      </w:r>
      <w:r>
        <w:rPr>
          <w:rFonts w:ascii="Segoe UI" w:eastAsia="Times New Roman" w:hAnsi="Segoe UI" w:cs="Segoe UI"/>
          <w:color w:val="000000"/>
          <w:kern w:val="24"/>
          <w:sz w:val="20"/>
          <w:szCs w:val="20"/>
          <w:lang w:val="en-US" w:eastAsia="de-DE"/>
        </w:rPr>
        <w:t xml:space="preserve">the analyzed </w:t>
      </w:r>
      <w:r w:rsidRPr="00F708B6">
        <w:rPr>
          <w:rFonts w:ascii="Segoe UI" w:eastAsia="Times New Roman" w:hAnsi="Segoe UI" w:cs="Segoe UI"/>
          <w:color w:val="000000"/>
          <w:kern w:val="24"/>
          <w:sz w:val="20"/>
          <w:szCs w:val="20"/>
          <w:lang w:val="en-US" w:eastAsia="de-DE"/>
        </w:rPr>
        <w:t>murine lung</w:t>
      </w:r>
      <w:r>
        <w:rPr>
          <w:rFonts w:ascii="Segoe UI" w:eastAsia="Times New Roman" w:hAnsi="Segoe UI" w:cs="Segoe UI"/>
          <w:color w:val="000000"/>
          <w:kern w:val="24"/>
          <w:sz w:val="20"/>
          <w:szCs w:val="20"/>
          <w:lang w:val="en-US" w:eastAsia="de-DE"/>
        </w:rPr>
        <w:t xml:space="preserve"> data</w:t>
      </w:r>
      <w:r w:rsidRPr="00F708B6">
        <w:rPr>
          <w:rFonts w:ascii="Segoe UI" w:eastAsia="Times New Roman" w:hAnsi="Segoe UI" w:cs="Segoe UI"/>
          <w:color w:val="000000"/>
          <w:kern w:val="24"/>
          <w:sz w:val="20"/>
          <w:szCs w:val="20"/>
          <w:lang w:val="en-US" w:eastAsia="de-DE"/>
        </w:rPr>
        <w:t xml:space="preserve">. </w:t>
      </w:r>
    </w:p>
    <w:p w14:paraId="51E9707E" w14:textId="77777777" w:rsidR="006510EC" w:rsidRPr="00752A36"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38D81A5"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307B5C65" wp14:editId="6E746742">
            <wp:extent cx="5760085" cy="7682230"/>
            <wp:effectExtent l="0" t="0" r="0" b="0"/>
            <wp:docPr id="1784870726" name="Grafik 2" descr="Ein Bild, das Text, Screenshot, Farbigkei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870726" name="Grafik 2" descr="Ein Bild, das Text, Screenshot, Farbigkeit, Diagramm enthält.&#10;&#10;KI-generierte Inhalte können fehlerhaft sei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85" cy="7682230"/>
                    </a:xfrm>
                    <a:prstGeom prst="rect">
                      <a:avLst/>
                    </a:prstGeom>
                    <a:noFill/>
                    <a:ln>
                      <a:noFill/>
                    </a:ln>
                  </pic:spPr>
                </pic:pic>
              </a:graphicData>
            </a:graphic>
          </wp:inline>
        </w:drawing>
      </w:r>
    </w:p>
    <w:p w14:paraId="66B351AF"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 xml:space="preserve">Supplementary Fig. </w:t>
      </w:r>
      <w:r>
        <w:rPr>
          <w:rFonts w:ascii="Segoe UI" w:eastAsia="Times New Roman" w:hAnsi="Segoe UI" w:cs="Segoe UI"/>
          <w:b/>
          <w:color w:val="000000"/>
          <w:kern w:val="24"/>
          <w:sz w:val="20"/>
          <w:szCs w:val="20"/>
          <w:lang w:val="en-US" w:eastAsia="de-DE"/>
        </w:rPr>
        <w:t>2</w:t>
      </w:r>
      <w:r w:rsidRPr="00F708B6">
        <w:rPr>
          <w:rFonts w:ascii="Segoe UI" w:eastAsia="Times New Roman" w:hAnsi="Segoe UI" w:cs="Segoe UI"/>
          <w:b/>
          <w:color w:val="000000"/>
          <w:kern w:val="24"/>
          <w:sz w:val="20"/>
          <w:szCs w:val="20"/>
          <w:lang w:val="en-US" w:eastAsia="de-DE"/>
        </w:rPr>
        <w:t>:</w:t>
      </w:r>
      <w:r>
        <w:rPr>
          <w:rFonts w:ascii="Segoe UI" w:eastAsia="Times New Roman" w:hAnsi="Segoe UI" w:cs="Segoe UI"/>
          <w:b/>
          <w:color w:val="000000"/>
          <w:kern w:val="24"/>
          <w:sz w:val="20"/>
          <w:szCs w:val="20"/>
          <w:lang w:val="en-US" w:eastAsia="de-DE"/>
        </w:rPr>
        <w:t xml:space="preserve"> (A)</w:t>
      </w:r>
      <w:r w:rsidRPr="00F708B6">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Bar plot showing the results of the co-enrichment analysis of ILC2s and myeloid cells. Each bar represents one analyzed FOV. IF overlay stained for CD68 (Cyan), MHC II (Magenta), CD11c (Yellow), and DAPI (Blue), and with identified ILC2s depicted as dots (Orange). Scale bar represents 200 µm. Each dot represents one identified ILC2. </w:t>
      </w:r>
      <w:r w:rsidRPr="00814B47">
        <w:rPr>
          <w:rFonts w:ascii="Segoe UI" w:eastAsia="Times New Roman" w:hAnsi="Segoe UI" w:cs="Segoe UI"/>
          <w:b/>
          <w:color w:val="000000"/>
          <w:kern w:val="24"/>
          <w:sz w:val="20"/>
          <w:szCs w:val="20"/>
          <w:lang w:val="en-US" w:eastAsia="de-DE"/>
        </w:rPr>
        <w:t>(B)</w:t>
      </w:r>
      <w:r>
        <w:rPr>
          <w:rFonts w:ascii="Segoe UI" w:eastAsia="Times New Roman" w:hAnsi="Segoe UI" w:cs="Segoe UI"/>
          <w:color w:val="000000"/>
          <w:kern w:val="24"/>
          <w:sz w:val="20"/>
          <w:szCs w:val="20"/>
          <w:lang w:val="en-US" w:eastAsia="de-DE"/>
        </w:rPr>
        <w:t xml:space="preserve"> Bar plot showing the results of the co-enrichment analysis of ILC2s and ILC2s. </w:t>
      </w:r>
      <w:r w:rsidRPr="00814B47">
        <w:rPr>
          <w:rFonts w:ascii="Segoe UI" w:eastAsia="Times New Roman" w:hAnsi="Segoe UI" w:cs="Segoe UI"/>
          <w:b/>
          <w:color w:val="000000"/>
          <w:kern w:val="24"/>
          <w:sz w:val="20"/>
          <w:szCs w:val="20"/>
          <w:lang w:val="en-US" w:eastAsia="de-DE"/>
        </w:rPr>
        <w:t>(C)</w:t>
      </w:r>
      <w:r>
        <w:rPr>
          <w:rFonts w:ascii="Segoe UI" w:eastAsia="Times New Roman" w:hAnsi="Segoe UI" w:cs="Segoe UI"/>
          <w:color w:val="000000"/>
          <w:kern w:val="24"/>
          <w:sz w:val="20"/>
          <w:szCs w:val="20"/>
          <w:lang w:val="en-US" w:eastAsia="de-DE"/>
        </w:rPr>
        <w:t xml:space="preserve"> Box plot depicting the results of the CIN analysis of ILC2s of myeloid cells (upper) and ILC2s (lower). </w:t>
      </w:r>
      <w:r w:rsidRPr="00814B47">
        <w:rPr>
          <w:rFonts w:ascii="Segoe UI" w:eastAsia="Times New Roman" w:hAnsi="Segoe UI" w:cs="Segoe UI"/>
          <w:b/>
          <w:color w:val="000000"/>
          <w:kern w:val="24"/>
          <w:sz w:val="20"/>
          <w:szCs w:val="20"/>
          <w:lang w:val="en-US" w:eastAsia="de-DE"/>
        </w:rPr>
        <w:t>(D)</w:t>
      </w:r>
      <w:r>
        <w:rPr>
          <w:rFonts w:ascii="Segoe UI" w:eastAsia="Times New Roman" w:hAnsi="Segoe UI" w:cs="Segoe UI"/>
          <w:color w:val="000000"/>
          <w:kern w:val="24"/>
          <w:sz w:val="20"/>
          <w:szCs w:val="20"/>
          <w:lang w:val="en-US" w:eastAsia="de-DE"/>
        </w:rPr>
        <w:t xml:space="preserve"> Overview of the results of the co-enrichment analysis of ILC2s with other identified immune and non-immune cells. </w:t>
      </w:r>
      <w:r>
        <w:rPr>
          <w:rFonts w:ascii="Segoe UI" w:eastAsia="Times New Roman" w:hAnsi="Segoe UI" w:cs="Segoe UI"/>
          <w:bCs/>
          <w:color w:val="000000"/>
          <w:kern w:val="24"/>
          <w:sz w:val="20"/>
          <w:szCs w:val="20"/>
          <w:lang w:val="en-US" w:eastAsia="de-DE"/>
        </w:rPr>
        <w:br w:type="page"/>
      </w:r>
    </w:p>
    <w:p w14:paraId="08519001"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6002C30A" wp14:editId="02AA36C2">
            <wp:extent cx="5764530" cy="4484370"/>
            <wp:effectExtent l="0" t="0" r="7620" b="0"/>
            <wp:docPr id="2030667274" name="Grafik 7" descr="Ein Bild, das Text, Kart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667274" name="Grafik 7" descr="Ein Bild, das Text, Karte, Screenshot enthält.&#10;&#10;KI-generierte Inhalte können fehlerhaft sein."/>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4530" cy="4484370"/>
                    </a:xfrm>
                    <a:prstGeom prst="rect">
                      <a:avLst/>
                    </a:prstGeom>
                    <a:noFill/>
                    <a:ln>
                      <a:noFill/>
                    </a:ln>
                  </pic:spPr>
                </pic:pic>
              </a:graphicData>
            </a:graphic>
          </wp:inline>
        </w:drawing>
      </w:r>
    </w:p>
    <w:p w14:paraId="3C0E1948" w14:textId="77777777" w:rsidR="006510EC" w:rsidRPr="009C1136" w:rsidRDefault="006510EC" w:rsidP="006510EC">
      <w:pPr>
        <w:jc w:val="both"/>
        <w:rPr>
          <w:rFonts w:ascii="Segoe UI" w:eastAsia="Times New Roman" w:hAnsi="Segoe UI" w:cs="Segoe UI"/>
          <w:bCs/>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Supplementary Fig.</w:t>
      </w:r>
      <w:r>
        <w:rPr>
          <w:rFonts w:ascii="Segoe UI" w:eastAsia="Times New Roman" w:hAnsi="Segoe UI" w:cs="Segoe UI"/>
          <w:b/>
          <w:color w:val="000000"/>
          <w:kern w:val="24"/>
          <w:sz w:val="20"/>
          <w:szCs w:val="20"/>
          <w:lang w:val="en-US" w:eastAsia="de-DE"/>
        </w:rPr>
        <w:t> 3: (A)</w:t>
      </w:r>
      <w:r>
        <w:rPr>
          <w:rFonts w:ascii="Segoe UI" w:eastAsia="Times New Roman" w:hAnsi="Segoe UI" w:cs="Segoe UI"/>
          <w:color w:val="000000"/>
          <w:kern w:val="24"/>
          <w:sz w:val="20"/>
          <w:szCs w:val="20"/>
          <w:lang w:val="en-US" w:eastAsia="de-DE"/>
        </w:rPr>
        <w:t xml:space="preserve"> Dot plot showing the feature profiles of the annotated major cell types of AL1 in murine SI tissue. </w:t>
      </w:r>
      <w:r>
        <w:rPr>
          <w:rFonts w:ascii="Segoe UI" w:eastAsia="Times New Roman" w:hAnsi="Segoe UI" w:cs="Segoe UI"/>
          <w:b/>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Visual validation of annotated cell types (Upper panel) and the respective IF overlays (Lower panel) in a representative FOV of SI villi (Left) and SI ILF (Right) tissue area. Depicted identified cell types are immune cells (</w:t>
      </w:r>
      <w:proofErr w:type="spellStart"/>
      <w:r>
        <w:rPr>
          <w:rFonts w:ascii="Segoe UI" w:eastAsia="Times New Roman" w:hAnsi="Segoe UI" w:cs="Segoe UI"/>
          <w:color w:val="000000"/>
          <w:kern w:val="24"/>
          <w:sz w:val="20"/>
          <w:szCs w:val="20"/>
          <w:lang w:val="en-US" w:eastAsia="de-DE"/>
        </w:rPr>
        <w:t>Darkcyan</w:t>
      </w:r>
      <w:proofErr w:type="spellEnd"/>
      <w:r>
        <w:rPr>
          <w:rFonts w:ascii="Segoe UI" w:eastAsia="Times New Roman" w:hAnsi="Segoe UI" w:cs="Segoe UI"/>
          <w:color w:val="000000"/>
          <w:kern w:val="24"/>
          <w:sz w:val="20"/>
          <w:szCs w:val="20"/>
          <w:lang w:val="en-US" w:eastAsia="de-DE"/>
        </w:rPr>
        <w:t xml:space="preserve">), vessels &amp; stroma (Pink) and epithelia (Gold). Overlay shows stainings of CD45 (Cyan), CD31 (Magenta), and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Yellow). Scale bar represents 200 µm.   </w:t>
      </w:r>
    </w:p>
    <w:p w14:paraId="03ECAB5D" w14:textId="77777777" w:rsidR="006510EC" w:rsidRPr="009F5EFC" w:rsidRDefault="006510EC" w:rsidP="006510EC">
      <w:pPr>
        <w:jc w:val="both"/>
        <w:rPr>
          <w:rFonts w:ascii="Segoe UI" w:eastAsia="Times New Roman" w:hAnsi="Segoe UI" w:cs="Segoe UI"/>
          <w:bCs/>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2976B7D9" w14:textId="77777777" w:rsidR="006510EC" w:rsidRDefault="006510EC" w:rsidP="006510EC">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7AB8B799" wp14:editId="5703539E">
            <wp:extent cx="5762625" cy="6143625"/>
            <wp:effectExtent l="0" t="0" r="9525" b="9525"/>
            <wp:docPr id="277648782" name="Grafik 1" descr="Ein Bild, das Text, Screenshot,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648782" name="Grafik 1" descr="Ein Bild, das Text, Screenshot, Farbigkeit enthält.&#10;&#10;KI-generierte Inhalte können fehlerhaft sein."/>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2625" cy="6143625"/>
                    </a:xfrm>
                    <a:prstGeom prst="rect">
                      <a:avLst/>
                    </a:prstGeom>
                    <a:noFill/>
                    <a:ln>
                      <a:noFill/>
                    </a:ln>
                  </pic:spPr>
                </pic:pic>
              </a:graphicData>
            </a:graphic>
          </wp:inline>
        </w:drawing>
      </w:r>
    </w:p>
    <w:p w14:paraId="4A77C7FD" w14:textId="77777777" w:rsidR="006510EC" w:rsidRDefault="006510EC" w:rsidP="006510EC">
      <w:pPr>
        <w:jc w:val="both"/>
        <w:rPr>
          <w:rFonts w:ascii="Segoe UI" w:eastAsia="Times New Roman" w:hAnsi="Segoe UI" w:cs="Segoe UI"/>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 xml:space="preserve">Supplementary Fig. </w:t>
      </w:r>
      <w:r>
        <w:rPr>
          <w:rFonts w:ascii="Segoe UI" w:eastAsia="Times New Roman" w:hAnsi="Segoe UI" w:cs="Segoe UI"/>
          <w:b/>
          <w:color w:val="000000"/>
          <w:kern w:val="24"/>
          <w:sz w:val="20"/>
          <w:szCs w:val="20"/>
          <w:lang w:val="en-US" w:eastAsia="de-DE"/>
        </w:rPr>
        <w:t>4</w:t>
      </w:r>
      <w:r w:rsidRPr="00175F0E">
        <w:rPr>
          <w:rFonts w:ascii="Segoe UI" w:eastAsia="Times New Roman" w:hAnsi="Segoe UI" w:cs="Segoe UI"/>
          <w:b/>
          <w:color w:val="000000"/>
          <w:kern w:val="24"/>
          <w:sz w:val="20"/>
          <w:szCs w:val="20"/>
          <w:lang w:val="en-US" w:eastAsia="de-DE"/>
        </w:rPr>
        <w:t xml:space="preserve">: (A) </w:t>
      </w:r>
      <w:r>
        <w:rPr>
          <w:rFonts w:ascii="Segoe UI" w:eastAsia="Times New Roman" w:hAnsi="Segoe UI" w:cs="Segoe UI"/>
          <w:color w:val="000000"/>
          <w:kern w:val="24"/>
          <w:sz w:val="20"/>
          <w:szCs w:val="20"/>
          <w:lang w:val="en-US" w:eastAsia="de-DE"/>
        </w:rPr>
        <w:t xml:space="preserve">Spatial plot of identified immune cell types of one representative FOV of murine SI and the respective IF overlay showing B220 (Cyan), CD3 (Magenta), and CD11c (Yellow). </w:t>
      </w:r>
      <w:r w:rsidRPr="00175F0E">
        <w:rPr>
          <w:rFonts w:ascii="Segoe UI" w:eastAsia="Times New Roman" w:hAnsi="Segoe UI" w:cs="Segoe UI"/>
          <w:b/>
          <w:color w:val="000000"/>
          <w:kern w:val="24"/>
          <w:sz w:val="20"/>
          <w:szCs w:val="20"/>
          <w:lang w:val="en-US" w:eastAsia="de-DE"/>
        </w:rPr>
        <w:t>(B)</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Spatial plot of identified immune cell types of one representative FOV of murine SI and the respective IF overlay. Identified and depicted cell types are blood vessels (Magenta), fibroblasts (Cyan), lymphatics (Yellow), epithelia I cells (Green), and epithelia II cells (Blue). IF stainings overlayed are CD90.2 (Cyan), EMCN (Magenta), FN (Blue),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Green), CD31 (Red), and LYVE1 (Yellow). Scale bar represents 200 µm. </w:t>
      </w:r>
    </w:p>
    <w:p w14:paraId="70400BAD"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640CD2B9"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153969">
        <w:rPr>
          <w:noProof/>
          <w:lang w:eastAsia="de-DE"/>
        </w:rPr>
        <w:lastRenderedPageBreak/>
        <w:drawing>
          <wp:inline distT="0" distB="0" distL="0" distR="0" wp14:anchorId="0F85D8F9" wp14:editId="501987A3">
            <wp:extent cx="5759450" cy="3896360"/>
            <wp:effectExtent l="0" t="0" r="0" b="0"/>
            <wp:docPr id="446655327" name="Grafik 9" descr="Ein Bild, das Screenshot,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55327" name="Grafik 9" descr="Ein Bild, das Screenshot, Farbigkeit enthält.&#10;&#10;KI-generierte Inhalte können fehlerhaft sei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9450" cy="3896360"/>
                    </a:xfrm>
                    <a:prstGeom prst="rect">
                      <a:avLst/>
                    </a:prstGeom>
                    <a:noFill/>
                    <a:ln>
                      <a:noFill/>
                    </a:ln>
                  </pic:spPr>
                </pic:pic>
              </a:graphicData>
            </a:graphic>
          </wp:inline>
        </w:drawing>
      </w:r>
      <w:r w:rsidRPr="00341D17">
        <w:rPr>
          <w:rFonts w:ascii="Segoe UI" w:eastAsia="Times New Roman" w:hAnsi="Segoe UI" w:cs="Segoe UI"/>
          <w:b/>
          <w:bCs/>
          <w:color w:val="000000"/>
          <w:kern w:val="24"/>
          <w:sz w:val="20"/>
          <w:szCs w:val="20"/>
          <w:lang w:val="en-US" w:eastAsia="de-DE"/>
        </w:rPr>
        <w:t>Supplementary Fig. 5:</w:t>
      </w:r>
      <w:r>
        <w:rPr>
          <w:rFonts w:ascii="Segoe UI" w:eastAsia="Times New Roman" w:hAnsi="Segoe UI" w:cs="Segoe UI"/>
          <w:b/>
          <w:bCs/>
          <w:color w:val="000000"/>
          <w:kern w:val="24"/>
          <w:sz w:val="20"/>
          <w:szCs w:val="20"/>
          <w:lang w:val="en-US" w:eastAsia="de-DE"/>
        </w:rPr>
        <w:t xml:space="preserve"> </w:t>
      </w:r>
      <w:r w:rsidRPr="00B56392">
        <w:rPr>
          <w:rFonts w:ascii="Segoe UI" w:eastAsia="Times New Roman" w:hAnsi="Segoe UI" w:cs="Segoe UI"/>
          <w:bCs/>
          <w:color w:val="000000"/>
          <w:kern w:val="24"/>
          <w:sz w:val="20"/>
          <w:szCs w:val="20"/>
          <w:lang w:val="en-US" w:eastAsia="de-DE"/>
        </w:rPr>
        <w:t xml:space="preserve">Visual </w:t>
      </w:r>
      <w:r>
        <w:rPr>
          <w:rFonts w:ascii="Segoe UI" w:eastAsia="Times New Roman" w:hAnsi="Segoe UI" w:cs="Segoe UI"/>
          <w:bCs/>
          <w:color w:val="000000"/>
          <w:kern w:val="24"/>
          <w:sz w:val="20"/>
          <w:szCs w:val="20"/>
          <w:lang w:val="en-US" w:eastAsia="de-DE"/>
        </w:rPr>
        <w:t>validation</w:t>
      </w:r>
      <w:r w:rsidRPr="00B56392">
        <w:rPr>
          <w:rFonts w:ascii="Segoe UI" w:eastAsia="Times New Roman" w:hAnsi="Segoe UI" w:cs="Segoe UI"/>
          <w:bCs/>
          <w:color w:val="000000"/>
          <w:kern w:val="24"/>
          <w:sz w:val="20"/>
          <w:szCs w:val="20"/>
          <w:lang w:val="en-US" w:eastAsia="de-DE"/>
        </w:rPr>
        <w:t xml:space="preserve"> of the annotated NK cell/ILC1/ILC3 cluster in </w:t>
      </w:r>
      <w:r>
        <w:rPr>
          <w:rFonts w:ascii="Segoe UI" w:eastAsia="Times New Roman" w:hAnsi="Segoe UI" w:cs="Segoe UI"/>
          <w:bCs/>
          <w:color w:val="000000"/>
          <w:kern w:val="24"/>
          <w:sz w:val="20"/>
          <w:szCs w:val="20"/>
          <w:lang w:val="en-US" w:eastAsia="de-DE"/>
        </w:rPr>
        <w:t xml:space="preserve">a representative FOV of </w:t>
      </w:r>
      <w:r w:rsidRPr="00B56392">
        <w:rPr>
          <w:rFonts w:ascii="Segoe UI" w:eastAsia="Times New Roman" w:hAnsi="Segoe UI" w:cs="Segoe UI"/>
          <w:bCs/>
          <w:color w:val="000000"/>
          <w:kern w:val="24"/>
          <w:sz w:val="20"/>
          <w:szCs w:val="20"/>
          <w:lang w:val="en-US" w:eastAsia="de-DE"/>
        </w:rPr>
        <w:t xml:space="preserve">SI villi. Identified NK cells/ILC1s/ILC3s (White circles) are depicted on corresponding </w:t>
      </w:r>
      <w:r>
        <w:rPr>
          <w:rFonts w:ascii="Segoe UI" w:eastAsia="Times New Roman" w:hAnsi="Segoe UI" w:cs="Segoe UI"/>
          <w:bCs/>
          <w:color w:val="000000"/>
          <w:kern w:val="24"/>
          <w:sz w:val="20"/>
          <w:szCs w:val="20"/>
          <w:lang w:val="en-US" w:eastAsia="de-DE"/>
        </w:rPr>
        <w:t>IF</w:t>
      </w:r>
      <w:r w:rsidRPr="00B56392">
        <w:rPr>
          <w:rFonts w:ascii="Segoe UI" w:eastAsia="Times New Roman" w:hAnsi="Segoe UI" w:cs="Segoe UI"/>
          <w:bCs/>
          <w:color w:val="000000"/>
          <w:kern w:val="24"/>
          <w:sz w:val="20"/>
          <w:szCs w:val="20"/>
          <w:lang w:val="en-US" w:eastAsia="de-DE"/>
        </w:rPr>
        <w:t xml:space="preserve"> overlay of CD45 (Cyan), DAPI (Magenta), and CD3 (Yellow) in a representative tissue area of SI villi. White box represents </w:t>
      </w:r>
      <w:r>
        <w:rPr>
          <w:rFonts w:ascii="Segoe UI" w:eastAsia="Times New Roman" w:hAnsi="Segoe UI" w:cs="Segoe UI"/>
          <w:bCs/>
          <w:color w:val="000000"/>
          <w:kern w:val="24"/>
          <w:sz w:val="20"/>
          <w:szCs w:val="20"/>
          <w:lang w:val="en-US" w:eastAsia="de-DE"/>
        </w:rPr>
        <w:t xml:space="preserve">ROI </w:t>
      </w:r>
      <w:r w:rsidRPr="00B56392">
        <w:rPr>
          <w:rFonts w:ascii="Segoe UI" w:eastAsia="Times New Roman" w:hAnsi="Segoe UI" w:cs="Segoe UI"/>
          <w:bCs/>
          <w:color w:val="000000"/>
          <w:kern w:val="24"/>
          <w:sz w:val="20"/>
          <w:szCs w:val="20"/>
          <w:lang w:val="en-US" w:eastAsia="de-DE"/>
        </w:rPr>
        <w:t>that shown in detail with the same marker combination in the upper right square. Additionally, an IF overlay of TBET (Cyan), CD127 (Magenta), and RORγt (Yellow) with identified NK cells/ILC1s/ILC3s (White circles) on top is shown for the ROI in the lower left square. Each white circle represents one cell. Scale bar: 200 µm in overview image; 10 µm in ROIs.</w:t>
      </w:r>
      <w:r>
        <w:rPr>
          <w:rFonts w:ascii="Segoe UI" w:eastAsia="Times New Roman" w:hAnsi="Segoe UI" w:cs="Segoe UI"/>
          <w:bCs/>
          <w:color w:val="000000"/>
          <w:kern w:val="24"/>
          <w:sz w:val="20"/>
          <w:szCs w:val="20"/>
          <w:lang w:val="en-US" w:eastAsia="de-DE"/>
        </w:rPr>
        <w:t xml:space="preserve"> FOV = field of view; ROI = region of interest; IF = immunofluorescence. </w:t>
      </w:r>
      <w:r>
        <w:rPr>
          <w:rFonts w:ascii="Segoe UI" w:eastAsia="Times New Roman" w:hAnsi="Segoe UI" w:cs="Segoe UI"/>
          <w:bCs/>
          <w:color w:val="000000"/>
          <w:kern w:val="24"/>
          <w:sz w:val="20"/>
          <w:szCs w:val="20"/>
          <w:lang w:val="en-US" w:eastAsia="de-DE"/>
        </w:rPr>
        <w:br w:type="page"/>
      </w:r>
    </w:p>
    <w:p w14:paraId="5AFCEC2E" w14:textId="77777777" w:rsidR="006510EC" w:rsidRDefault="006510EC" w:rsidP="006510EC">
      <w:pPr>
        <w:rPr>
          <w:rFonts w:ascii="Segoe UI" w:eastAsia="Times New Roman" w:hAnsi="Segoe UI" w:cs="Segoe UI"/>
          <w:bCs/>
          <w:color w:val="000000"/>
          <w:kern w:val="24"/>
          <w:sz w:val="20"/>
          <w:szCs w:val="20"/>
          <w:lang w:val="en-US" w:eastAsia="de-DE"/>
        </w:rPr>
      </w:pPr>
      <w:r>
        <w:rPr>
          <w:noProof/>
          <w:lang w:eastAsia="de-DE"/>
        </w:rPr>
        <w:lastRenderedPageBreak/>
        <w:drawing>
          <wp:inline distT="0" distB="0" distL="0" distR="0" wp14:anchorId="13FFD31C" wp14:editId="585282D5">
            <wp:extent cx="5629275" cy="3076575"/>
            <wp:effectExtent l="0" t="0" r="9525" b="9525"/>
            <wp:docPr id="2008239322" name="Grafik 4" descr="Ein Bild, das Screenshot, Farbigkeit, lil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239322" name="Grafik 4" descr="Ein Bild, das Screenshot, Farbigkeit, lila enthält.&#10;&#10;KI-generierte Inhalte können fehlerhaft sein."/>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314"/>
                    <a:stretch/>
                  </pic:blipFill>
                  <pic:spPr bwMode="auto">
                    <a:xfrm>
                      <a:off x="0" y="0"/>
                      <a:ext cx="5629275" cy="3076575"/>
                    </a:xfrm>
                    <a:prstGeom prst="rect">
                      <a:avLst/>
                    </a:prstGeom>
                    <a:noFill/>
                    <a:ln>
                      <a:noFill/>
                    </a:ln>
                    <a:extLst>
                      <a:ext uri="{53640926-AAD7-44D8-BBD7-CCE9431645EC}">
                        <a14:shadowObscured xmlns:a14="http://schemas.microsoft.com/office/drawing/2010/main"/>
                      </a:ext>
                    </a:extLst>
                  </pic:spPr>
                </pic:pic>
              </a:graphicData>
            </a:graphic>
          </wp:inline>
        </w:drawing>
      </w:r>
    </w:p>
    <w:p w14:paraId="33FD8CE9"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341D17">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6</w:t>
      </w:r>
      <w:r w:rsidRPr="00341D17">
        <w:rPr>
          <w:rFonts w:ascii="Segoe UI" w:eastAsia="Times New Roman" w:hAnsi="Segoe UI" w:cs="Segoe UI"/>
          <w:b/>
          <w:bCs/>
          <w:color w:val="000000"/>
          <w:kern w:val="24"/>
          <w:sz w:val="20"/>
          <w:szCs w:val="20"/>
          <w:lang w:val="en-US" w:eastAsia="de-DE"/>
        </w:rPr>
        <w:t>:</w:t>
      </w:r>
      <w:r>
        <w:rPr>
          <w:rFonts w:ascii="Segoe UI" w:eastAsia="Times New Roman" w:hAnsi="Segoe UI" w:cs="Segoe UI"/>
          <w:b/>
          <w:bCs/>
          <w:color w:val="000000"/>
          <w:kern w:val="24"/>
          <w:sz w:val="20"/>
          <w:szCs w:val="20"/>
          <w:lang w:val="en-US" w:eastAsia="de-DE"/>
        </w:rPr>
        <w:t xml:space="preserve"> </w:t>
      </w:r>
      <w:r w:rsidRPr="00B56392">
        <w:rPr>
          <w:rFonts w:ascii="Segoe UI" w:eastAsia="Times New Roman" w:hAnsi="Segoe UI" w:cs="Segoe UI"/>
          <w:bCs/>
          <w:color w:val="000000"/>
          <w:kern w:val="24"/>
          <w:sz w:val="20"/>
          <w:szCs w:val="20"/>
          <w:lang w:val="en-US" w:eastAsia="de-DE"/>
        </w:rPr>
        <w:t xml:space="preserve">Visual </w:t>
      </w:r>
      <w:r>
        <w:rPr>
          <w:rFonts w:ascii="Segoe UI" w:eastAsia="Times New Roman" w:hAnsi="Segoe UI" w:cs="Segoe UI"/>
          <w:bCs/>
          <w:color w:val="000000"/>
          <w:kern w:val="24"/>
          <w:sz w:val="20"/>
          <w:szCs w:val="20"/>
          <w:lang w:val="en-US" w:eastAsia="de-DE"/>
        </w:rPr>
        <w:t>validation</w:t>
      </w:r>
      <w:r w:rsidRPr="00B56392">
        <w:rPr>
          <w:rFonts w:ascii="Segoe UI" w:eastAsia="Times New Roman" w:hAnsi="Segoe UI" w:cs="Segoe UI"/>
          <w:bCs/>
          <w:color w:val="000000"/>
          <w:kern w:val="24"/>
          <w:sz w:val="20"/>
          <w:szCs w:val="20"/>
          <w:lang w:val="en-US" w:eastAsia="de-DE"/>
        </w:rPr>
        <w:t xml:space="preserve"> of annotated ILC2 cluster in SI villi region. Cells identified and annotated as ILC2s (White circles) are depicted on the respective IF stainings for GATA3eGFP (Cyan), CD3 (Yellow), CD45 (Magenta) in an exemplary </w:t>
      </w:r>
      <w:r>
        <w:rPr>
          <w:rFonts w:ascii="Segoe UI" w:eastAsia="Times New Roman" w:hAnsi="Segoe UI" w:cs="Segoe UI"/>
          <w:bCs/>
          <w:color w:val="000000"/>
          <w:kern w:val="24"/>
          <w:sz w:val="20"/>
          <w:szCs w:val="20"/>
          <w:lang w:val="en-US" w:eastAsia="de-DE"/>
        </w:rPr>
        <w:t>FOV</w:t>
      </w:r>
      <w:r w:rsidRPr="00B56392">
        <w:rPr>
          <w:rFonts w:ascii="Segoe UI" w:eastAsia="Times New Roman" w:hAnsi="Segoe UI" w:cs="Segoe UI"/>
          <w:bCs/>
          <w:color w:val="000000"/>
          <w:kern w:val="24"/>
          <w:sz w:val="20"/>
          <w:szCs w:val="20"/>
          <w:lang w:val="en-US" w:eastAsia="de-DE"/>
        </w:rPr>
        <w:t xml:space="preserve"> covering SI villi structures. White boxes show regions of interest (ROI) that are enlarged in the right side. Each white circle represents one cell. Scale bar: 200 µm in overview; 20 µm in ROIs.</w:t>
      </w:r>
      <w:r>
        <w:rPr>
          <w:rFonts w:ascii="Segoe UI" w:eastAsia="Times New Roman" w:hAnsi="Segoe UI" w:cs="Segoe UI"/>
          <w:bCs/>
          <w:color w:val="000000"/>
          <w:kern w:val="24"/>
          <w:sz w:val="20"/>
          <w:szCs w:val="20"/>
          <w:lang w:val="en-US" w:eastAsia="de-DE"/>
        </w:rPr>
        <w:t xml:space="preserve"> FOV = field of view; ROI = region of interest; IF = immunofluorescence.</w:t>
      </w:r>
    </w:p>
    <w:p w14:paraId="21138536" w14:textId="77777777" w:rsidR="006510EC" w:rsidRDefault="006510EC" w:rsidP="006510EC">
      <w:pPr>
        <w:rPr>
          <w:rFonts w:ascii="Segoe UI" w:eastAsia="Times New Roman" w:hAnsi="Segoe UI" w:cs="Segoe UI"/>
          <w:bCs/>
          <w:color w:val="000000"/>
          <w:kern w:val="24"/>
          <w:sz w:val="20"/>
          <w:szCs w:val="20"/>
          <w:lang w:val="en-US" w:eastAsia="de-DE"/>
        </w:rPr>
      </w:pPr>
      <w:r>
        <w:rPr>
          <w:rFonts w:ascii="Segoe UI" w:eastAsia="Times New Roman" w:hAnsi="Segoe UI" w:cs="Segoe UI"/>
          <w:bCs/>
          <w:color w:val="000000"/>
          <w:kern w:val="24"/>
          <w:sz w:val="20"/>
          <w:szCs w:val="20"/>
          <w:lang w:val="en-US" w:eastAsia="de-DE"/>
        </w:rPr>
        <w:br w:type="page"/>
      </w:r>
    </w:p>
    <w:p w14:paraId="04EA35CC"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7071FEEA" wp14:editId="35ABB582">
            <wp:extent cx="5764530" cy="3522345"/>
            <wp:effectExtent l="0" t="0" r="7620" b="1905"/>
            <wp:docPr id="1074543280" name="Grafik 8" descr="Ein Bild, das Screenshot, Text, lila,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543280" name="Grafik 8" descr="Ein Bild, das Screenshot, Text, lila, Farbigkeit enthält.&#10;&#10;KI-generierte Inhalte können fehlerhaft sei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4530" cy="3522345"/>
                    </a:xfrm>
                    <a:prstGeom prst="rect">
                      <a:avLst/>
                    </a:prstGeom>
                    <a:noFill/>
                    <a:ln>
                      <a:noFill/>
                    </a:ln>
                  </pic:spPr>
                </pic:pic>
              </a:graphicData>
            </a:graphic>
          </wp:inline>
        </w:drawing>
      </w:r>
    </w:p>
    <w:p w14:paraId="281E8A09" w14:textId="77777777" w:rsidR="006510EC" w:rsidRDefault="006510EC" w:rsidP="006510EC">
      <w:pPr>
        <w:jc w:val="both"/>
        <w:rPr>
          <w:rFonts w:ascii="Segoe UI" w:eastAsia="Times New Roman" w:hAnsi="Segoe UI" w:cs="Segoe UI"/>
          <w:color w:val="000000"/>
          <w:kern w:val="24"/>
          <w:sz w:val="20"/>
          <w:szCs w:val="20"/>
          <w:lang w:val="en-US" w:eastAsia="de-DE"/>
        </w:rPr>
      </w:pPr>
      <w:r w:rsidRPr="00B57674">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7</w:t>
      </w:r>
      <w:r w:rsidRPr="00B57674">
        <w:rPr>
          <w:rFonts w:ascii="Segoe UI" w:eastAsia="Times New Roman" w:hAnsi="Segoe UI" w:cs="Segoe UI"/>
          <w:b/>
          <w:bCs/>
          <w:color w:val="000000"/>
          <w:kern w:val="24"/>
          <w:sz w:val="20"/>
          <w:szCs w:val="20"/>
          <w:lang w:val="en-US" w:eastAsia="de-DE"/>
        </w:rPr>
        <w:t>:</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cells of the CD8+ CD3- IEL cluster in 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villi</w:t>
      </w:r>
      <w:r w:rsidRPr="00B57674">
        <w:rPr>
          <w:rFonts w:ascii="Segoe UI" w:eastAsia="Times New Roman" w:hAnsi="Segoe UI" w:cs="Segoe UI"/>
          <w:color w:val="000000"/>
          <w:kern w:val="24"/>
          <w:sz w:val="20"/>
          <w:szCs w:val="20"/>
          <w:lang w:val="en-US" w:eastAsia="de-DE"/>
        </w:rPr>
        <w:t xml:space="preserve">. CD45 (Cyan), </w:t>
      </w:r>
      <w:proofErr w:type="spellStart"/>
      <w:r w:rsidRPr="00B57674">
        <w:rPr>
          <w:rFonts w:ascii="Segoe UI" w:eastAsia="Times New Roman" w:hAnsi="Segoe UI" w:cs="Segoe UI"/>
          <w:color w:val="000000"/>
          <w:kern w:val="24"/>
          <w:sz w:val="20"/>
          <w:szCs w:val="20"/>
          <w:lang w:val="en-US" w:eastAsia="de-DE"/>
        </w:rPr>
        <w:t>EpCAM</w:t>
      </w:r>
      <w:proofErr w:type="spellEnd"/>
      <w:r w:rsidRPr="00B57674">
        <w:rPr>
          <w:rFonts w:ascii="Segoe UI" w:eastAsia="Times New Roman" w:hAnsi="Segoe UI" w:cs="Segoe UI"/>
          <w:color w:val="000000"/>
          <w:kern w:val="24"/>
          <w:sz w:val="20"/>
          <w:szCs w:val="20"/>
          <w:lang w:val="en-US" w:eastAsia="de-DE"/>
        </w:rPr>
        <w:t xml:space="preserve"> (Magenta), and CD8a (Yellow) </w:t>
      </w:r>
      <w:r>
        <w:rPr>
          <w:rFonts w:ascii="Segoe UI" w:eastAsia="Times New Roman" w:hAnsi="Segoe UI" w:cs="Segoe UI"/>
          <w:color w:val="000000"/>
          <w:kern w:val="24"/>
          <w:sz w:val="20"/>
          <w:szCs w:val="20"/>
          <w:lang w:val="en-US" w:eastAsia="de-DE"/>
        </w:rPr>
        <w:t>are overlayed and</w:t>
      </w:r>
      <w:r w:rsidRPr="00B57674">
        <w:rPr>
          <w:rFonts w:ascii="Segoe UI" w:eastAsia="Times New Roman" w:hAnsi="Segoe UI" w:cs="Segoe UI"/>
          <w:color w:val="000000"/>
          <w:kern w:val="24"/>
          <w:sz w:val="20"/>
          <w:szCs w:val="20"/>
          <w:lang w:val="en-US" w:eastAsia="de-DE"/>
        </w:rPr>
        <w:t xml:space="preserve"> depicted </w:t>
      </w:r>
      <w:r>
        <w:rPr>
          <w:rFonts w:ascii="Segoe UI" w:eastAsia="Times New Roman" w:hAnsi="Segoe UI" w:cs="Segoe UI"/>
          <w:color w:val="000000"/>
          <w:kern w:val="24"/>
          <w:sz w:val="20"/>
          <w:szCs w:val="20"/>
          <w:lang w:val="en-US" w:eastAsia="de-DE"/>
        </w:rPr>
        <w:t xml:space="preserve">on top are </w:t>
      </w:r>
      <w:r w:rsidRPr="00B57674">
        <w:rPr>
          <w:rFonts w:ascii="Segoe UI" w:eastAsia="Times New Roman" w:hAnsi="Segoe UI" w:cs="Segoe UI"/>
          <w:color w:val="000000"/>
          <w:kern w:val="24"/>
          <w:sz w:val="20"/>
          <w:szCs w:val="20"/>
          <w:lang w:val="en-US" w:eastAsia="de-DE"/>
        </w:rPr>
        <w:t>identified CD8+ CD3- IEL (White circles). Each white circle represents one CD8+ CD3- IEL. Scale bar</w:t>
      </w:r>
      <w:r>
        <w:rPr>
          <w:rFonts w:ascii="Segoe UI" w:eastAsia="Times New Roman" w:hAnsi="Segoe UI" w:cs="Segoe UI"/>
          <w:color w:val="000000"/>
          <w:kern w:val="24"/>
          <w:sz w:val="20"/>
          <w:szCs w:val="20"/>
          <w:lang w:val="en-US" w:eastAsia="de-DE"/>
        </w:rPr>
        <w:t xml:space="preserve"> represents </w:t>
      </w:r>
      <w:r w:rsidRPr="00B57674">
        <w:rPr>
          <w:rFonts w:ascii="Segoe UI" w:eastAsia="Times New Roman" w:hAnsi="Segoe UI" w:cs="Segoe UI"/>
          <w:color w:val="000000"/>
          <w:kern w:val="24"/>
          <w:sz w:val="20"/>
          <w:szCs w:val="20"/>
          <w:lang w:val="en-US" w:eastAsia="de-DE"/>
        </w:rPr>
        <w:t>200</w:t>
      </w:r>
      <w:r>
        <w:rPr>
          <w:rFonts w:ascii="Segoe UI" w:eastAsia="Times New Roman" w:hAnsi="Segoe UI" w:cs="Segoe UI"/>
          <w:color w:val="000000"/>
          <w:kern w:val="24"/>
          <w:sz w:val="20"/>
          <w:szCs w:val="20"/>
          <w:lang w:val="en-US" w:eastAsia="de-DE"/>
        </w:rPr>
        <w:t> </w:t>
      </w:r>
      <w:r w:rsidRPr="00B57674">
        <w:rPr>
          <w:rFonts w:ascii="Segoe UI" w:eastAsia="Times New Roman" w:hAnsi="Segoe UI" w:cs="Segoe UI"/>
          <w:color w:val="000000"/>
          <w:kern w:val="24"/>
          <w:sz w:val="20"/>
          <w:szCs w:val="20"/>
          <w:lang w:val="en-US" w:eastAsia="de-DE"/>
        </w:rPr>
        <w:t>µm</w:t>
      </w:r>
      <w:r>
        <w:rPr>
          <w:rFonts w:ascii="Segoe UI" w:eastAsia="Times New Roman" w:hAnsi="Segoe UI" w:cs="Segoe UI"/>
          <w:color w:val="000000"/>
          <w:kern w:val="24"/>
          <w:sz w:val="20"/>
          <w:szCs w:val="20"/>
          <w:lang w:val="en-US" w:eastAsia="de-DE"/>
        </w:rPr>
        <w:t xml:space="preserve">. </w:t>
      </w:r>
    </w:p>
    <w:p w14:paraId="36A23437"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7B9FD9F"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270A06F" wp14:editId="175F164B">
            <wp:extent cx="5762625" cy="2876550"/>
            <wp:effectExtent l="0" t="0" r="9525" b="0"/>
            <wp:docPr id="1448019132" name="Grafik 2" descr="Ein Bild, das Screenshot, Riff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019132" name="Grafik 2" descr="Ein Bild, das Screenshot, Riff enthält.&#10;&#10;KI-generierte Inhalte können fehlerhaft sein."/>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2625" cy="2876550"/>
                    </a:xfrm>
                    <a:prstGeom prst="rect">
                      <a:avLst/>
                    </a:prstGeom>
                    <a:noFill/>
                    <a:ln>
                      <a:noFill/>
                    </a:ln>
                  </pic:spPr>
                </pic:pic>
              </a:graphicData>
            </a:graphic>
          </wp:inline>
        </w:drawing>
      </w:r>
    </w:p>
    <w:p w14:paraId="054375DC" w14:textId="77777777" w:rsidR="006510EC" w:rsidRDefault="006510EC" w:rsidP="006510EC">
      <w:pPr>
        <w:jc w:val="both"/>
        <w:rPr>
          <w:rFonts w:ascii="Segoe UI" w:eastAsia="Times New Roman" w:hAnsi="Segoe UI" w:cs="Segoe UI"/>
          <w:color w:val="000000"/>
          <w:kern w:val="24"/>
          <w:sz w:val="20"/>
          <w:szCs w:val="20"/>
          <w:lang w:val="en-US" w:eastAsia="de-DE"/>
        </w:rPr>
      </w:pPr>
      <w:r w:rsidRPr="00B57674">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8</w:t>
      </w:r>
      <w:r w:rsidRPr="00B57674">
        <w:rPr>
          <w:rFonts w:ascii="Segoe UI" w:eastAsia="Times New Roman" w:hAnsi="Segoe UI" w:cs="Segoe UI"/>
          <w:b/>
          <w:bCs/>
          <w:color w:val="000000"/>
          <w:kern w:val="24"/>
          <w:sz w:val="20"/>
          <w:szCs w:val="20"/>
          <w:lang w:val="en-US" w:eastAsia="de-DE"/>
        </w:rPr>
        <w:t>:</w:t>
      </w:r>
      <w:r>
        <w:rPr>
          <w:rFonts w:ascii="Segoe UI" w:eastAsia="Times New Roman" w:hAnsi="Segoe UI" w:cs="Segoe UI"/>
          <w:b/>
          <w:bCs/>
          <w:color w:val="000000"/>
          <w:kern w:val="24"/>
          <w:sz w:val="20"/>
          <w:szCs w:val="20"/>
          <w:lang w:val="en-US" w:eastAsia="de-DE"/>
        </w:rPr>
        <w:t xml:space="preserve"> (A)</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villi stained with</w:t>
      </w:r>
      <w:r w:rsidRPr="00B57674">
        <w:rPr>
          <w:rFonts w:ascii="Segoe UI" w:eastAsia="Times New Roman" w:hAnsi="Segoe UI" w:cs="Segoe UI"/>
          <w:color w:val="000000"/>
          <w:kern w:val="24"/>
          <w:sz w:val="20"/>
          <w:szCs w:val="20"/>
          <w:lang w:val="en-US" w:eastAsia="de-DE"/>
        </w:rPr>
        <w:t xml:space="preserve"> CD45 (Cyan), </w:t>
      </w:r>
      <w:proofErr w:type="spellStart"/>
      <w:r w:rsidRPr="00B57674">
        <w:rPr>
          <w:rFonts w:ascii="Segoe UI" w:eastAsia="Times New Roman" w:hAnsi="Segoe UI" w:cs="Segoe UI"/>
          <w:color w:val="000000"/>
          <w:kern w:val="24"/>
          <w:sz w:val="20"/>
          <w:szCs w:val="20"/>
          <w:lang w:val="en-US" w:eastAsia="de-DE"/>
        </w:rPr>
        <w:t>EpCAM</w:t>
      </w:r>
      <w:proofErr w:type="spellEnd"/>
      <w:r w:rsidRPr="00B5767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Yellow</w:t>
      </w:r>
      <w:r w:rsidRPr="00B57674">
        <w:rPr>
          <w:rFonts w:ascii="Segoe UI" w:eastAsia="Times New Roman" w:hAnsi="Segoe UI" w:cs="Segoe UI"/>
          <w:color w:val="000000"/>
          <w:kern w:val="24"/>
          <w:sz w:val="20"/>
          <w:szCs w:val="20"/>
          <w:lang w:val="en-US" w:eastAsia="de-DE"/>
        </w:rPr>
        <w:t xml:space="preserve">), and </w:t>
      </w:r>
      <w:r>
        <w:rPr>
          <w:rFonts w:ascii="Segoe UI" w:eastAsia="Times New Roman" w:hAnsi="Segoe UI" w:cs="Segoe UI"/>
          <w:color w:val="000000"/>
          <w:kern w:val="24"/>
          <w:sz w:val="20"/>
          <w:szCs w:val="20"/>
          <w:lang w:val="en-US" w:eastAsia="de-DE"/>
        </w:rPr>
        <w:t xml:space="preserve">DAPI </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Magenta</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B)</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ILF stained with</w:t>
      </w:r>
      <w:r w:rsidRPr="00B57674">
        <w:rPr>
          <w:rFonts w:ascii="Segoe UI" w:eastAsia="Times New Roman" w:hAnsi="Segoe UI" w:cs="Segoe UI"/>
          <w:color w:val="000000"/>
          <w:kern w:val="24"/>
          <w:sz w:val="20"/>
          <w:szCs w:val="20"/>
          <w:lang w:val="en-US" w:eastAsia="de-DE"/>
        </w:rPr>
        <w:t xml:space="preserve"> CD45 (Cyan), </w:t>
      </w:r>
      <w:proofErr w:type="spellStart"/>
      <w:r w:rsidRPr="00B57674">
        <w:rPr>
          <w:rFonts w:ascii="Segoe UI" w:eastAsia="Times New Roman" w:hAnsi="Segoe UI" w:cs="Segoe UI"/>
          <w:color w:val="000000"/>
          <w:kern w:val="24"/>
          <w:sz w:val="20"/>
          <w:szCs w:val="20"/>
          <w:lang w:val="en-US" w:eastAsia="de-DE"/>
        </w:rPr>
        <w:t>EpCAM</w:t>
      </w:r>
      <w:proofErr w:type="spellEnd"/>
      <w:r w:rsidRPr="00B5767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Yellow</w:t>
      </w:r>
      <w:r w:rsidRPr="00B57674">
        <w:rPr>
          <w:rFonts w:ascii="Segoe UI" w:eastAsia="Times New Roman" w:hAnsi="Segoe UI" w:cs="Segoe UI"/>
          <w:color w:val="000000"/>
          <w:kern w:val="24"/>
          <w:sz w:val="20"/>
          <w:szCs w:val="20"/>
          <w:lang w:val="en-US" w:eastAsia="de-DE"/>
        </w:rPr>
        <w:t xml:space="preserve">), and </w:t>
      </w:r>
      <w:r>
        <w:rPr>
          <w:rFonts w:ascii="Segoe UI" w:eastAsia="Times New Roman" w:hAnsi="Segoe UI" w:cs="Segoe UI"/>
          <w:color w:val="000000"/>
          <w:kern w:val="24"/>
          <w:sz w:val="20"/>
          <w:szCs w:val="20"/>
          <w:lang w:val="en-US" w:eastAsia="de-DE"/>
        </w:rPr>
        <w:t xml:space="preserve">DAPI </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Magenta</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Scale bar</w:t>
      </w:r>
      <w:r>
        <w:rPr>
          <w:rFonts w:ascii="Segoe UI" w:eastAsia="Times New Roman" w:hAnsi="Segoe UI" w:cs="Segoe UI"/>
          <w:color w:val="000000"/>
          <w:kern w:val="24"/>
          <w:sz w:val="20"/>
          <w:szCs w:val="20"/>
          <w:lang w:val="en-US" w:eastAsia="de-DE"/>
        </w:rPr>
        <w:t xml:space="preserve"> represents </w:t>
      </w:r>
      <w:r w:rsidRPr="00B57674">
        <w:rPr>
          <w:rFonts w:ascii="Segoe UI" w:eastAsia="Times New Roman" w:hAnsi="Segoe UI" w:cs="Segoe UI"/>
          <w:color w:val="000000"/>
          <w:kern w:val="24"/>
          <w:sz w:val="20"/>
          <w:szCs w:val="20"/>
          <w:lang w:val="en-US" w:eastAsia="de-DE"/>
        </w:rPr>
        <w:t>200</w:t>
      </w:r>
      <w:r>
        <w:rPr>
          <w:rFonts w:ascii="Segoe UI" w:eastAsia="Times New Roman" w:hAnsi="Segoe UI" w:cs="Segoe UI"/>
          <w:color w:val="000000"/>
          <w:kern w:val="24"/>
          <w:sz w:val="20"/>
          <w:szCs w:val="20"/>
          <w:lang w:val="en-US" w:eastAsia="de-DE"/>
        </w:rPr>
        <w:t> </w:t>
      </w:r>
      <w:r w:rsidRPr="00B57674">
        <w:rPr>
          <w:rFonts w:ascii="Segoe UI" w:eastAsia="Times New Roman" w:hAnsi="Segoe UI" w:cs="Segoe UI"/>
          <w:color w:val="000000"/>
          <w:kern w:val="24"/>
          <w:sz w:val="20"/>
          <w:szCs w:val="20"/>
          <w:lang w:val="en-US" w:eastAsia="de-DE"/>
        </w:rPr>
        <w:t>µm</w:t>
      </w:r>
      <w:r>
        <w:rPr>
          <w:rFonts w:ascii="Segoe UI" w:eastAsia="Times New Roman" w:hAnsi="Segoe UI" w:cs="Segoe UI"/>
          <w:color w:val="000000"/>
          <w:kern w:val="24"/>
          <w:sz w:val="20"/>
          <w:szCs w:val="20"/>
          <w:lang w:val="en-US" w:eastAsia="de-DE"/>
        </w:rPr>
        <w:t xml:space="preserve">. IF = immunofluorescence; FOV = field of view; ILF = intestinal lymphoid follicle; SI = small intestine.  </w:t>
      </w:r>
    </w:p>
    <w:p w14:paraId="080D3C23"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7EC8BB91"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501EA9B9" wp14:editId="35E6FB76">
            <wp:extent cx="5762625" cy="3009265"/>
            <wp:effectExtent l="0" t="0" r="9525" b="635"/>
            <wp:docPr id="2038268319" name="Grafik 2" descr="Ein Bild, das Riff, Screenshot, Farbigkei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268319" name="Grafik 2" descr="Ein Bild, das Riff, Screenshot, Farbigkeit, Karte enthält.&#10;&#10;KI-generierte Inhalte können fehlerhaft sein."/>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2625" cy="3009265"/>
                    </a:xfrm>
                    <a:prstGeom prst="rect">
                      <a:avLst/>
                    </a:prstGeom>
                    <a:noFill/>
                    <a:ln>
                      <a:noFill/>
                    </a:ln>
                  </pic:spPr>
                </pic:pic>
              </a:graphicData>
            </a:graphic>
          </wp:inline>
        </w:drawing>
      </w:r>
    </w:p>
    <w:p w14:paraId="75D093FF" w14:textId="77777777" w:rsidR="006510EC" w:rsidRDefault="006510EC" w:rsidP="006510EC">
      <w:pPr>
        <w:jc w:val="both"/>
        <w:rPr>
          <w:rFonts w:ascii="Segoe UI" w:eastAsia="Times New Roman" w:hAnsi="Segoe UI" w:cs="Segoe UI"/>
          <w:color w:val="000000"/>
          <w:kern w:val="24"/>
          <w:sz w:val="20"/>
          <w:szCs w:val="20"/>
          <w:lang w:val="en-US" w:eastAsia="de-DE"/>
        </w:rPr>
      </w:pPr>
      <w:r w:rsidRPr="00752A36">
        <w:rPr>
          <w:rFonts w:ascii="Segoe UI" w:eastAsia="Times New Roman" w:hAnsi="Segoe UI" w:cs="Segoe UI"/>
          <w:b/>
          <w:color w:val="000000"/>
          <w:kern w:val="24"/>
          <w:sz w:val="20"/>
          <w:szCs w:val="20"/>
          <w:lang w:val="en-US" w:eastAsia="de-DE"/>
        </w:rPr>
        <w:t>Supplementary Figure </w:t>
      </w:r>
      <w:r>
        <w:rPr>
          <w:rFonts w:ascii="Segoe UI" w:eastAsia="Times New Roman" w:hAnsi="Segoe UI" w:cs="Segoe UI"/>
          <w:b/>
          <w:color w:val="000000"/>
          <w:kern w:val="24"/>
          <w:sz w:val="20"/>
          <w:szCs w:val="20"/>
          <w:lang w:val="en-US" w:eastAsia="de-DE"/>
        </w:rPr>
        <w:t>9</w:t>
      </w:r>
      <w:r w:rsidRPr="00752A36">
        <w:rPr>
          <w:rFonts w:ascii="Segoe UI" w:eastAsia="Times New Roman" w:hAnsi="Segoe UI" w:cs="Segoe UI"/>
          <w:b/>
          <w:color w:val="000000"/>
          <w:kern w:val="24"/>
          <w:sz w:val="20"/>
          <w:szCs w:val="20"/>
          <w:lang w:val="en-US" w:eastAsia="de-DE"/>
        </w:rPr>
        <w:t>:</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 r</w:t>
      </w:r>
      <w:r w:rsidRPr="005B5B07">
        <w:rPr>
          <w:rFonts w:ascii="Segoe UI" w:eastAsia="Times New Roman" w:hAnsi="Segoe UI" w:cs="Segoe UI"/>
          <w:color w:val="000000"/>
          <w:kern w:val="24"/>
          <w:sz w:val="20"/>
          <w:szCs w:val="20"/>
          <w:lang w:val="en-US" w:eastAsia="de-DE"/>
        </w:rPr>
        <w:t xml:space="preserve">epresentative FOV </w:t>
      </w:r>
      <w:r>
        <w:rPr>
          <w:rFonts w:ascii="Segoe UI" w:eastAsia="Times New Roman" w:hAnsi="Segoe UI" w:cs="Segoe UI"/>
          <w:color w:val="000000"/>
          <w:kern w:val="24"/>
          <w:sz w:val="20"/>
          <w:szCs w:val="20"/>
          <w:lang w:val="en-US" w:eastAsia="de-DE"/>
        </w:rPr>
        <w:t xml:space="preserve">of healthy SI villi and day 3 after IL-33 application </w:t>
      </w:r>
      <w:r w:rsidRPr="005B5B07">
        <w:rPr>
          <w:rFonts w:ascii="Segoe UI" w:eastAsia="Times New Roman" w:hAnsi="Segoe UI" w:cs="Segoe UI"/>
          <w:color w:val="000000"/>
          <w:kern w:val="24"/>
          <w:sz w:val="20"/>
          <w:szCs w:val="20"/>
          <w:lang w:val="en-US" w:eastAsia="de-DE"/>
        </w:rPr>
        <w:t>showing the</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overlay of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Cyan), DAPI (Magenta), and Sca1 (Yellow). Cells of the epithelia II cluster are superimposed (Orange dots) on the IF overlay. Each dot represents one annotated cell. Scale bar represents 200 µm. FOV = field of view. </w:t>
      </w:r>
      <w:r>
        <w:rPr>
          <w:rFonts w:ascii="Segoe UI" w:eastAsia="Times New Roman" w:hAnsi="Segoe UI" w:cs="Segoe UI"/>
          <w:color w:val="000000"/>
          <w:kern w:val="24"/>
          <w:sz w:val="20"/>
          <w:szCs w:val="20"/>
          <w:lang w:val="en-US" w:eastAsia="de-DE"/>
        </w:rPr>
        <w:br w:type="page"/>
      </w:r>
    </w:p>
    <w:p w14:paraId="5DCA943F"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F5922D6" wp14:editId="399A371F">
            <wp:extent cx="5762625" cy="3838575"/>
            <wp:effectExtent l="0" t="0" r="9525" b="9525"/>
            <wp:docPr id="77905991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2625" cy="3838575"/>
                    </a:xfrm>
                    <a:prstGeom prst="rect">
                      <a:avLst/>
                    </a:prstGeom>
                    <a:noFill/>
                    <a:ln>
                      <a:noFill/>
                    </a:ln>
                  </pic:spPr>
                </pic:pic>
              </a:graphicData>
            </a:graphic>
          </wp:inline>
        </w:drawing>
      </w:r>
    </w:p>
    <w:p w14:paraId="3FA62368" w14:textId="77777777" w:rsidR="006510EC" w:rsidRPr="00A67974" w:rsidRDefault="006510EC" w:rsidP="006510EC">
      <w:pPr>
        <w:jc w:val="both"/>
        <w:rPr>
          <w:rFonts w:ascii="Segoe UI" w:eastAsia="Times New Roman" w:hAnsi="Segoe UI" w:cs="Segoe UI"/>
          <w:bCs/>
          <w:color w:val="000000"/>
          <w:kern w:val="24"/>
          <w:sz w:val="20"/>
          <w:szCs w:val="20"/>
          <w:lang w:val="en-US" w:eastAsia="de-DE"/>
        </w:rPr>
      </w:pPr>
      <w:r w:rsidRPr="006B58D7">
        <w:rPr>
          <w:rFonts w:ascii="Segoe UI" w:eastAsia="Times New Roman" w:hAnsi="Segoe UI" w:cs="Segoe UI"/>
          <w:b/>
          <w:bCs/>
          <w:color w:val="000000"/>
          <w:kern w:val="24"/>
          <w:sz w:val="20"/>
          <w:szCs w:val="20"/>
          <w:lang w:val="en-US" w:eastAsia="de-DE"/>
        </w:rPr>
        <w:t>Supplementary Figure </w:t>
      </w:r>
      <w:r>
        <w:rPr>
          <w:rFonts w:ascii="Segoe UI" w:eastAsia="Times New Roman" w:hAnsi="Segoe UI" w:cs="Segoe UI"/>
          <w:b/>
          <w:bCs/>
          <w:color w:val="000000"/>
          <w:kern w:val="24"/>
          <w:sz w:val="20"/>
          <w:szCs w:val="20"/>
          <w:lang w:val="en-US" w:eastAsia="de-DE"/>
        </w:rPr>
        <w:t>10</w:t>
      </w:r>
      <w:r w:rsidRPr="006B58D7">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 xml:space="preserve">(A-C) </w:t>
      </w:r>
      <w:r>
        <w:rPr>
          <w:rFonts w:ascii="Segoe UI" w:eastAsia="Times New Roman" w:hAnsi="Segoe UI" w:cs="Segoe UI"/>
          <w:bCs/>
          <w:color w:val="000000"/>
          <w:kern w:val="24"/>
          <w:sz w:val="20"/>
          <w:szCs w:val="20"/>
          <w:lang w:val="en-US" w:eastAsia="de-DE"/>
        </w:rPr>
        <w:t>Boxplots showing the total count of cells per analyzed FOV for all cells, immune cells and ILCs</w:t>
      </w:r>
      <w:r w:rsidRPr="00B91675">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for the analyzed organs and tissue types, namely lung, SI villi, and SI ILF. </w:t>
      </w:r>
      <w:r w:rsidRPr="004A6C32">
        <w:rPr>
          <w:rFonts w:ascii="Segoe UI" w:eastAsia="Times New Roman" w:hAnsi="Segoe UI" w:cs="Segoe UI"/>
          <w:b/>
          <w:bCs/>
          <w:color w:val="000000"/>
          <w:kern w:val="24"/>
          <w:sz w:val="20"/>
          <w:szCs w:val="20"/>
          <w:lang w:val="en-US" w:eastAsia="de-DE"/>
        </w:rPr>
        <w:t>(D)</w:t>
      </w:r>
      <w:r>
        <w:rPr>
          <w:rFonts w:ascii="Segoe UI" w:eastAsia="Times New Roman" w:hAnsi="Segoe UI" w:cs="Segoe UI"/>
          <w:bCs/>
          <w:color w:val="000000"/>
          <w:kern w:val="24"/>
          <w:sz w:val="20"/>
          <w:szCs w:val="20"/>
          <w:lang w:val="en-US" w:eastAsia="de-DE"/>
        </w:rPr>
        <w:t xml:space="preserve"> Boxplots depicting the frequency of ILCs within the immune compartment for the analyzed organs and tissue types, namely lung, SI villi, and SI ILF. </w:t>
      </w:r>
      <w:r w:rsidRPr="004A6C32">
        <w:rPr>
          <w:rFonts w:ascii="Segoe UI" w:eastAsia="Times New Roman" w:hAnsi="Segoe UI" w:cs="Segoe UI"/>
          <w:b/>
          <w:bCs/>
          <w:color w:val="000000"/>
          <w:kern w:val="24"/>
          <w:sz w:val="20"/>
          <w:szCs w:val="20"/>
          <w:lang w:val="en-US" w:eastAsia="de-DE"/>
        </w:rPr>
        <w:t>(E-F)</w:t>
      </w:r>
      <w:r>
        <w:rPr>
          <w:rFonts w:ascii="Segoe UI" w:eastAsia="Times New Roman" w:hAnsi="Segoe UI" w:cs="Segoe UI"/>
          <w:bCs/>
          <w:color w:val="000000"/>
          <w:kern w:val="24"/>
          <w:sz w:val="20"/>
          <w:szCs w:val="20"/>
          <w:lang w:val="en-US" w:eastAsia="de-DE"/>
        </w:rPr>
        <w:t xml:space="preserve"> Boxplots showing the total cell count of NK cells/ILC1s/ILC3s and ILC2s per analyzed FOV in murine SI villi regions. N = number of analyzed FOV. </w:t>
      </w:r>
    </w:p>
    <w:p w14:paraId="63A9238C" w14:textId="77777777" w:rsidR="006510EC" w:rsidRPr="00B57674" w:rsidRDefault="006510EC" w:rsidP="006510EC">
      <w:pPr>
        <w:jc w:val="both"/>
        <w:rPr>
          <w:rFonts w:ascii="Segoe UI" w:eastAsia="Times New Roman" w:hAnsi="Segoe UI" w:cs="Segoe UI"/>
          <w:color w:val="000000"/>
          <w:kern w:val="24"/>
          <w:sz w:val="20"/>
          <w:szCs w:val="20"/>
          <w:lang w:val="en-US" w:eastAsia="de-DE"/>
        </w:rPr>
      </w:pPr>
    </w:p>
    <w:p w14:paraId="4EEF756B" w14:textId="77777777" w:rsidR="00FA1D29" w:rsidRPr="00B57674" w:rsidRDefault="00FA1D29" w:rsidP="00FA1D29">
      <w:pPr>
        <w:jc w:val="both"/>
        <w:rPr>
          <w:rFonts w:ascii="Segoe UI" w:eastAsia="Times New Roman" w:hAnsi="Segoe UI" w:cs="Segoe UI"/>
          <w:color w:val="000000"/>
          <w:kern w:val="24"/>
          <w:sz w:val="20"/>
          <w:szCs w:val="20"/>
          <w:lang w:val="en-US" w:eastAsia="de-DE"/>
        </w:rPr>
      </w:pPr>
    </w:p>
    <w:p w14:paraId="25060176" w14:textId="77777777" w:rsidR="007301A7" w:rsidRDefault="007301A7">
      <w:pPr>
        <w:rPr>
          <w:rFonts w:ascii="Segoe UI" w:hAnsi="Segoe UI" w:cs="Segoe UI"/>
          <w:b/>
          <w:bCs/>
          <w:lang w:val="en-US"/>
        </w:rPr>
      </w:pPr>
      <w:r>
        <w:rPr>
          <w:rFonts w:ascii="Segoe UI" w:hAnsi="Segoe UI" w:cs="Segoe UI"/>
          <w:b/>
          <w:bCs/>
          <w:lang w:val="en-US"/>
        </w:rPr>
        <w:br w:type="page"/>
      </w:r>
    </w:p>
    <w:p w14:paraId="5C8F1597" w14:textId="6631F161" w:rsidR="00203EBA" w:rsidRPr="003B4C23" w:rsidRDefault="00203EBA" w:rsidP="00203EBA">
      <w:pPr>
        <w:rPr>
          <w:rFonts w:ascii="Segoe UI" w:hAnsi="Segoe UI" w:cs="Segoe UI"/>
          <w:b/>
          <w:bCs/>
          <w:lang w:val="en-US"/>
        </w:rPr>
      </w:pPr>
      <w:r w:rsidRPr="003B4C23">
        <w:rPr>
          <w:rFonts w:ascii="Segoe UI" w:hAnsi="Segoe UI" w:cs="Segoe UI"/>
          <w:b/>
          <w:bCs/>
          <w:lang w:val="en-US"/>
        </w:rPr>
        <w:lastRenderedPageBreak/>
        <w:t>REFERENCES</w:t>
      </w:r>
    </w:p>
    <w:p w14:paraId="783C262E" w14:textId="77777777" w:rsidR="00203EBA" w:rsidRPr="003B4C23" w:rsidRDefault="00203EBA" w:rsidP="00203EBA">
      <w:pPr>
        <w:rPr>
          <w:rFonts w:ascii="Segoe UI" w:hAnsi="Segoe UI" w:cs="Segoe UI"/>
          <w:bCs/>
          <w:lang w:val="en-US"/>
        </w:rPr>
      </w:pPr>
      <w:r w:rsidRPr="003B4C23">
        <w:rPr>
          <w:rFonts w:ascii="Segoe UI" w:hAnsi="Segoe UI" w:cs="Segoe UI"/>
          <w:bCs/>
          <w:lang w:val="en-US"/>
        </w:rPr>
        <w:t>Vancouver reference style</w:t>
      </w:r>
    </w:p>
    <w:p w14:paraId="1F92A4D9" w14:textId="77777777" w:rsidR="00A46765" w:rsidRPr="003B4C23" w:rsidRDefault="00A46765" w:rsidP="00DE455C">
      <w:pPr>
        <w:rPr>
          <w:rFonts w:ascii="Segoe UI" w:hAnsi="Segoe UI" w:cs="Segoe UI"/>
          <w:b/>
          <w:lang w:val="en-US"/>
        </w:rPr>
      </w:pPr>
    </w:p>
    <w:p w14:paraId="17F1C982" w14:textId="77777777" w:rsidR="00A46765" w:rsidRDefault="00A46765" w:rsidP="00DE455C">
      <w:pPr>
        <w:rPr>
          <w:rFonts w:ascii="Segoe UI" w:hAnsi="Segoe UI" w:cs="Segoe UI"/>
          <w:b/>
          <w:lang w:val="en-US"/>
        </w:rPr>
      </w:pPr>
    </w:p>
    <w:sdt>
      <w:sdtPr>
        <w:tag w:val="CitaviBibliography"/>
        <w:id w:val="824012438"/>
        <w:placeholder>
          <w:docPart w:val="DefaultPlaceholder_-1854013440"/>
        </w:placeholder>
      </w:sdtPr>
      <w:sdtContent>
        <w:p w14:paraId="77683EE0" w14:textId="77777777" w:rsidR="00EE2C6E" w:rsidRDefault="006A2870" w:rsidP="00EE2C6E">
          <w:pPr>
            <w:pStyle w:val="CitaviBibliographyHeading"/>
          </w:pPr>
          <w:r>
            <w:fldChar w:fldCharType="begin"/>
          </w:r>
          <w:r>
            <w:instrText>ADDIN CitaviBibliography</w:instrText>
          </w:r>
          <w:r>
            <w:fldChar w:fldCharType="separate"/>
          </w:r>
          <w:r w:rsidR="00EE2C6E">
            <w:t>Literature Cited</w:t>
          </w:r>
        </w:p>
        <w:p w14:paraId="18B021C4" w14:textId="77777777" w:rsidR="00EE2C6E" w:rsidRDefault="00EE2C6E" w:rsidP="00EE2C6E">
          <w:pPr>
            <w:pStyle w:val="CitaviBibliographyEntry"/>
          </w:pPr>
          <w:r>
            <w:t xml:space="preserve">1. </w:t>
          </w:r>
          <w:bookmarkStart w:id="41" w:name="_CTVL001833f3f0b646f4304a36dfbb303cd38ee"/>
          <w:r>
            <w:t>Panda SK, Colonna M. Innate Lymphoid Cells in Mucosal Immunity. Front Immunol 2019; 10:861.</w:t>
          </w:r>
        </w:p>
        <w:bookmarkEnd w:id="41"/>
        <w:p w14:paraId="4FCCF504" w14:textId="77777777" w:rsidR="00EE2C6E" w:rsidRDefault="00EE2C6E" w:rsidP="00EE2C6E">
          <w:pPr>
            <w:pStyle w:val="CitaviBibliographyEntry"/>
          </w:pPr>
          <w:r>
            <w:t xml:space="preserve">2. </w:t>
          </w:r>
          <w:bookmarkStart w:id="42" w:name="_CTVL0017a0a9c5207c74d809ea227222de7f66c"/>
          <w:r>
            <w:t>Ebbo M, Crinier A, Vély F, Vivier E. Innate lymphoid cells: major players in inflammatory diseases. Nat Rev Immunol 2017; 17(11):665–78.</w:t>
          </w:r>
        </w:p>
        <w:bookmarkEnd w:id="42"/>
        <w:p w14:paraId="53610134" w14:textId="77777777" w:rsidR="00EE2C6E" w:rsidRDefault="00EE2C6E" w:rsidP="00EE2C6E">
          <w:pPr>
            <w:pStyle w:val="CitaviBibliographyEntry"/>
          </w:pPr>
          <w:r>
            <w:t xml:space="preserve">3. </w:t>
          </w:r>
          <w:bookmarkStart w:id="43" w:name="_CTVL0010ed0bcff9a6d42dbaa293ba696f14a30"/>
          <w:r>
            <w:t>Castellanos JG, Longman RS. The balance of power: innate lymphoid cells in tissue inflammation and repair. J Clin Invest 2019; 129(7):2640–50.</w:t>
          </w:r>
        </w:p>
        <w:bookmarkEnd w:id="43"/>
        <w:p w14:paraId="3FFEA8C4" w14:textId="77777777" w:rsidR="00EE2C6E" w:rsidRDefault="00EE2C6E" w:rsidP="00EE2C6E">
          <w:pPr>
            <w:pStyle w:val="CitaviBibliographyEntry"/>
          </w:pPr>
          <w:r>
            <w:t xml:space="preserve">4. </w:t>
          </w:r>
          <w:bookmarkStart w:id="44" w:name="_CTVL001371a97ac4c6c4dcf8824410787a6ff48"/>
          <w:r>
            <w:t>Vivier E, Artis D, Colonna M, Diefenbach A, Di Santo JP, Eberl G et al. Innate Lymphoid Cells: 10 Years On. Cell 2018; 174(5):1054–66.</w:t>
          </w:r>
        </w:p>
        <w:bookmarkEnd w:id="44"/>
        <w:p w14:paraId="30B8DDF4" w14:textId="77777777" w:rsidR="00EE2C6E" w:rsidRDefault="00EE2C6E" w:rsidP="00EE2C6E">
          <w:pPr>
            <w:pStyle w:val="CitaviBibliographyEntry"/>
          </w:pPr>
          <w:r>
            <w:t xml:space="preserve">5. </w:t>
          </w:r>
          <w:bookmarkStart w:id="45" w:name="_CTVL00196d5ad15b051464ab8ec9a3e4bed14db"/>
          <w:r>
            <w:t>Seo G-Y, Giles DA, Kronenberg M. The role of innate lymphoid cells in response to microbes at mucosal surfaces. Mucosal Immunol 2020; 13(3):399–412.</w:t>
          </w:r>
        </w:p>
        <w:bookmarkEnd w:id="45"/>
        <w:p w14:paraId="770E963E" w14:textId="77777777" w:rsidR="00EE2C6E" w:rsidRDefault="00EE2C6E" w:rsidP="00EE2C6E">
          <w:pPr>
            <w:pStyle w:val="CitaviBibliographyEntry"/>
          </w:pPr>
          <w:r>
            <w:t xml:space="preserve">6. </w:t>
          </w:r>
          <w:bookmarkStart w:id="46" w:name="_CTVL001cb61f2354a904105ac75fdf3a3924236"/>
          <w:r>
            <w:t>Sepahi A, Liu Q, Friesen L, Kim CH. Dietary fiber metabolites regulate innate lymphoid cell responses. Mucosal Immunol 2021; 14(2):317–30.</w:t>
          </w:r>
        </w:p>
        <w:bookmarkEnd w:id="46"/>
        <w:p w14:paraId="2B4F818A" w14:textId="77777777" w:rsidR="00EE2C6E" w:rsidRDefault="00EE2C6E" w:rsidP="00EE2C6E">
          <w:pPr>
            <w:pStyle w:val="CitaviBibliographyEntry"/>
          </w:pPr>
          <w:r>
            <w:t xml:space="preserve">7. </w:t>
          </w:r>
          <w:bookmarkStart w:id="47" w:name="_CTVL00131734ad729684965bdc92dafa4229fc2"/>
          <w:r>
            <w:t>Shi Z, Ohno H, Satoh-Takayama N. Dietary Derived Micronutrients Modulate Immune Responses Through Innate Lymphoid Cells. Front Immunol 2021; 12:670632.</w:t>
          </w:r>
        </w:p>
        <w:bookmarkEnd w:id="47"/>
        <w:p w14:paraId="1B5BA8C0" w14:textId="77777777" w:rsidR="00EE2C6E" w:rsidRDefault="00EE2C6E" w:rsidP="00EE2C6E">
          <w:pPr>
            <w:pStyle w:val="CitaviBibliographyEntry"/>
          </w:pPr>
          <w:r>
            <w:t xml:space="preserve">8. </w:t>
          </w:r>
          <w:bookmarkStart w:id="48" w:name="_CTVL001434cdbbaf80849d8b4ac6400b10d0ac2"/>
          <w:r>
            <w:t>Chen W, Shu Q, Fan J. Neural Regulation of Interactions Between Group 2 Innate Lymphoid Cells and Pulmonary Immune Cells. Front Immunol 2020; 11:576929.</w:t>
          </w:r>
        </w:p>
        <w:bookmarkEnd w:id="48"/>
        <w:p w14:paraId="171B7D89" w14:textId="77777777" w:rsidR="00EE2C6E" w:rsidRDefault="00EE2C6E" w:rsidP="00EE2C6E">
          <w:pPr>
            <w:pStyle w:val="CitaviBibliographyEntry"/>
          </w:pPr>
          <w:r>
            <w:t xml:space="preserve">9. </w:t>
          </w:r>
          <w:bookmarkStart w:id="49" w:name="_CTVL001ac1ee2913c6b472787a4b765c44a44b2"/>
          <w:r>
            <w:t>Šestan M, Raposo B, Rendas M, Brea D, Pirzgalska R, Rasteiro A et al. Neuronal-ILC2 interactions regulate pancreatic glucagon and glucose homeostasis. Science 2025; 387(6731):eadi3624.</w:t>
          </w:r>
        </w:p>
        <w:bookmarkEnd w:id="49"/>
        <w:p w14:paraId="103623FD" w14:textId="77777777" w:rsidR="00EE2C6E" w:rsidRDefault="00EE2C6E" w:rsidP="00EE2C6E">
          <w:pPr>
            <w:pStyle w:val="CitaviBibliographyEntry"/>
          </w:pPr>
          <w:r>
            <w:t xml:space="preserve">10. </w:t>
          </w:r>
          <w:bookmarkStart w:id="50" w:name="_CTVL0013b9a4771036546fd980d05f6ce3d0222"/>
          <w:r>
            <w:t>Álvarez-Carrasco P, Maldonado-Bernal C. The innate defenders: a review of natural killer cell immunotherapies in cancer. Front Immunol 2024; 15:1482807.</w:t>
          </w:r>
        </w:p>
        <w:bookmarkEnd w:id="50"/>
        <w:p w14:paraId="4AF56590" w14:textId="77777777" w:rsidR="00EE2C6E" w:rsidRDefault="00EE2C6E" w:rsidP="00EE2C6E">
          <w:pPr>
            <w:pStyle w:val="CitaviBibliographyEntry"/>
          </w:pPr>
          <w:r>
            <w:t xml:space="preserve">11. </w:t>
          </w:r>
          <w:bookmarkStart w:id="51" w:name="_CTVL001c867a4da12f54e76b0588f6e884aa578"/>
          <w:r>
            <w:t>Chen S, Zhu H, Jounaidi Y. Comprehensive snapshots of natural killer cells functions, signaling, molecular mechanisms and clinical utilization. Signal Transduct Target Ther 2024; 9(1):302.</w:t>
          </w:r>
        </w:p>
        <w:bookmarkEnd w:id="51"/>
        <w:p w14:paraId="35183CDB" w14:textId="77777777" w:rsidR="00EE2C6E" w:rsidRDefault="00EE2C6E" w:rsidP="00EE2C6E">
          <w:pPr>
            <w:pStyle w:val="CitaviBibliographyEntry"/>
          </w:pPr>
          <w:r>
            <w:t xml:space="preserve">12. </w:t>
          </w:r>
          <w:bookmarkStart w:id="52" w:name="_CTVL0014de0aea6999440e3a2c39785ad1332e2"/>
          <w:r>
            <w:t>Mujal AM, Delconte RB, Sun JC. Natural Killer Cells: From Innate to Adaptive Features. Annu Rev Immunol 2021; 39:417–47.</w:t>
          </w:r>
        </w:p>
        <w:bookmarkEnd w:id="52"/>
        <w:p w14:paraId="1B6DC60C" w14:textId="77777777" w:rsidR="00EE2C6E" w:rsidRDefault="00EE2C6E" w:rsidP="00EE2C6E">
          <w:pPr>
            <w:pStyle w:val="CitaviBibliographyEntry"/>
          </w:pPr>
          <w:r>
            <w:t xml:space="preserve">13. </w:t>
          </w:r>
          <w:bookmarkStart w:id="53" w:name="_CTVL0014c8abec370584089b107123c78984f35"/>
          <w:r>
            <w:t>Herbert DR, Douglas B, Zullo K. Group 2 Innate Lymphoid Cells (ILC2): Type 2 Immunity and Helminth Immunity. Int J Mol Sci 2019; 20(9).</w:t>
          </w:r>
        </w:p>
        <w:bookmarkEnd w:id="53"/>
        <w:p w14:paraId="15E1D3BC" w14:textId="77777777" w:rsidR="00EE2C6E" w:rsidRDefault="00EE2C6E" w:rsidP="00EE2C6E">
          <w:pPr>
            <w:pStyle w:val="CitaviBibliographyEntry"/>
          </w:pPr>
          <w:r>
            <w:t xml:space="preserve">14. </w:t>
          </w:r>
          <w:bookmarkStart w:id="54" w:name="_CTVL001ddd80638efd34843ac08977b582d17cf"/>
          <w:r>
            <w:t>Matsuyama T, Machida K, Mizuno K, Matsuyama H, Dotake Y, Shinmura M et al. The Functional Role of Group 2 Innate Lymphoid Cells in Asthma. Biomolecules 2023; 13(6).</w:t>
          </w:r>
        </w:p>
        <w:bookmarkEnd w:id="54"/>
        <w:p w14:paraId="1A6572C2" w14:textId="77777777" w:rsidR="00EE2C6E" w:rsidRDefault="00EE2C6E" w:rsidP="00EE2C6E">
          <w:pPr>
            <w:pStyle w:val="CitaviBibliographyEntry"/>
          </w:pPr>
          <w:r>
            <w:t xml:space="preserve">15. </w:t>
          </w:r>
          <w:bookmarkStart w:id="55" w:name="_CTVL001f33b344c17774bca8c065861922e61eb"/>
          <w:r>
            <w:t>Zheng H, Zhang Y, Pan J, Liu N, Qin Y, Qiu L et al. The Role of Type 2 Innate Lymphoid Cells in Allergic Diseases. Front Immunol 2021; 12:586078.</w:t>
          </w:r>
        </w:p>
        <w:bookmarkEnd w:id="55"/>
        <w:p w14:paraId="51C65487" w14:textId="77777777" w:rsidR="00EE2C6E" w:rsidRDefault="00EE2C6E" w:rsidP="00EE2C6E">
          <w:pPr>
            <w:pStyle w:val="CitaviBibliographyEntry"/>
          </w:pPr>
          <w:r>
            <w:lastRenderedPageBreak/>
            <w:t xml:space="preserve">16. </w:t>
          </w:r>
          <w:bookmarkStart w:id="56" w:name="_CTVL001508e2df5f5424fff9fd763e7dcb28e6a"/>
          <w:r>
            <w:t>Sorkhdini P, Klubock-Shukla K, Sheth S, Yang D, Yang AX, Norbrun C et al. Type 2 innate immunity promotes the development of pulmonary fibrosis in Hermansky-Pudlak syndrome. JCI Insight 2024; 9(22).</w:t>
          </w:r>
        </w:p>
        <w:bookmarkEnd w:id="56"/>
        <w:p w14:paraId="61922F8B" w14:textId="77777777" w:rsidR="00EE2C6E" w:rsidRDefault="00EE2C6E" w:rsidP="00EE2C6E">
          <w:pPr>
            <w:pStyle w:val="CitaviBibliographyEntry"/>
          </w:pPr>
          <w:r>
            <w:t xml:space="preserve">17. </w:t>
          </w:r>
          <w:bookmarkStart w:id="57" w:name="_CTVL001b7f9d492847f4986aed8349958f9d980"/>
          <w:r>
            <w:t>Hams E, Armstrong ME, Barlow JL, Saunders SP, Schwartz C, Cooke G et al. IL-25 and type 2 innate lymphoid cells induce pulmonary fibrosis. Proc Natl Acad Sci U S A 2014; 111(1):367–72.</w:t>
          </w:r>
        </w:p>
        <w:bookmarkEnd w:id="57"/>
        <w:p w14:paraId="1D3AC215" w14:textId="77777777" w:rsidR="00EE2C6E" w:rsidRDefault="00EE2C6E" w:rsidP="00EE2C6E">
          <w:pPr>
            <w:pStyle w:val="CitaviBibliographyEntry"/>
          </w:pPr>
          <w:r>
            <w:t xml:space="preserve">18. </w:t>
          </w:r>
          <w:bookmarkStart w:id="58" w:name="_CTVL001cd101da074994be2a29361f3926b5ecb"/>
          <w:r>
            <w:t>Serafini N, Di Santo JP. Group 3 innate lymphoid cells: A trained Gutkeeper. Immunol Rev 2024; 323(1):126–37.</w:t>
          </w:r>
        </w:p>
        <w:bookmarkEnd w:id="58"/>
        <w:p w14:paraId="24554D8D" w14:textId="77777777" w:rsidR="00EE2C6E" w:rsidRDefault="00EE2C6E" w:rsidP="00EE2C6E">
          <w:pPr>
            <w:pStyle w:val="CitaviBibliographyEntry"/>
          </w:pPr>
          <w:r>
            <w:t xml:space="preserve">19. </w:t>
          </w:r>
          <w:bookmarkStart w:id="59" w:name="_CTVL001e870f7c4e42f4daebd2cd0a866c62c53"/>
          <w:r>
            <w:t>van de Pavert SA. Lymphoid Tissue inducer (LTi) cell ontogeny and functioning in embryo and adult. Biomed J 2021; 44(2):123–32.</w:t>
          </w:r>
        </w:p>
        <w:bookmarkEnd w:id="59"/>
        <w:p w14:paraId="5E147926" w14:textId="77777777" w:rsidR="00EE2C6E" w:rsidRDefault="00EE2C6E" w:rsidP="00EE2C6E">
          <w:pPr>
            <w:pStyle w:val="CitaviBibliographyEntry"/>
          </w:pPr>
          <w:r>
            <w:t xml:space="preserve">20. </w:t>
          </w:r>
          <w:bookmarkStart w:id="60" w:name="_CTVL0015524101e8bf24998af269164da616b78"/>
          <w:r>
            <w:t>Strober W. The LTi cell, an immunologic chameleon. Immunity 2010; 33(5):650–2.</w:t>
          </w:r>
        </w:p>
        <w:bookmarkEnd w:id="60"/>
        <w:p w14:paraId="3976576B" w14:textId="77777777" w:rsidR="00EE2C6E" w:rsidRDefault="00EE2C6E" w:rsidP="00EE2C6E">
          <w:pPr>
            <w:pStyle w:val="CitaviBibliographyEntry"/>
          </w:pPr>
          <w:r>
            <w:t xml:space="preserve">21. </w:t>
          </w:r>
          <w:bookmarkStart w:id="61" w:name="_CTVL001cd4828ce1b394d639c30aef553c5a51b"/>
          <w:r>
            <w:t>Mebius RE. Organogenesis of lymphoid tissues. Nat Rev Immunol 2003; 3(4):292–303.</w:t>
          </w:r>
        </w:p>
        <w:bookmarkEnd w:id="61"/>
        <w:p w14:paraId="5FB9D3C6" w14:textId="77777777" w:rsidR="00EE2C6E" w:rsidRDefault="00EE2C6E" w:rsidP="00EE2C6E">
          <w:pPr>
            <w:pStyle w:val="CitaviBibliographyEntry"/>
          </w:pPr>
          <w:r>
            <w:t xml:space="preserve">22. </w:t>
          </w:r>
          <w:bookmarkStart w:id="62" w:name="_CTVL001510a819055694755aa54588da316a5a0"/>
          <w:r>
            <w:t>Eberl G, Marmon S, Sunshine M-J, Rennert PD, Choi Y, Littman DR. An essential function for the nuclear receptor RORgamma(t) in the generation of fetal lymphoid tissue inducer cells. Nat Immunol 2004; 5(1):64–73.</w:t>
          </w:r>
        </w:p>
        <w:bookmarkEnd w:id="62"/>
        <w:p w14:paraId="57F38D1A" w14:textId="77777777" w:rsidR="00EE2C6E" w:rsidRDefault="00EE2C6E" w:rsidP="00EE2C6E">
          <w:pPr>
            <w:pStyle w:val="CitaviBibliographyEntry"/>
          </w:pPr>
          <w:r>
            <w:t xml:space="preserve">23. </w:t>
          </w:r>
          <w:bookmarkStart w:id="63" w:name="_CTVL001b2b0238175834c23a3a1d7dd6a854556"/>
          <w:r>
            <w:t>Bal SM, Golebski K, Spits H. Plasticity of innate lymphoid cell subsets. Nat Rev Immunol 2020; 20(9):552–65.</w:t>
          </w:r>
        </w:p>
        <w:bookmarkEnd w:id="63"/>
        <w:p w14:paraId="6C099C49" w14:textId="77777777" w:rsidR="00EE2C6E" w:rsidRDefault="00EE2C6E" w:rsidP="00EE2C6E">
          <w:pPr>
            <w:pStyle w:val="CitaviBibliographyEntry"/>
          </w:pPr>
          <w:r>
            <w:t xml:space="preserve">24. </w:t>
          </w:r>
          <w:bookmarkStart w:id="64" w:name="_CTVL00196a069e641944c5f959dff884f071a56"/>
          <w:r>
            <w:t>Korchagina AA, Koroleva E, Tumanov AV. Innate Lymphoid Cell Plasticity in Mucosal Infections. Microorganisms 2023; 11(2).</w:t>
          </w:r>
        </w:p>
        <w:bookmarkEnd w:id="64"/>
        <w:p w14:paraId="645F8583" w14:textId="77777777" w:rsidR="00EE2C6E" w:rsidRDefault="00EE2C6E" w:rsidP="00EE2C6E">
          <w:pPr>
            <w:pStyle w:val="CitaviBibliographyEntry"/>
          </w:pPr>
          <w:r>
            <w:t xml:space="preserve">25. </w:t>
          </w:r>
          <w:bookmarkStart w:id="65" w:name="_CTVL0018141281950d442888598e1099d34df6a"/>
          <w:r>
            <w:t>Krzywinska E, Sobecki M, Nagarajan S, Zacharjasz J, Tambuwala MM, Pelletier A et al. The transcription factor HIF-1α mediates plasticity of NKp46+ innate lymphoid cells in the gut. J Exp Med 2022; 219(2).</w:t>
          </w:r>
        </w:p>
        <w:bookmarkEnd w:id="65"/>
        <w:p w14:paraId="2B3EA3C0" w14:textId="77777777" w:rsidR="00EE2C6E" w:rsidRDefault="00EE2C6E" w:rsidP="00EE2C6E">
          <w:pPr>
            <w:pStyle w:val="CitaviBibliographyEntry"/>
          </w:pPr>
          <w:r>
            <w:t xml:space="preserve">26. </w:t>
          </w:r>
          <w:bookmarkStart w:id="66" w:name="_CTVL001a83d5fefd5c840a89a03d7cb3e1b3de0"/>
          <w:r>
            <w:t>Kabil A, Shin SB, Hughes MR, McNagny KM. "Just one word, plastic!": Controversies and caveats in innate lymphoid cell plasticity. Front Immunol 2022; 13:946905.</w:t>
          </w:r>
        </w:p>
        <w:bookmarkEnd w:id="66"/>
        <w:p w14:paraId="26DC10CD" w14:textId="77777777" w:rsidR="00EE2C6E" w:rsidRDefault="00EE2C6E" w:rsidP="00EE2C6E">
          <w:pPr>
            <w:pStyle w:val="CitaviBibliographyEntry"/>
          </w:pPr>
          <w:r>
            <w:t xml:space="preserve">27. </w:t>
          </w:r>
          <w:bookmarkStart w:id="67" w:name="_CTVL001eb563ef2b093408d874167d6f25bacdd"/>
          <w:r>
            <w:t>Silver JS, Kearley J, Copenhaver AM, Sanden C, Mori M, Yu L et al. Inflammatory triggers associated with exacerbations of COPD orchestrate plasticity of group 2 innate lymphoid cells in the lungs. Nat Immunol 2016; 17(6):626–35.</w:t>
          </w:r>
        </w:p>
        <w:bookmarkEnd w:id="67"/>
        <w:p w14:paraId="2EBAF6BF" w14:textId="77777777" w:rsidR="00EE2C6E" w:rsidRDefault="00EE2C6E" w:rsidP="00EE2C6E">
          <w:pPr>
            <w:pStyle w:val="CitaviBibliographyEntry"/>
          </w:pPr>
          <w:r>
            <w:t xml:space="preserve">28. </w:t>
          </w:r>
          <w:bookmarkStart w:id="68" w:name="_CTVL001fa13a7b8d6b14c658aea8fe7eb19d9af"/>
          <w:r>
            <w:t>Pascual-Reguant A, Köhler R, Mothes R, Bauherr S, Hernández DC, Uecker R et al. Multiplexed histology analyses for the phenotypic and spatial characterization of human innate lymphoid cells. Nat Commun 2021; 12(1):1737.</w:t>
          </w:r>
        </w:p>
        <w:bookmarkEnd w:id="68"/>
        <w:p w14:paraId="691A85CB" w14:textId="77777777" w:rsidR="00EE2C6E" w:rsidRDefault="00EE2C6E" w:rsidP="00EE2C6E">
          <w:pPr>
            <w:pStyle w:val="CitaviBibliographyEntry"/>
          </w:pPr>
          <w:r>
            <w:t xml:space="preserve">29. </w:t>
          </w:r>
          <w:bookmarkStart w:id="69" w:name="_CTVL0011ec39d7bf40646ee9b496546d924c62b"/>
          <w:r>
            <w:t>Dahlgren MW, Jones SW, Cautivo KM, Dubinin A, Ortiz-Carpena JF, Farhat S et al. Adventitial Stromal Cells Define Group 2 Innate Lymphoid Cell Tissue Niches. Immunity 2019; 50(3):707-722.e6.</w:t>
          </w:r>
        </w:p>
        <w:bookmarkEnd w:id="69"/>
        <w:p w14:paraId="1A42F2F0" w14:textId="77777777" w:rsidR="00EE2C6E" w:rsidRDefault="00EE2C6E" w:rsidP="00EE2C6E">
          <w:pPr>
            <w:pStyle w:val="CitaviBibliographyEntry"/>
          </w:pPr>
          <w:r>
            <w:t xml:space="preserve">30. </w:t>
          </w:r>
          <w:bookmarkStart w:id="70" w:name="_CTVL0013e756df254b44a179be22c61e6f4501f"/>
          <w:r>
            <w:t>Elhanani O, Ben-Uri R, Keren L. Spatial profiling technologies illuminate the tumor microenvironment. Cancer Cell 2023; 41(3):404–20.</w:t>
          </w:r>
        </w:p>
        <w:bookmarkEnd w:id="70"/>
        <w:p w14:paraId="150C1715" w14:textId="77777777" w:rsidR="00EE2C6E" w:rsidRDefault="00EE2C6E" w:rsidP="00EE2C6E">
          <w:pPr>
            <w:pStyle w:val="CitaviBibliographyEntry"/>
          </w:pPr>
          <w:r>
            <w:t xml:space="preserve">31. </w:t>
          </w:r>
          <w:bookmarkStart w:id="71" w:name="_CTVL0019f7215eceb8e45909d67d6cc216fa88a"/>
          <w:r>
            <w:t>Walsh LA, Quail DF. Decoding the tumor microenvironment with spatial technologies. Nat Immunol 2023; 24(12):1982–93.</w:t>
          </w:r>
        </w:p>
        <w:bookmarkEnd w:id="71"/>
        <w:p w14:paraId="1286405E" w14:textId="77777777" w:rsidR="00EE2C6E" w:rsidRDefault="00EE2C6E" w:rsidP="00EE2C6E">
          <w:pPr>
            <w:pStyle w:val="CitaviBibliographyEntry"/>
          </w:pPr>
          <w:r>
            <w:t xml:space="preserve">32. </w:t>
          </w:r>
          <w:bookmarkStart w:id="72" w:name="_CTVL00117a05eb357d54368afdca02b83dd0e11"/>
          <w:r>
            <w:t>Jin Y, Zuo Y, Li G, Liu W, Pan Y, Fan T et al. Advances in spatial transcriptomics and its applications in cancer research. Mol Cancer 2024; 23(1):129.</w:t>
          </w:r>
        </w:p>
        <w:bookmarkEnd w:id="72"/>
        <w:p w14:paraId="3E8BC40A" w14:textId="77777777" w:rsidR="00EE2C6E" w:rsidRDefault="00EE2C6E" w:rsidP="00EE2C6E">
          <w:pPr>
            <w:pStyle w:val="CitaviBibliographyEntry"/>
          </w:pPr>
          <w:r>
            <w:lastRenderedPageBreak/>
            <w:t xml:space="preserve">33. </w:t>
          </w:r>
          <w:bookmarkStart w:id="73" w:name="_CTVL001373676612cec4414be6c68f9ba615d89"/>
          <w:r>
            <w:t>Divakar P, Reeves J, Gong J, Kolling FW, Jack Hoopes P, Wegst UGK. High-plex expression profiling reveals that implants drive spatiotemporal protein production and innate immune activation for tissue repair. Acta Biomater 2022; 138:342–50.</w:t>
          </w:r>
        </w:p>
        <w:bookmarkEnd w:id="73"/>
        <w:p w14:paraId="410FFDFA" w14:textId="77777777" w:rsidR="00EE2C6E" w:rsidRDefault="00EE2C6E" w:rsidP="00EE2C6E">
          <w:pPr>
            <w:pStyle w:val="CitaviBibliographyEntry"/>
          </w:pPr>
          <w:r>
            <w:t xml:space="preserve">34. </w:t>
          </w:r>
          <w:bookmarkStart w:id="74" w:name="_CTVL0013561a831cf0d498192a278fd519abf69"/>
          <w:r>
            <w:t>Franzén Boger M, Kaldhusdal V, Pascual-Reguant A, Kroh S, Uecker R, Burgener AD et al. Spatial transcriptomics and in situ immune cell profiling of the host ectocervical landscape of HIV infected Kenyan sex working women. Front Immunol 2024; 15:1483346.</w:t>
          </w:r>
        </w:p>
        <w:bookmarkEnd w:id="74"/>
        <w:p w14:paraId="4614C764" w14:textId="77777777" w:rsidR="00EE2C6E" w:rsidRDefault="00EE2C6E" w:rsidP="00EE2C6E">
          <w:pPr>
            <w:pStyle w:val="CitaviBibliographyEntry"/>
          </w:pPr>
          <w:r>
            <w:t xml:space="preserve">35. </w:t>
          </w:r>
          <w:bookmarkStart w:id="75" w:name="_CTVL0014403b3a6f9be4267992bd2f6560177fc"/>
          <w:r>
            <w:t>Mothes R, Pascual-Reguant A, Koehler R, Liebeskind J, Liebheit A, Bauherr S et al. Distinct tissue niches direct lung immunopathology via CCL18 and CCL21 in severe COVID-19. Nat Commun 2023; 14(1):791.</w:t>
          </w:r>
        </w:p>
        <w:bookmarkEnd w:id="75"/>
        <w:p w14:paraId="5CEBE15D" w14:textId="77777777" w:rsidR="00EE2C6E" w:rsidRDefault="00EE2C6E" w:rsidP="00EE2C6E">
          <w:pPr>
            <w:pStyle w:val="CitaviBibliographyEntry"/>
          </w:pPr>
          <w:r>
            <w:t xml:space="preserve">36. </w:t>
          </w:r>
          <w:bookmarkStart w:id="76" w:name="_CTVL001401332f805854776b248facfa8cf6395"/>
          <w:r>
            <w:t>Lee CYC, McCaffrey J, McGovern D, Clatworthy MR. Profiling immune cell tissue niches in the spatial -omics era. J Allergy Clin Immunol 2025; 155(3):663–77.</w:t>
          </w:r>
        </w:p>
        <w:bookmarkEnd w:id="76"/>
        <w:p w14:paraId="7F06276A" w14:textId="77777777" w:rsidR="00EE2C6E" w:rsidRDefault="00EE2C6E" w:rsidP="00EE2C6E">
          <w:pPr>
            <w:pStyle w:val="CitaviBibliographyEntry"/>
          </w:pPr>
          <w:r>
            <w:t xml:space="preserve">37. </w:t>
          </w:r>
          <w:bookmarkStart w:id="77" w:name="_CTVL00120ff113ffccd4bf29057d5272db0a1ae"/>
          <w:r>
            <w:t>Liu Q, Lee JH, Kang HM, Kim CH. Identification of the niche and mobilization mechanism for tissue-protective multipotential bone marrow ILC progenitors. Sci Adv 2022; 8(47):eabq1551.</w:t>
          </w:r>
        </w:p>
        <w:bookmarkEnd w:id="77"/>
        <w:p w14:paraId="7E909FD1" w14:textId="77777777" w:rsidR="00EE2C6E" w:rsidRDefault="00EE2C6E" w:rsidP="00EE2C6E">
          <w:pPr>
            <w:pStyle w:val="CitaviBibliographyEntry"/>
          </w:pPr>
          <w:r>
            <w:t xml:space="preserve">38. </w:t>
          </w:r>
          <w:bookmarkStart w:id="78" w:name="_CTVL0012221d36490bd4c589fa5daf1166e8129"/>
          <w:r>
            <w:t>Kolupaev O, Bruce DW, Laurie SJ, Bommiasamy H, Serody JS. Cytotoxic Therapy Impairs the Stromal Niche Supporting ILC Development in the Bone Marrow. Blood 2022; 140(Supplement 1):10231–2.</w:t>
          </w:r>
        </w:p>
        <w:bookmarkEnd w:id="78"/>
        <w:p w14:paraId="62A4A9EC" w14:textId="77777777" w:rsidR="00EE2C6E" w:rsidRDefault="00EE2C6E" w:rsidP="00EE2C6E">
          <w:pPr>
            <w:pStyle w:val="CitaviBibliographyEntry"/>
          </w:pPr>
          <w:r>
            <w:t xml:space="preserve">39. </w:t>
          </w:r>
          <w:bookmarkStart w:id="79" w:name="_CTVL00190f72a318ba6414a975969711933e5cd"/>
          <w:r>
            <w:t>Cheng H-W, Mörbe U, Lütge M, Engetschwiler C, Onder L, Novkovic M et al. Intestinal fibroblastic reticular cell niches control innate lymphoid cell homeostasis and function. Nat Commun 2022; 13(1):2027.</w:t>
          </w:r>
        </w:p>
        <w:bookmarkEnd w:id="79"/>
        <w:p w14:paraId="5E52BA4A" w14:textId="77777777" w:rsidR="00EE2C6E" w:rsidRDefault="00EE2C6E" w:rsidP="00EE2C6E">
          <w:pPr>
            <w:pStyle w:val="CitaviBibliographyEntry"/>
          </w:pPr>
          <w:r>
            <w:t xml:space="preserve">40. </w:t>
          </w:r>
          <w:bookmarkStart w:id="80" w:name="_CTVL00145d7ceb6be6e4e07bffa8763c3f85aff"/>
          <w:r>
            <w:t>Shirley S, Ichise H, Di Natale V, Jin J, Wu C, Zou R et al. A vasculature-resident innate lymphoid cell population in mouse lungs. Nat Commun 2025; 16(1):3718.</w:t>
          </w:r>
        </w:p>
        <w:bookmarkEnd w:id="80"/>
        <w:p w14:paraId="04A21DF3" w14:textId="77777777" w:rsidR="00EE2C6E" w:rsidRDefault="00EE2C6E" w:rsidP="00EE2C6E">
          <w:pPr>
            <w:pStyle w:val="CitaviBibliographyEntry"/>
          </w:pPr>
          <w:r>
            <w:t xml:space="preserve">41. </w:t>
          </w:r>
          <w:bookmarkStart w:id="81" w:name="_CTVL001981af01fb45945d895f67cb29e787bca"/>
          <w:r>
            <w:t>Oherle K, Acker E, Bonfield M, Wang T, Gray J, Lang I et al. Insulin-like Growth Factor 1 Supports a Pulmonary Niche that Promotes Type 3 Innate Lymphoid Cell Development in Newborn Lungs. Immunity 2020; 52(2):275-294.e9.</w:t>
          </w:r>
        </w:p>
        <w:bookmarkEnd w:id="81"/>
        <w:p w14:paraId="76C7223B" w14:textId="77777777" w:rsidR="00EE2C6E" w:rsidRDefault="00EE2C6E" w:rsidP="00EE2C6E">
          <w:pPr>
            <w:pStyle w:val="CitaviBibliographyEntry"/>
          </w:pPr>
          <w:r>
            <w:t xml:space="preserve">42. </w:t>
          </w:r>
          <w:bookmarkStart w:id="82" w:name="_CTVL0013a33cd70feca4dc2928708c40e5ffe08"/>
          <w:r>
            <w:t>Hauser AE. Spatial analyses: Focusing on immune-stromal interactions to understand immunity in the tissue context. Semin Arthritis Rheum 2024; 64S:152319.</w:t>
          </w:r>
        </w:p>
        <w:bookmarkEnd w:id="82"/>
        <w:p w14:paraId="18824050" w14:textId="77777777" w:rsidR="00EE2C6E" w:rsidRDefault="00EE2C6E" w:rsidP="00EE2C6E">
          <w:pPr>
            <w:pStyle w:val="CitaviBibliographyEntry"/>
          </w:pPr>
          <w:r>
            <w:t xml:space="preserve">43. </w:t>
          </w:r>
          <w:bookmarkStart w:id="83" w:name="_CTVL001130713829638401a9055a0228a72d389"/>
          <w:r>
            <w:t>Neill DR, Wong SH, Bellosi A, Flynn RJ, Daly M, Langford TKA et al. Nuocytes represent a new innate effector leukocyte that mediates type-2 immunity. Nature 2010; 464(7293):1367–70.</w:t>
          </w:r>
        </w:p>
        <w:bookmarkEnd w:id="83"/>
        <w:p w14:paraId="3F4A1C53" w14:textId="77777777" w:rsidR="00EE2C6E" w:rsidRDefault="00EE2C6E" w:rsidP="00EE2C6E">
          <w:pPr>
            <w:pStyle w:val="CitaviBibliographyEntry"/>
          </w:pPr>
          <w:r>
            <w:t xml:space="preserve">44. </w:t>
          </w:r>
          <w:bookmarkStart w:id="84" w:name="_CTVL00129b5e531654f47c2b8c0f15d5af794d9"/>
          <w:r>
            <w:t>Ngo Thi Phuong N, Palmieri V, Adamczyk A, Klopfleisch R, Langhorst J, Hansen W et al. IL-33 Drives Expansion of Type 2 Innate Lymphoid Cells and Regulatory T Cells and Protects Mice From Severe, Acute Colitis. Front Immunol 2021; 12:669787.</w:t>
          </w:r>
        </w:p>
        <w:bookmarkEnd w:id="84"/>
        <w:p w14:paraId="0A981ACC" w14:textId="77777777" w:rsidR="00EE2C6E" w:rsidRDefault="00EE2C6E" w:rsidP="00EE2C6E">
          <w:pPr>
            <w:pStyle w:val="CitaviBibliographyEntry"/>
          </w:pPr>
          <w:r>
            <w:t xml:space="preserve">45. </w:t>
          </w:r>
          <w:bookmarkStart w:id="85" w:name="_CTVL001e450f5104380441cb535908e65e5f29e"/>
          <w:r>
            <w:t>Huang Y, Mao K, Chen X, Sun M-A, Kawabe T, Li W et al. S1P-dependent interorgan trafficking of group 2 innate lymphoid cells supports host defense. Science 2018; 359(6371):114–9.</w:t>
          </w:r>
        </w:p>
        <w:bookmarkEnd w:id="85"/>
        <w:p w14:paraId="6E98FE62" w14:textId="77777777" w:rsidR="00EE2C6E" w:rsidRDefault="00EE2C6E" w:rsidP="00EE2C6E">
          <w:pPr>
            <w:pStyle w:val="CitaviBibliographyEntry"/>
          </w:pPr>
          <w:r>
            <w:t xml:space="preserve">46. </w:t>
          </w:r>
          <w:bookmarkStart w:id="86" w:name="_CTVL001b95908a860bf43c9bd3ee7a4a34f6c96"/>
          <w:r>
            <w:t>Monticelli LA, Sonnenberg GF, Abt MC, Alenghat T, Ziegler CGK, Doering TA et al. Innate lymphoid cells promote lung-tissue homeostasis after infection with influenza virus. Nat Immunol 2011; 12(11):1045–54.</w:t>
          </w:r>
        </w:p>
        <w:bookmarkEnd w:id="86"/>
        <w:p w14:paraId="5A4D14F5" w14:textId="77777777" w:rsidR="00EE2C6E" w:rsidRDefault="00EE2C6E" w:rsidP="00EE2C6E">
          <w:pPr>
            <w:pStyle w:val="CitaviBibliographyEntry"/>
          </w:pPr>
          <w:r>
            <w:lastRenderedPageBreak/>
            <w:t xml:space="preserve">47. </w:t>
          </w:r>
          <w:bookmarkStart w:id="87" w:name="_CTVL001c8b1df8e032b435ca32a7c6ad5d1d6d1"/>
          <w:r>
            <w:t>Bartemes KR, Iijima K, Kobayashi T, Kephart GM, McKenzie AN, Kita H. IL-33-responsive lineage- CD25+ CD44(hi) lymphoid cells mediate innate type 2 immunity and allergic inflammation in the lungs. J Immunol 2012; 188(3):1503–13.</w:t>
          </w:r>
        </w:p>
        <w:bookmarkEnd w:id="87"/>
        <w:p w14:paraId="277D14C4" w14:textId="77777777" w:rsidR="00EE2C6E" w:rsidRDefault="00EE2C6E" w:rsidP="00EE2C6E">
          <w:pPr>
            <w:pStyle w:val="CitaviBibliographyEntry"/>
          </w:pPr>
          <w:r>
            <w:t xml:space="preserve">48. </w:t>
          </w:r>
          <w:bookmarkStart w:id="88" w:name="_CTVL001ffcaa139b24e484f975ce7e24cb91e4f"/>
          <w:r>
            <w:t>Sadeghalvad M, Khijakadze D, Orangi M, Takei F. Flow cytometric analysis of innate lymphoid cells: challenges and solutions. Front Immunol 2023; 14:1198310.</w:t>
          </w:r>
        </w:p>
        <w:bookmarkEnd w:id="88"/>
        <w:p w14:paraId="00AEED00" w14:textId="77777777" w:rsidR="00EE2C6E" w:rsidRDefault="00EE2C6E" w:rsidP="00EE2C6E">
          <w:pPr>
            <w:pStyle w:val="CitaviBibliographyEntry"/>
          </w:pPr>
          <w:r>
            <w:t xml:space="preserve">49. </w:t>
          </w:r>
          <w:bookmarkStart w:id="89" w:name="_CTVL001c733eb3f4c4244799a3060e518b9da87"/>
          <w:r>
            <w:t>Yagi R, Zhong C, Northrup DL, Yu F, Bouladoux N, Spencer S et al. The transcription factor GATA3 is critical for the development of all IL-7Rα-expressing innate lymphoid cells. Immunity 2014; 40(3):378–88.</w:t>
          </w:r>
        </w:p>
        <w:bookmarkEnd w:id="89"/>
        <w:p w14:paraId="7E18C8F9" w14:textId="77777777" w:rsidR="00EE2C6E" w:rsidRDefault="00EE2C6E" w:rsidP="00EE2C6E">
          <w:pPr>
            <w:pStyle w:val="CitaviBibliographyEntry"/>
          </w:pPr>
          <w:r>
            <w:t xml:space="preserve">50. </w:t>
          </w:r>
          <w:bookmarkStart w:id="90" w:name="_CTVL0012ba8af60185249c786ea70528aa358f1"/>
          <w:r>
            <w:t>Furuya H, Toda Y, Iwata A, Kanai M, Kato K, Kumagai T et al. Stage-specific GATA3 induction promotes ILC2 development after lineage commitment. Nat Commun 2024; 15(1):5610.</w:t>
          </w:r>
        </w:p>
        <w:bookmarkEnd w:id="90"/>
        <w:p w14:paraId="4036D4C3" w14:textId="77777777" w:rsidR="00EE2C6E" w:rsidRDefault="00EE2C6E" w:rsidP="00EE2C6E">
          <w:pPr>
            <w:pStyle w:val="CitaviBibliographyEntry"/>
          </w:pPr>
          <w:r>
            <w:t xml:space="preserve">51. </w:t>
          </w:r>
          <w:bookmarkStart w:id="91" w:name="_CTVL001c241786a926f4357adbd247b15bfc4eb"/>
          <w:r>
            <w:t>Paclik D, Stehle C, Lahmann A, Hutloff A, Romagnani C. ICOS regulates the pool of group 2 innate lymphoid cells under homeostatic and inflammatory conditions in mice. Eur J Immunol 2015; 45(10):2766–72.</w:t>
          </w:r>
        </w:p>
        <w:bookmarkEnd w:id="91"/>
        <w:p w14:paraId="0C0EEA57" w14:textId="77777777" w:rsidR="00EE2C6E" w:rsidRDefault="00EE2C6E" w:rsidP="00EE2C6E">
          <w:pPr>
            <w:pStyle w:val="CitaviBibliographyEntry"/>
          </w:pPr>
          <w:r>
            <w:t xml:space="preserve">52. </w:t>
          </w:r>
          <w:bookmarkStart w:id="92" w:name="_CTVL001603d11fc189c4c298908250315a23688"/>
          <w:r>
            <w:t>Hrusch CL, Manns ST, Bryazka D, Casaos J, Bonham CA, Jaffery MR et al. ICOS protects against mortality from acute lung injury through activation of IL-5+ ILC2s. Mucosal Immunol 2018; 11(1):61–70.</w:t>
          </w:r>
        </w:p>
        <w:bookmarkEnd w:id="92"/>
        <w:p w14:paraId="39279EFD" w14:textId="77777777" w:rsidR="00EE2C6E" w:rsidRDefault="00EE2C6E" w:rsidP="00EE2C6E">
          <w:pPr>
            <w:pStyle w:val="CitaviBibliographyEntry"/>
          </w:pPr>
          <w:r>
            <w:t xml:space="preserve">53. </w:t>
          </w:r>
          <w:bookmarkStart w:id="93" w:name="_CTVL00106ed71496dd44ddfba62bfe6fdcf8bd6"/>
          <w:r>
            <w:t>Zaynagetdinov R, Sherrill TP, Kendall PL, Segal BH, Weller KP, Tighe RM et al. Identification of myeloid cell subsets in murine lungs using flow cytometry. Am J Respir Cell Mol Biol 2013; 49(2):180–9.</w:t>
          </w:r>
        </w:p>
        <w:bookmarkEnd w:id="93"/>
        <w:p w14:paraId="6465CA06" w14:textId="77777777" w:rsidR="00EE2C6E" w:rsidRDefault="00EE2C6E" w:rsidP="00EE2C6E">
          <w:pPr>
            <w:pStyle w:val="CitaviBibliographyEntry"/>
          </w:pPr>
          <w:r>
            <w:t xml:space="preserve">54. </w:t>
          </w:r>
          <w:bookmarkStart w:id="94" w:name="_CTVL00137dcee97eb474d2e8c70926f13843936"/>
          <w:r>
            <w:t>Entwistle LJ, Gregory LG, Oliver RA, Branchett WJ, Puttur F, Lloyd CM. Pulmonary Group 2 Innate Lymphoid Cell Phenotype Is Context Specific: Determining the Effect of Strain, Location, and Stimuli. Front Immunol 2019; 10:3114.</w:t>
          </w:r>
        </w:p>
        <w:bookmarkEnd w:id="94"/>
        <w:p w14:paraId="2418251A" w14:textId="77777777" w:rsidR="00EE2C6E" w:rsidRDefault="00EE2C6E" w:rsidP="00EE2C6E">
          <w:pPr>
            <w:pStyle w:val="CitaviBibliographyEntry"/>
          </w:pPr>
          <w:r>
            <w:t xml:space="preserve">55. </w:t>
          </w:r>
          <w:bookmarkStart w:id="95" w:name="_CTVL001120f5e2ddc2f4ab08071b4098b58ebc0"/>
          <w:r>
            <w:t>Otaki N, Motomura Y, Terooatea T, Thomas Kelly S, Mochizuki M, Takeno N et al. Activation of ILC2s through constitutive IFNγ signaling reduction leads to spontaneous pulmonary fibrosis. Nat Commun 2023; 14(1):8120.</w:t>
          </w:r>
        </w:p>
        <w:bookmarkEnd w:id="95"/>
        <w:p w14:paraId="659BB37E" w14:textId="77777777" w:rsidR="00EE2C6E" w:rsidRDefault="00EE2C6E" w:rsidP="00EE2C6E">
          <w:pPr>
            <w:pStyle w:val="CitaviBibliographyEntry"/>
          </w:pPr>
          <w:r>
            <w:t xml:space="preserve">56. </w:t>
          </w:r>
          <w:bookmarkStart w:id="96" w:name="_CTVL00181ca44fe00ed40d6be5760d30a65eacf"/>
          <w:r>
            <w:t>Lei A, He Y, Yang Q, Li X, Li R. Role of myeloid cells in the regulation of group 2 innate lymphoid cell-mediated allergic inflammation. Immunology 2020; 161(1):18–24.</w:t>
          </w:r>
        </w:p>
        <w:bookmarkEnd w:id="96"/>
        <w:p w14:paraId="23ED60D2" w14:textId="77777777" w:rsidR="00EE2C6E" w:rsidRDefault="00EE2C6E" w:rsidP="00EE2C6E">
          <w:pPr>
            <w:pStyle w:val="CitaviBibliographyEntry"/>
          </w:pPr>
          <w:r>
            <w:t xml:space="preserve">57. </w:t>
          </w:r>
          <w:bookmarkStart w:id="97" w:name="_CTVL001f774c13aea9e4b3687bdf7f366e51dc1"/>
          <w:r>
            <w:t>Wu K, Wang X, Keeler SP, Gerovac BJ, Agapov EV, Byers DE et al. Group 2 Innate Lymphoid Cells Must Partner with the Myeloid-Macrophage Lineage for Long-Term Postviral Lung Disease. J Immunol 2020; 205(4):1084–101.</w:t>
          </w:r>
        </w:p>
        <w:bookmarkEnd w:id="97"/>
        <w:p w14:paraId="6D6402A7" w14:textId="77777777" w:rsidR="00EE2C6E" w:rsidRDefault="00EE2C6E" w:rsidP="00EE2C6E">
          <w:pPr>
            <w:pStyle w:val="CitaviBibliographyEntry"/>
          </w:pPr>
          <w:r>
            <w:t xml:space="preserve">58. </w:t>
          </w:r>
          <w:bookmarkStart w:id="98" w:name="_CTVL00175f11aa9c7dd4c4cb28a8f093eb6486a"/>
          <w:r>
            <w:t>Gogoi M, Clark PA, Ferreira ACF, Rodriguez Rodriguez N, Heycock M, Ko M et al. ILC2-derived LIF licences progress from tissue to systemic immunity. Nature 2024; 632(8026):885–92.</w:t>
          </w:r>
        </w:p>
        <w:bookmarkEnd w:id="98"/>
        <w:p w14:paraId="071F9D58" w14:textId="77777777" w:rsidR="00EE2C6E" w:rsidRDefault="00EE2C6E" w:rsidP="00EE2C6E">
          <w:pPr>
            <w:pStyle w:val="CitaviBibliographyEntry"/>
          </w:pPr>
          <w:r>
            <w:t xml:space="preserve">59. </w:t>
          </w:r>
          <w:bookmarkStart w:id="99" w:name="_CTVL001951e9d742b814dad91b3e10d5d44a695"/>
          <w:r>
            <w:t>Takami D, Abe S, Shimba A, Asahi T, Cui G, Tani-Ichi S et al. Lung group 2 innate lymphoid cells differentially depend on local IL-7 for their distribution, activation, and maintenance in innate and adaptive immunity-mediated airway inflammation. Int Immunol 2023; 35(11):513–30.</w:t>
          </w:r>
        </w:p>
        <w:bookmarkEnd w:id="99"/>
        <w:p w14:paraId="7EA1CC83" w14:textId="77777777" w:rsidR="00EE2C6E" w:rsidRDefault="00EE2C6E" w:rsidP="00EE2C6E">
          <w:pPr>
            <w:pStyle w:val="CitaviBibliographyEntry"/>
          </w:pPr>
          <w:r>
            <w:t xml:space="preserve">60. </w:t>
          </w:r>
          <w:bookmarkStart w:id="100" w:name="_CTVL0018733ee6ee5584fdb9feeebf98d190c79"/>
          <w:r>
            <w:t>Hsu AT, Gottschalk TA, Tsantikos E, Hibbs ML. The Role of Innate Lymphoid Cells in Chronic Respiratory Diseases. Front Immunol 2021; 12:733324.</w:t>
          </w:r>
        </w:p>
        <w:bookmarkEnd w:id="100"/>
        <w:p w14:paraId="7F4512FB" w14:textId="77777777" w:rsidR="00EE2C6E" w:rsidRDefault="00EE2C6E" w:rsidP="00EE2C6E">
          <w:pPr>
            <w:pStyle w:val="CitaviBibliographyEntry"/>
          </w:pPr>
          <w:r>
            <w:lastRenderedPageBreak/>
            <w:t xml:space="preserve">61. </w:t>
          </w:r>
          <w:bookmarkStart w:id="101" w:name="_CTVL0017b99ca42de5d42399b4e59c14b48656f"/>
          <w:r>
            <w:t>Califano D, Furuya Y, Roberts S, Avram D, McKenzie ANJ, Metzger DW. IFN-γ increases susceptibility to influenza A infection through suppression of group II innate lymphoid cells. Mucosal Immunol 2018; 11(1):209–19.</w:t>
          </w:r>
        </w:p>
        <w:bookmarkEnd w:id="101"/>
        <w:p w14:paraId="10134B28" w14:textId="77777777" w:rsidR="00EE2C6E" w:rsidRDefault="00EE2C6E" w:rsidP="00EE2C6E">
          <w:pPr>
            <w:pStyle w:val="CitaviBibliographyEntry"/>
          </w:pPr>
          <w:r>
            <w:t xml:space="preserve">62. </w:t>
          </w:r>
          <w:bookmarkStart w:id="102" w:name="_CTVL001eb0a3f801cec46d0b1468b30adb207dd"/>
          <w:r>
            <w:t>Moro K, Kabata H, Tanabe M, Koga S, Takeno N, Mochizuki M et al. Interferon and IL-27 antagonize the function of group 2 innate lymphoid cells and type 2 innate immune responses. Nat Immunol 2016; 17(1):76–86.</w:t>
          </w:r>
        </w:p>
        <w:bookmarkEnd w:id="102"/>
        <w:p w14:paraId="223C6848" w14:textId="77777777" w:rsidR="00EE2C6E" w:rsidRDefault="00EE2C6E" w:rsidP="00EE2C6E">
          <w:pPr>
            <w:pStyle w:val="CitaviBibliographyEntry"/>
          </w:pPr>
          <w:r>
            <w:t xml:space="preserve">63. </w:t>
          </w:r>
          <w:bookmarkStart w:id="103" w:name="_CTVL001187f3be3a1c0459598c1d4ecd410071c"/>
          <w:r>
            <w:t>Molofsky AB, van Gool F, Liang H-E, van Dyken SJ, Nussbaum JC, Lee J et al. Interleukin-33 and Interferon-γ Counter-Regulate Group 2 Innate Lymphoid Cell Activation during Immune Perturbation. Immunity 2015; 43(1):161–74.</w:t>
          </w:r>
        </w:p>
        <w:bookmarkEnd w:id="103"/>
        <w:p w14:paraId="116645D0" w14:textId="77777777" w:rsidR="00EE2C6E" w:rsidRDefault="00EE2C6E" w:rsidP="00EE2C6E">
          <w:pPr>
            <w:pStyle w:val="CitaviBibliographyEntry"/>
          </w:pPr>
          <w:r>
            <w:t xml:space="preserve">64. </w:t>
          </w:r>
          <w:bookmarkStart w:id="104" w:name="_CTVL0012971d82dc08048168df8e224d09fd60b"/>
          <w:r>
            <w:t>Brügger MD, Basler K. The diverse nature of intestinal fibroblasts in development, homeostasis, and disease. Trends Cell Biol 2023; 33(10):834–49.</w:t>
          </w:r>
        </w:p>
        <w:bookmarkEnd w:id="104"/>
        <w:p w14:paraId="391EFFFC" w14:textId="77777777" w:rsidR="00EE2C6E" w:rsidRDefault="00EE2C6E" w:rsidP="00EE2C6E">
          <w:pPr>
            <w:pStyle w:val="CitaviBibliographyEntry"/>
          </w:pPr>
          <w:r>
            <w:t xml:space="preserve">65. </w:t>
          </w:r>
          <w:bookmarkStart w:id="105" w:name="_CTVL0013b9b70768d434617a2d57988ed6da09e"/>
          <w:r>
            <w:t>Gauthier V, Kyriazi M, Nefla M, Pucino V, Raza K, Buckley CD et al. Fibroblast heterogeneity: Keystone of tissue homeostasis and pathology in inflammation and ageing. Front Immunol 2023; 14:1137659.</w:t>
          </w:r>
        </w:p>
        <w:bookmarkEnd w:id="105"/>
        <w:p w14:paraId="24A9724D" w14:textId="77777777" w:rsidR="00EE2C6E" w:rsidRDefault="00EE2C6E" w:rsidP="00EE2C6E">
          <w:pPr>
            <w:pStyle w:val="CitaviBibliographyEntry"/>
          </w:pPr>
          <w:r>
            <w:t xml:space="preserve">66. </w:t>
          </w:r>
          <w:bookmarkStart w:id="106" w:name="_CTVL0011c0a9f87617f4ff4a6d94e0a2660eebb"/>
          <w:r>
            <w:t>Luci C, Reynders A, Ivanov II, Cognet C, Chiche L, Chasson L et al. Influence of the transcription factor RORgammat on the development of NKp46+ cell populations in gut and skin. Nat Immunol 2009; 10(1):75–82.</w:t>
          </w:r>
        </w:p>
        <w:bookmarkEnd w:id="106"/>
        <w:p w14:paraId="31565E2D" w14:textId="77777777" w:rsidR="00EE2C6E" w:rsidRDefault="00EE2C6E" w:rsidP="00EE2C6E">
          <w:pPr>
            <w:pStyle w:val="CitaviBibliographyEntry"/>
          </w:pPr>
          <w:r>
            <w:t xml:space="preserve">67. </w:t>
          </w:r>
          <w:bookmarkStart w:id="107" w:name="_CTVL001ce0a3e5c95cb471ca34959fb24205818"/>
          <w:r>
            <w:t>Robinette ML, Fuchs A, Cortez VS, Lee JS, Wang Y, Durum SK et al. Transcriptional programs define molecular characteristics of innate lymphoid cell classes and subsets. Nat Immunol 2015; 16(3):306–17.</w:t>
          </w:r>
        </w:p>
        <w:bookmarkEnd w:id="107"/>
        <w:p w14:paraId="7A3E3C55" w14:textId="77777777" w:rsidR="00EE2C6E" w:rsidRDefault="00EE2C6E" w:rsidP="00EE2C6E">
          <w:pPr>
            <w:pStyle w:val="CitaviBibliographyEntry"/>
          </w:pPr>
          <w:r>
            <w:t xml:space="preserve">68. </w:t>
          </w:r>
          <w:bookmarkStart w:id="108" w:name="_CTVL001493ae909232f4b93bdff78d2216b34cf"/>
          <w:r>
            <w:t>Meininger I, Carrasco A, Rao A, Soini T, Kokkinou E, Mjösberg J. Tissue-Specific Features of Innate Lymphoid Cells. Trends Immunol 2020; 41(10):902–17.</w:t>
          </w:r>
        </w:p>
        <w:bookmarkEnd w:id="108"/>
        <w:p w14:paraId="6298A0B1" w14:textId="77777777" w:rsidR="00EE2C6E" w:rsidRDefault="00EE2C6E" w:rsidP="00EE2C6E">
          <w:pPr>
            <w:pStyle w:val="CitaviBibliographyEntry"/>
          </w:pPr>
          <w:r>
            <w:t xml:space="preserve">69. </w:t>
          </w:r>
          <w:bookmarkStart w:id="109" w:name="_CTVL00166984e8355c34d0f9f2455e3f81d6076"/>
          <w:r>
            <w:t>Diefenbach A, Colonna M, Koyasu S. Development, differentiation, and diversity of innate lymphoid cells. Immunity 2014; 41(3):354–65.</w:t>
          </w:r>
        </w:p>
        <w:bookmarkEnd w:id="109"/>
        <w:p w14:paraId="70A3E59A" w14:textId="77777777" w:rsidR="00EE2C6E" w:rsidRDefault="00EE2C6E" w:rsidP="00EE2C6E">
          <w:pPr>
            <w:pStyle w:val="CitaviBibliographyEntry"/>
          </w:pPr>
          <w:r>
            <w:t xml:space="preserve">70. </w:t>
          </w:r>
          <w:bookmarkStart w:id="110" w:name="_CTVL001296427cb1ab34d8abee26d11ca245082"/>
          <w:r>
            <w:t>Bernink JH, Krabbendam L, Germar K, Jong E de, Gronke K, Kofoed-Nielsen M et al. Interleukin-12 and -23 Control Plasticity of CD127(+) Group 1 and Group 3 Innate Lymphoid Cells in the Intestinal Lamina Propria. Immunity 2015; 43(1):146–60.</w:t>
          </w:r>
        </w:p>
        <w:bookmarkEnd w:id="110"/>
        <w:p w14:paraId="7BB4B2DB" w14:textId="77777777" w:rsidR="00EE2C6E" w:rsidRDefault="00EE2C6E" w:rsidP="00EE2C6E">
          <w:pPr>
            <w:pStyle w:val="CitaviBibliographyEntry"/>
          </w:pPr>
          <w:r>
            <w:t xml:space="preserve">71. </w:t>
          </w:r>
          <w:bookmarkStart w:id="111" w:name="_CTVL0019f92ce875bb342d68f5454ce02fe6c70"/>
          <w:r>
            <w:t>Klose CSN, Kiss EA, Schwierzeck V, Ebert K, Hoyler T, d'Hargues Y et al. A T-bet gradient controls the fate and function of CCR6-RORγt+ innate lymphoid cells. Nature 2013; 494(7436):261–5.</w:t>
          </w:r>
        </w:p>
        <w:bookmarkEnd w:id="111"/>
        <w:p w14:paraId="4EFF8041" w14:textId="77777777" w:rsidR="00EE2C6E" w:rsidRDefault="00EE2C6E" w:rsidP="00EE2C6E">
          <w:pPr>
            <w:pStyle w:val="CitaviBibliographyEntry"/>
          </w:pPr>
          <w:r>
            <w:t xml:space="preserve">72. </w:t>
          </w:r>
          <w:bookmarkStart w:id="112" w:name="_CTVL0013ee988b324974c878c1b17fa420cf19b"/>
          <w:r>
            <w:t>Montgomery RK, Breault DT. Small intestinal stem cell markers. J Anat 2008; 213(1):52–8.</w:t>
          </w:r>
        </w:p>
        <w:bookmarkEnd w:id="112"/>
        <w:p w14:paraId="3BD6BB22" w14:textId="77777777" w:rsidR="00EE2C6E" w:rsidRDefault="00EE2C6E" w:rsidP="00EE2C6E">
          <w:pPr>
            <w:pStyle w:val="CitaviBibliographyEntry"/>
          </w:pPr>
          <w:r>
            <w:t xml:space="preserve">73. </w:t>
          </w:r>
          <w:bookmarkStart w:id="113" w:name="_CTVL00123f1702b115945c28a0279e6d017cc78"/>
          <w:r>
            <w:t>Jowett GM, Norman MDA, Yu TTL, Rosell Arévalo P, Hoogland D, Lust ST et al. ILC1 drive intestinal epithelial and matrix remodelling. Nat Mater 2021; 20(2):250–9.</w:t>
          </w:r>
        </w:p>
        <w:bookmarkEnd w:id="113"/>
        <w:p w14:paraId="2BA6A566" w14:textId="77777777" w:rsidR="00EE2C6E" w:rsidRDefault="00EE2C6E" w:rsidP="00EE2C6E">
          <w:pPr>
            <w:pStyle w:val="CitaviBibliographyEntry"/>
          </w:pPr>
          <w:r>
            <w:t xml:space="preserve">74. </w:t>
          </w:r>
          <w:bookmarkStart w:id="114" w:name="_CTVL001b04d567a82a24137a2eec546f3c21d91"/>
          <w:r>
            <w:t>Aparicio-Domingo P, Romera-Hernandez M, Karrich JJ, Cornelissen F, Papazian N, Lindenbergh-Kortleve DJ et al. Type 3 innate lymphoid cells maintain intestinal epithelial stem cells after tissue damage. J Exp Med 2015; 212(11):1783–91.</w:t>
          </w:r>
        </w:p>
        <w:bookmarkEnd w:id="114"/>
        <w:p w14:paraId="3BF3BB49" w14:textId="77777777" w:rsidR="00EE2C6E" w:rsidRDefault="00EE2C6E" w:rsidP="00EE2C6E">
          <w:pPr>
            <w:pStyle w:val="CitaviBibliographyEntry"/>
          </w:pPr>
          <w:r>
            <w:t xml:space="preserve">75. </w:t>
          </w:r>
          <w:bookmarkStart w:id="115" w:name="_CTVL00155cc320e48d04018898c1fe174344567"/>
          <w:r>
            <w:t>Gronke K, Hernández PP, Zimmermann J, Klose CSN, Kofoed-Branzk M, Guendel F et al. Interleukin-22 protects intestinal stem cells against genotoxic stress. Nature 2019; 566(7743):249–53.</w:t>
          </w:r>
        </w:p>
        <w:bookmarkEnd w:id="115"/>
        <w:p w14:paraId="67975BEB" w14:textId="77777777" w:rsidR="00EE2C6E" w:rsidRDefault="00EE2C6E" w:rsidP="00EE2C6E">
          <w:pPr>
            <w:pStyle w:val="CitaviBibliographyEntry"/>
          </w:pPr>
          <w:r>
            <w:lastRenderedPageBreak/>
            <w:t xml:space="preserve">76. </w:t>
          </w:r>
          <w:bookmarkStart w:id="116" w:name="_CTVL001e89f9634079c4f48bb902ae0d881b846"/>
          <w:r>
            <w:t>Merritt CR, Ong GT, Church SE, Barker K, Danaher P, Geiss G et al. Multiplex digital spatial profiling of proteins and RNA in fixed tissue. Nat Biotechnol 2020; 38(5):586–99.</w:t>
          </w:r>
        </w:p>
        <w:bookmarkEnd w:id="116"/>
        <w:p w14:paraId="1B8F0E36" w14:textId="77777777" w:rsidR="00EE2C6E" w:rsidRDefault="00EE2C6E" w:rsidP="00EE2C6E">
          <w:pPr>
            <w:pStyle w:val="CitaviBibliographyEntry"/>
          </w:pPr>
          <w:r>
            <w:t xml:space="preserve">77. </w:t>
          </w:r>
          <w:bookmarkStart w:id="117" w:name="_CTVL0010295631b06354460be62c23c505fafd6"/>
          <w:r>
            <w:t>Pascual-Reguant A, Kroh S, Hauser AE. Tissue niches and immunopathology through the lens of spatial tissue profiling techniques. Eur J Immunol 2024; 54(2):e2350484.</w:t>
          </w:r>
        </w:p>
        <w:bookmarkEnd w:id="117"/>
        <w:p w14:paraId="4DA29454" w14:textId="77777777" w:rsidR="00EE2C6E" w:rsidRDefault="00EE2C6E" w:rsidP="00EE2C6E">
          <w:pPr>
            <w:pStyle w:val="CitaviBibliographyEntry"/>
          </w:pPr>
          <w:r>
            <w:t xml:space="preserve">78. </w:t>
          </w:r>
          <w:bookmarkStart w:id="118" w:name="_CTVL00148dc22cdbe6a4c3d95fb82b49afdda1e"/>
          <w:r>
            <w:t>Greenwald NF, Miller G, Moen E, Kong A, Kagel A, Dougherty T et al. Whole-cell segmentation of tissue images with human-level performance using large-scale data annotation and deep learning. Nat Biotechnol 2022; 40(4):555–65.</w:t>
          </w:r>
        </w:p>
        <w:bookmarkEnd w:id="118"/>
        <w:p w14:paraId="647C3291" w14:textId="77777777" w:rsidR="00EE2C6E" w:rsidRDefault="00EE2C6E" w:rsidP="00EE2C6E">
          <w:pPr>
            <w:pStyle w:val="CitaviBibliographyEntry"/>
          </w:pPr>
          <w:r>
            <w:t xml:space="preserve">79. </w:t>
          </w:r>
          <w:bookmarkStart w:id="119" w:name="_CTVL0014777cf1ef9b54169a79f1695201ac9dd"/>
          <w:r>
            <w:t>Stringer C, Wang T, Michaelos M, Pachitariu M. Cellpose: a generalist algorithm for cellular segmentation. Nat Methods 2021; 18(1):100–6.</w:t>
          </w:r>
        </w:p>
        <w:bookmarkEnd w:id="119"/>
        <w:p w14:paraId="31E4537A" w14:textId="77777777" w:rsidR="00EE2C6E" w:rsidRDefault="00EE2C6E" w:rsidP="00EE2C6E">
          <w:pPr>
            <w:pStyle w:val="CitaviBibliographyEntry"/>
          </w:pPr>
          <w:r>
            <w:t xml:space="preserve">80. </w:t>
          </w:r>
          <w:bookmarkStart w:id="120" w:name="_CTVL001607082fe4fc0404cb3d480fa9b64fbab"/>
          <w:r>
            <w:t>Pachitariu M, Stringer C. Cellpose 2.0: how to train your own model. Nat Methods 2022; 19(12):1634–41.</w:t>
          </w:r>
        </w:p>
        <w:bookmarkEnd w:id="120"/>
        <w:p w14:paraId="43158FEB" w14:textId="77777777" w:rsidR="00EE2C6E" w:rsidRDefault="00EE2C6E" w:rsidP="00EE2C6E">
          <w:pPr>
            <w:pStyle w:val="CitaviBibliographyEntry"/>
          </w:pPr>
          <w:r>
            <w:t xml:space="preserve">81. </w:t>
          </w:r>
          <w:bookmarkStart w:id="121" w:name="_CTVL0019bac221d09f343de9429b149f82558f0"/>
          <w:r>
            <w:t>Stringer C, Pachitariu M. Cellpose3: one-click image restoration for improved cellular segmentation. Nat Methods 2025; 22(3):592–9.</w:t>
          </w:r>
        </w:p>
        <w:bookmarkEnd w:id="121"/>
        <w:p w14:paraId="1D52A8F5" w14:textId="77777777" w:rsidR="00EE2C6E" w:rsidRDefault="00EE2C6E" w:rsidP="00EE2C6E">
          <w:pPr>
            <w:pStyle w:val="CitaviBibliographyEntry"/>
          </w:pPr>
          <w:r>
            <w:t xml:space="preserve">82. </w:t>
          </w:r>
          <w:bookmarkStart w:id="122" w:name="_CTVL001f4a252ecfb0d4ab9be9fa2cd3a27494e"/>
          <w:r>
            <w:t>Biswas L, Chen J, Angelis J de, Singh A, Owen-Woods C, Ding Z et al. Lymphatic vessels in bone support regeneration after injury. Cell 2023; 186(2):382-397.e24.</w:t>
          </w:r>
        </w:p>
        <w:bookmarkEnd w:id="122"/>
        <w:p w14:paraId="7E4FFB56" w14:textId="77777777" w:rsidR="00EE2C6E" w:rsidRDefault="00EE2C6E" w:rsidP="00EE2C6E">
          <w:pPr>
            <w:pStyle w:val="CitaviBibliographyEntry"/>
          </w:pPr>
          <w:r>
            <w:t xml:space="preserve">83. </w:t>
          </w:r>
          <w:bookmarkStart w:id="123" w:name="_CTVL001f993a9ed22a740a3933d03f815ef9046"/>
          <w:r>
            <w:t>Grüneboom A, Hawwari I, Weidner D, Culemann S, Müller S, Henneberg S et al. A network of trans-cortical capillaries as mainstay for blood circulation in long bones. Nat Metab 2019; 1(2):236–50.</w:t>
          </w:r>
        </w:p>
        <w:bookmarkEnd w:id="123"/>
        <w:p w14:paraId="4E6CA0A2" w14:textId="77777777" w:rsidR="00EE2C6E" w:rsidRDefault="00EE2C6E" w:rsidP="00EE2C6E">
          <w:pPr>
            <w:pStyle w:val="CitaviBibliographyEntry"/>
          </w:pPr>
          <w:r>
            <w:t xml:space="preserve">84. </w:t>
          </w:r>
          <w:bookmarkStart w:id="124" w:name="_CTVL0011868f449547049dd8c38b76549fa1ff2"/>
          <w:r>
            <w:t>Mertens TF, Liebheit AT, Ehl J, Köhler R, Rakhymzhan A, Woehler A et al. MarShie: a clearing protocol for 3D analysis of single cells throughout the bone marrow at subcellular resolution. Nat Commun 2024; 15(1):1764.</w:t>
          </w:r>
        </w:p>
        <w:bookmarkEnd w:id="124"/>
        <w:p w14:paraId="7172A95C" w14:textId="77777777" w:rsidR="00EE2C6E" w:rsidRDefault="00EE2C6E" w:rsidP="00EE2C6E">
          <w:pPr>
            <w:pStyle w:val="CitaviBibliographyEntry"/>
          </w:pPr>
          <w:r>
            <w:t xml:space="preserve">85. </w:t>
          </w:r>
          <w:bookmarkStart w:id="125" w:name="_CTVL00198dc48d2ff6942f1baa190e1a02f10b6"/>
          <w:r>
            <w:t>van Doorninck JH, van der Wees J, Karis A, Goedknegt E, Engel JD, Coesmans M et al. GATA-3 is involved in the development of serotonergic neurons in the caudal raphe nuclei. J Neurosci 1999; 19(12):RC12.</w:t>
          </w:r>
        </w:p>
        <w:bookmarkEnd w:id="125"/>
        <w:p w14:paraId="44FC4825" w14:textId="77777777" w:rsidR="00EE2C6E" w:rsidRDefault="00EE2C6E" w:rsidP="00EE2C6E">
          <w:pPr>
            <w:pStyle w:val="CitaviBibliographyEntry"/>
          </w:pPr>
          <w:r>
            <w:t xml:space="preserve">86. </w:t>
          </w:r>
          <w:bookmarkStart w:id="126" w:name="_CTVL001daf52319b54440648f1ef6125706247b"/>
          <w:r>
            <w:t>Moolenbeek C, Ruitenberg EJ. The "Swiss roll": a simple technique for histological studies of the rodent intestine. Lab Anim 1981; 15(1):57–9.</w:t>
          </w:r>
        </w:p>
        <w:bookmarkEnd w:id="126"/>
        <w:p w14:paraId="27BB347C" w14:textId="77777777" w:rsidR="00EE2C6E" w:rsidRDefault="00EE2C6E" w:rsidP="00EE2C6E">
          <w:pPr>
            <w:pStyle w:val="CitaviBibliographyEntry"/>
          </w:pPr>
          <w:r>
            <w:t xml:space="preserve">87. </w:t>
          </w:r>
          <w:bookmarkStart w:id="127" w:name="_CTVL001623604f49f2a402f918c1e8e52bdb740"/>
          <w:r>
            <w:t>Schindelin J, Arganda-Carreras I, Frise E, Kaynig V, Longair M, Pietzsch T et al. Fiji: an open-source platform for biological-image analysis. Nat Methods 2012; 9(7):676–82.</w:t>
          </w:r>
        </w:p>
        <w:bookmarkEnd w:id="127"/>
        <w:p w14:paraId="42BF54AB" w14:textId="77777777" w:rsidR="00EE2C6E" w:rsidRDefault="00EE2C6E" w:rsidP="00EE2C6E">
          <w:pPr>
            <w:pStyle w:val="CitaviBibliographyEntry"/>
          </w:pPr>
          <w:r>
            <w:t xml:space="preserve">88. </w:t>
          </w:r>
          <w:bookmarkStart w:id="128" w:name="_CTVL0017342c62e736746ce85c27e98ab12c75d"/>
          <w:r>
            <w:t>Schindelin J, Rueden CT, Hiner MC, Eliceiri KW. The ImageJ ecosystem: An open platform for biomedical image analysis. Mol Reprod Dev 2015; 82(7-8):518–29.</w:t>
          </w:r>
        </w:p>
        <w:bookmarkEnd w:id="128"/>
        <w:p w14:paraId="3AC12C59" w14:textId="77777777" w:rsidR="00EE2C6E" w:rsidRDefault="00EE2C6E" w:rsidP="00EE2C6E">
          <w:pPr>
            <w:pStyle w:val="CitaviBibliographyEntry"/>
          </w:pPr>
          <w:r>
            <w:t xml:space="preserve">89. </w:t>
          </w:r>
          <w:bookmarkStart w:id="129" w:name="_CTVL0011d9301acf37942b6899024d072b5a939"/>
          <w:r>
            <w:t>Holzwarth K, Köhler R, Philipsen L, Tokoyoda K, Ladyhina V, Wählby C et al. Multiplexed fluorescence microscopy reveals heterogeneity among stromal cells in mouse bone marrow sections. Cytometry A 2018; 93(9):876–88.</w:t>
          </w:r>
        </w:p>
        <w:bookmarkEnd w:id="129"/>
        <w:p w14:paraId="361CACB5" w14:textId="77777777" w:rsidR="00EE2C6E" w:rsidRDefault="00EE2C6E" w:rsidP="00EE2C6E">
          <w:pPr>
            <w:pStyle w:val="CitaviBibliographyEntry"/>
          </w:pPr>
          <w:r>
            <w:t xml:space="preserve">90. </w:t>
          </w:r>
          <w:bookmarkStart w:id="130" w:name="_CTVL00181e246ad18724563bda225bea28d0688"/>
          <w:r>
            <w:t>Berg S, Kutra D, Kroeger T, Straehle CN, Kausler BX, Haubold C et al. ilastik: interactive machine learning for (bio)image analysis. Nat Methods 2019; 16(12):1226–32.</w:t>
          </w:r>
        </w:p>
        <w:bookmarkEnd w:id="130"/>
        <w:p w14:paraId="78FE0A52" w14:textId="77777777" w:rsidR="00EE2C6E" w:rsidRDefault="00EE2C6E" w:rsidP="00EE2C6E">
          <w:pPr>
            <w:pStyle w:val="CitaviBibliographyEntry"/>
          </w:pPr>
          <w:r>
            <w:t xml:space="preserve">91. </w:t>
          </w:r>
          <w:bookmarkStart w:id="131" w:name="_CTVL001df50c028a56a430a9023080dd9faf58b"/>
          <w:r>
            <w:t>Stirling DR, Swain-Bowden MJ, Lucas AM, Carpenter AE, Cimini BA, Goodman A. CellProfiler 4: improvements in speed, utility and usability. BMC Bioinformatics 2021; 22(1):433.</w:t>
          </w:r>
        </w:p>
        <w:bookmarkEnd w:id="131"/>
        <w:p w14:paraId="7B799428" w14:textId="77777777" w:rsidR="00EE2C6E" w:rsidRDefault="00EE2C6E" w:rsidP="00EE2C6E">
          <w:pPr>
            <w:pStyle w:val="CitaviBibliographyEntry"/>
          </w:pPr>
          <w:r>
            <w:t xml:space="preserve">92. </w:t>
          </w:r>
          <w:bookmarkStart w:id="132" w:name="_CTVL0015db90a2ebcf645a587fc7f32332a7795"/>
          <w:r>
            <w:t>R: A language and environment; 2020. Available from: URL: https://www.R-project.org/.</w:t>
          </w:r>
        </w:p>
        <w:bookmarkEnd w:id="132"/>
        <w:p w14:paraId="78D386CF" w14:textId="77777777" w:rsidR="00EE2C6E" w:rsidRDefault="00EE2C6E" w:rsidP="00EE2C6E">
          <w:pPr>
            <w:pStyle w:val="CitaviBibliographyEntry"/>
          </w:pPr>
          <w:r>
            <w:lastRenderedPageBreak/>
            <w:t xml:space="preserve">93. </w:t>
          </w:r>
          <w:bookmarkStart w:id="133" w:name="_CTVL00114d658189ebb487d8cf3b678c81aa456"/>
          <w:r>
            <w:t>Korsunsky I, Millard N, Fan J, Slowikowski K, Zhang F, Wei K et al. Fast, sensitive and accurate integration of single-cell data with Harmony. Nat Methods 2019; 16(12):1289–96.</w:t>
          </w:r>
        </w:p>
        <w:bookmarkEnd w:id="133"/>
        <w:p w14:paraId="33C52942" w14:textId="77777777" w:rsidR="00EE2C6E" w:rsidRDefault="00EE2C6E" w:rsidP="00EE2C6E">
          <w:pPr>
            <w:pStyle w:val="CitaviBibliographyEntry"/>
          </w:pPr>
          <w:r>
            <w:t xml:space="preserve">94. </w:t>
          </w:r>
          <w:bookmarkStart w:id="134" w:name="_CTVL001c14bb664fae643a4b9865afa5a1e7d5d"/>
          <w:r>
            <w:t>Yang T, Ozcoban V, Pasam A, Kocovski N, Pizzolla A, Huang Y-K et al. SPIAT: An R package for the Spatial Image Analysis of Cells in Tissues; 2020.</w:t>
          </w:r>
        </w:p>
        <w:bookmarkEnd w:id="134"/>
        <w:p w14:paraId="1C850D15" w14:textId="77777777" w:rsidR="00EE2C6E" w:rsidRDefault="00EE2C6E" w:rsidP="00EE2C6E">
          <w:pPr>
            <w:pStyle w:val="CitaviBibliographyEntry"/>
          </w:pPr>
          <w:r>
            <w:t xml:space="preserve">95. </w:t>
          </w:r>
          <w:bookmarkStart w:id="135" w:name="_CTVL0012143a882b10646f29ed12c40f1f32541"/>
          <w:r>
            <w:t>Dries R, Zhu Q, Dong R, Eng C-HL, Li H, Liu K et al. Giotto: a toolbox for integrative analysis and visualization of spatial expression data. Genome Biol 2021; 22(1):78.</w:t>
          </w:r>
        </w:p>
        <w:bookmarkEnd w:id="135"/>
        <w:p w14:paraId="46D6BA9E" w14:textId="2454213A" w:rsidR="006A2870" w:rsidRDefault="00EE2C6E" w:rsidP="00EE2C6E">
          <w:pPr>
            <w:pStyle w:val="CitaviBibliographyEntry"/>
          </w:pPr>
          <w:r>
            <w:t xml:space="preserve">96. </w:t>
          </w:r>
          <w:bookmarkStart w:id="136" w:name="_CTVL001d13113d8bf6349e5a7ea08a8e0507893"/>
          <w:r>
            <w:t>Manukyan A, Bahry E, Wyler E, Becher E, Pascual-Reguant A, Plumbom I et al. VoltRon: A Spatial Omics Analysis Platform for Multi-Resolution and Multi-omics Integration using Image Registration; 2023</w:t>
          </w:r>
          <w:bookmarkEnd w:id="136"/>
          <w:r>
            <w:t>.</w:t>
          </w:r>
          <w:r w:rsidR="006A2870">
            <w:fldChar w:fldCharType="end"/>
          </w:r>
        </w:p>
      </w:sdtContent>
    </w:sdt>
    <w:p w14:paraId="0063074A" w14:textId="77777777" w:rsidR="006A2870" w:rsidRPr="003B4C23" w:rsidRDefault="006A2870" w:rsidP="006A2870">
      <w:pPr>
        <w:rPr>
          <w:lang w:val="en-US"/>
        </w:rPr>
      </w:pPr>
    </w:p>
    <w:sectPr w:rsidR="006A2870"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Hauser-Hankeln, Anja" w:date="2025-06-25T10:46:00Z" w:initials="HHA">
    <w:p w14:paraId="46C85082" w14:textId="77777777" w:rsidR="004F7378" w:rsidRDefault="004F7378" w:rsidP="004F7378">
      <w:r>
        <w:rPr>
          <w:rStyle w:val="Kommentarzeichen"/>
        </w:rPr>
        <w:annotationRef/>
      </w:r>
      <w:r>
        <w:rPr>
          <w:color w:val="000000"/>
          <w:sz w:val="20"/>
          <w:szCs w:val="20"/>
        </w:rPr>
        <w:t>Sollten wir umstellen, und kürzen. Erst miit ILCs anfangen und dann spatial</w:t>
      </w:r>
    </w:p>
  </w:comment>
  <w:comment w:id="2" w:author="Kroh, Sandy" w:date="2025-06-27T14:18:00Z" w:initials="SK">
    <w:p w14:paraId="383D01D9" w14:textId="77777777" w:rsidR="00FB6507" w:rsidRDefault="00FB6507" w:rsidP="00FB6507">
      <w:pPr>
        <w:pStyle w:val="Kommentartext"/>
      </w:pPr>
      <w:r>
        <w:rPr>
          <w:rStyle w:val="Kommentarzeichen"/>
        </w:rPr>
        <w:annotationRef/>
      </w:r>
      <w:r>
        <w:t xml:space="preserve">Hab ich gemacht. Schau mal ob es so besser passt:) </w:t>
      </w:r>
    </w:p>
  </w:comment>
  <w:comment w:id="3" w:author="Kroh, Sandy" w:date="2025-07-09T19:16:00Z" w:initials="SK">
    <w:p w14:paraId="2D567E6B" w14:textId="77777777" w:rsidR="00C716F0" w:rsidRDefault="00C716F0" w:rsidP="00C716F0">
      <w:pPr>
        <w:pStyle w:val="Kommentartext"/>
      </w:pPr>
      <w:r>
        <w:rPr>
          <w:rStyle w:val="Kommentarzeichen"/>
        </w:rPr>
        <w:annotationRef/>
      </w:r>
      <w:r>
        <w:rPr>
          <w:highlight w:val="yellow"/>
        </w:rPr>
        <w:t>Šestan et al.</w:t>
      </w:r>
      <w:r>
        <w:rPr>
          <w:highlight w:val="yellow"/>
        </w:rPr>
        <w:br/>
      </w:r>
      <w:r>
        <w:rPr>
          <w:b/>
          <w:bCs/>
          <w:color w:val="1A1A1A"/>
          <w:highlight w:val="white"/>
        </w:rPr>
        <w:t>Neuronal-ILC2 interactions regulate pancreatic glucagon and glucose homeostasis</w:t>
      </w:r>
    </w:p>
  </w:comment>
  <w:comment w:id="4" w:author="Kroh, Sandy" w:date="2025-07-09T15:37:00Z" w:initials="SK">
    <w:p w14:paraId="497D9645" w14:textId="04BE530D" w:rsidR="005A0E6A" w:rsidRDefault="005A0E6A" w:rsidP="005A0E6A">
      <w:pPr>
        <w:pStyle w:val="Kommentartext"/>
      </w:pPr>
      <w:r>
        <w:rPr>
          <w:rStyle w:val="Kommentarzeichen"/>
        </w:rPr>
        <w:annotationRef/>
      </w:r>
      <w:r>
        <w:rPr>
          <w:highlight w:val="yellow"/>
        </w:rPr>
        <w:t xml:space="preserve">Krzywinska et al., doi: 10.1084/jem.20210909: </w:t>
      </w:r>
      <w:r>
        <w:rPr>
          <w:color w:val="1A1A1A"/>
          <w:highlight w:val="white"/>
        </w:rPr>
        <w:t>Mice lacking the HIF-1</w:t>
      </w:r>
      <w:r>
        <w:rPr>
          <w:color w:val="1A1A1A"/>
          <w:highlight w:val="white"/>
          <w:lang w:val="el-GR"/>
        </w:rPr>
        <w:t>α isoform in NKp46</w:t>
      </w:r>
      <w:r>
        <w:rPr>
          <w:color w:val="1A1A1A"/>
          <w:highlight w:val="white"/>
          <w:vertAlign w:val="superscript"/>
          <w:lang w:val="el-GR"/>
        </w:rPr>
        <w:t>+</w:t>
      </w:r>
      <w:r>
        <w:rPr>
          <w:color w:val="1A1A1A"/>
          <w:highlight w:val="white"/>
        </w:rPr>
        <w:t> </w:t>
      </w:r>
      <w:r>
        <w:rPr>
          <w:color w:val="1A1A1A"/>
          <w:highlight w:val="white"/>
          <w:lang w:val="el-GR"/>
        </w:rPr>
        <w:t>ILCs show a decrease in IFN-γ–expressing, T-bet</w:t>
      </w:r>
      <w:r>
        <w:rPr>
          <w:color w:val="1A1A1A"/>
          <w:highlight w:val="white"/>
          <w:vertAlign w:val="superscript"/>
          <w:lang w:val="el-GR"/>
        </w:rPr>
        <w:t>+</w:t>
      </w:r>
      <w:r>
        <w:rPr>
          <w:color w:val="1A1A1A"/>
          <w:highlight w:val="white"/>
          <w:lang w:val="el-GR"/>
        </w:rPr>
        <w:t>, NKp46</w:t>
      </w:r>
      <w:r>
        <w:rPr>
          <w:color w:val="1A1A1A"/>
          <w:highlight w:val="white"/>
          <w:vertAlign w:val="superscript"/>
          <w:lang w:val="el-GR"/>
        </w:rPr>
        <w:t>+</w:t>
      </w:r>
      <w:r>
        <w:rPr>
          <w:color w:val="1A1A1A"/>
          <w:highlight w:val="white"/>
        </w:rPr>
        <w:t> </w:t>
      </w:r>
      <w:r>
        <w:rPr>
          <w:color w:val="1A1A1A"/>
          <w:highlight w:val="white"/>
          <w:lang w:val="el-GR"/>
        </w:rPr>
        <w:t>ILC1s and a concomitant increase in IL-22–expressing, RORγt</w:t>
      </w:r>
      <w:r>
        <w:rPr>
          <w:color w:val="1A1A1A"/>
          <w:highlight w:val="white"/>
          <w:vertAlign w:val="superscript"/>
          <w:lang w:val="el-GR"/>
        </w:rPr>
        <w:t>+</w:t>
      </w:r>
      <w:r>
        <w:rPr>
          <w:color w:val="1A1A1A"/>
          <w:highlight w:val="white"/>
          <w:lang w:val="el-GR"/>
        </w:rPr>
        <w:t>, NKp46</w:t>
      </w:r>
      <w:r>
        <w:rPr>
          <w:color w:val="1A1A1A"/>
          <w:highlight w:val="white"/>
          <w:vertAlign w:val="superscript"/>
          <w:lang w:val="el-GR"/>
        </w:rPr>
        <w:t>+</w:t>
      </w:r>
      <w:r>
        <w:rPr>
          <w:color w:val="1A1A1A"/>
          <w:highlight w:val="white"/>
        </w:rPr>
        <w:t> </w:t>
      </w:r>
      <w:r>
        <w:rPr>
          <w:color w:val="1A1A1A"/>
          <w:highlight w:val="white"/>
          <w:lang w:val="el-GR"/>
        </w:rPr>
        <w:t>ILC3s in the gut mucosa. Single-cell RNA sequencing revealed HIF-1α as a driver of ILC phenotypes, where HIF-1α promotes the ILC1 phenotype by direct up-regulation of T-bet. Loss of HIF-1α in NKp46</w:t>
      </w:r>
      <w:r>
        <w:rPr>
          <w:color w:val="1A1A1A"/>
          <w:highlight w:val="white"/>
          <w:vertAlign w:val="superscript"/>
          <w:lang w:val="el-GR"/>
        </w:rPr>
        <w:t>+</w:t>
      </w:r>
      <w:r>
        <w:rPr>
          <w:color w:val="1A1A1A"/>
          <w:highlight w:val="white"/>
        </w:rPr>
        <w:t> </w:t>
      </w:r>
      <w:r>
        <w:rPr>
          <w:color w:val="1A1A1A"/>
          <w:highlight w:val="white"/>
          <w:lang w:val="el-GR"/>
        </w:rPr>
        <w:t>cells prevents ILC3-to-ILC1 conversion, increases the expression of IL-22–inducible genes, and confers protection against intestinal damage.</w:t>
      </w:r>
      <w:r>
        <w:rPr>
          <w:lang w:val="el-GR"/>
        </w:rPr>
        <w:t xml:space="preserve"> </w:t>
      </w:r>
    </w:p>
  </w:comment>
  <w:comment w:id="5" w:author="Kroh, Sandy" w:date="2025-06-16T10:58:00Z" w:initials="SK">
    <w:p w14:paraId="2A724CEB" w14:textId="7F518D7C" w:rsidR="000C1AB7" w:rsidRDefault="000C1AB7" w:rsidP="000C1AB7">
      <w:pPr>
        <w:pStyle w:val="Kommentartext"/>
      </w:pPr>
      <w:r>
        <w:rPr>
          <w:rStyle w:val="Kommentarzeichen"/>
        </w:rPr>
        <w:annotationRef/>
      </w:r>
      <w:r>
        <w:t xml:space="preserve">IL-33 is a novel profibrogenic cytokine that signals through ST2 to promote the initiation and progression of pulmonary fibrosis by recruiting and directing inflammatory cell function and enhancing profibrogenic cytokine production in an ST2- and macrophage-dependent manner. </w:t>
      </w:r>
    </w:p>
  </w:comment>
  <w:comment w:id="7" w:author="Kroh, Sandy" w:date="2025-06-17T14:35:00Z" w:initials="SK">
    <w:p w14:paraId="47BD91AF" w14:textId="77777777" w:rsidR="009C51EF" w:rsidRDefault="00DF209F" w:rsidP="009C51EF">
      <w:pPr>
        <w:pStyle w:val="Kommentartext"/>
      </w:pPr>
      <w:r>
        <w:rPr>
          <w:rStyle w:val="Kommentarzeichen"/>
        </w:rPr>
        <w:annotationRef/>
      </w:r>
      <w:r w:rsidR="009C51EF">
        <w:t>„</w:t>
      </w:r>
      <w:r w:rsidR="009C51EF">
        <w:rPr>
          <w:b/>
          <w:bCs/>
        </w:rPr>
        <w:t>Lung had diffuse CD138 immunostaining of airway surface epithelium and alveolar type 2 and 1 epithelial cells</w:t>
      </w:r>
    </w:p>
    <w:p w14:paraId="4E8AC67B" w14:textId="77777777" w:rsidR="009C51EF" w:rsidRDefault="009C51EF" w:rsidP="009C51EF">
      <w:pPr>
        <w:pStyle w:val="Kommentartext"/>
      </w:pPr>
      <w:r>
        <w:t>“</w:t>
      </w:r>
    </w:p>
    <w:p w14:paraId="664F7B35" w14:textId="77777777" w:rsidR="009C51EF" w:rsidRDefault="009C51EF" w:rsidP="009C51EF">
      <w:pPr>
        <w:pStyle w:val="Kommentartext"/>
      </w:pPr>
      <w: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 w:id="8" w:author="Hauser-Hankeln, Anja" w:date="2025-07-01T20:43:00Z" w:initials="HHA">
    <w:p w14:paraId="4567E434" w14:textId="7631633E" w:rsidR="00B06C33" w:rsidRDefault="00B06C33" w:rsidP="00B06C33">
      <w:r>
        <w:rPr>
          <w:rStyle w:val="Kommentarzeichen"/>
        </w:rPr>
        <w:annotationRef/>
      </w:r>
      <w:r>
        <w:rPr>
          <w:color w:val="000000"/>
          <w:sz w:val="20"/>
          <w:szCs w:val="20"/>
        </w:rPr>
        <w:t>Evtl Beispiel bringen wie die visuak inspection durchgeführt wurde zB localization of ToFs in nuclei?</w:t>
      </w:r>
    </w:p>
  </w:comment>
  <w:comment w:id="9" w:author="Hauser-Hankeln, Anja" w:date="2025-06-25T12:24:00Z" w:initials="HHA">
    <w:p w14:paraId="3E7FE9E7" w14:textId="74350734" w:rsidR="003D6F20" w:rsidRDefault="003D6F20" w:rsidP="003D6F20">
      <w:r>
        <w:rPr>
          <w:rStyle w:val="Kommentarzeichen"/>
        </w:rPr>
        <w:annotationRef/>
      </w:r>
      <w:r>
        <w:rPr>
          <w:color w:val="000000"/>
          <w:sz w:val="20"/>
          <w:szCs w:val="20"/>
        </w:rPr>
        <w:t>are you commenting on that in the discussion?</w:t>
      </w:r>
    </w:p>
  </w:comment>
  <w:comment w:id="10" w:author="Kroh, Sandy" w:date="2025-06-27T14:18:00Z" w:initials="SK">
    <w:p w14:paraId="0A4D4A62" w14:textId="77777777" w:rsidR="00551A6D" w:rsidRDefault="00551A6D" w:rsidP="00551A6D">
      <w:pPr>
        <w:pStyle w:val="Kommentartext"/>
      </w:pPr>
      <w:r>
        <w:rPr>
          <w:rStyle w:val="Kommentarzeichen"/>
        </w:rPr>
        <w:annotationRef/>
      </w:r>
      <w:r>
        <w:t>Not yet, but I marked it and will add it:)</w:t>
      </w:r>
    </w:p>
  </w:comment>
  <w:comment w:id="11" w:author="Hauser-Hankeln, Anja" w:date="2025-06-25T12:30:00Z" w:initials="HHA">
    <w:p w14:paraId="25504A6C" w14:textId="1EBF09B9" w:rsidR="003D6F20" w:rsidRDefault="003D6F20" w:rsidP="003D6F20">
      <w:r>
        <w:rPr>
          <w:rStyle w:val="Kommentarzeichen"/>
        </w:rPr>
        <w:annotationRef/>
      </w:r>
      <w:r>
        <w:rPr>
          <w:color w:val="000000"/>
          <w:sz w:val="20"/>
          <w:szCs w:val="20"/>
        </w:rPr>
        <w:t>Kann man high levels lesser quantitativ definieren?</w:t>
      </w:r>
    </w:p>
  </w:comment>
  <w:comment w:id="12" w:author="Kroh, Sandy" w:date="2025-06-27T15:20:00Z" w:initials="SK">
    <w:p w14:paraId="07D672A7" w14:textId="77777777" w:rsidR="00D94746" w:rsidRDefault="00D94746" w:rsidP="00D94746">
      <w:pPr>
        <w:pStyle w:val="Kommentartext"/>
      </w:pPr>
      <w:r>
        <w:rPr>
          <w:rStyle w:val="Kommentarzeichen"/>
        </w:rPr>
        <w:annotationRef/>
      </w:r>
      <w:r>
        <w:t xml:space="preserve">I calculated the medians of the markers and compared them (they were not normal distributed so the mean should not be used). </w:t>
      </w:r>
    </w:p>
  </w:comment>
  <w:comment w:id="13" w:author="Hauser-Hankeln, Anja" w:date="2025-07-01T20:45:00Z" w:initials="HHA">
    <w:p w14:paraId="6BDEBC31" w14:textId="77777777" w:rsidR="00B93424" w:rsidRDefault="00B93424" w:rsidP="00B93424">
      <w:r>
        <w:rPr>
          <w:rStyle w:val="Kommentarzeichen"/>
        </w:rPr>
        <w:annotationRef/>
      </w:r>
      <w:r>
        <w:rPr>
          <w:color w:val="000000"/>
          <w:sz w:val="20"/>
          <w:szCs w:val="20"/>
        </w:rPr>
        <w:t>Discussion?</w:t>
      </w:r>
    </w:p>
  </w:comment>
  <w:comment w:id="14" w:author="Kroh, Sandy" w:date="2025-07-09T16:29:00Z" w:initials="SK">
    <w:p w14:paraId="1AED1D5B" w14:textId="77777777" w:rsidR="009C51EF" w:rsidRDefault="001D4D8C" w:rsidP="009C51EF">
      <w:pPr>
        <w:pStyle w:val="Kommentartext"/>
      </w:pPr>
      <w:r>
        <w:rPr>
          <w:rStyle w:val="Kommentarzeichen"/>
        </w:rPr>
        <w:annotationRef/>
      </w:r>
      <w:r w:rsidR="009C51EF">
        <w:t xml:space="preserve">I could add a statement to the discussion part but I‘m just a bit concerned as the discussion part is already quite long if it would fit in? </w:t>
      </w:r>
    </w:p>
  </w:comment>
  <w:comment w:id="15" w:author="Hauser-Hankeln, Anja" w:date="2025-06-26T07:12:00Z" w:initials="HHA">
    <w:p w14:paraId="6D25B5A9" w14:textId="755089AD" w:rsidR="00605FA4" w:rsidRDefault="00605FA4" w:rsidP="00605FA4">
      <w:r>
        <w:rPr>
          <w:rStyle w:val="Kommentarzeichen"/>
        </w:rPr>
        <w:annotationRef/>
      </w:r>
      <w:r>
        <w:rPr>
          <w:color w:val="000000"/>
          <w:sz w:val="20"/>
          <w:szCs w:val="20"/>
        </w:rPr>
        <w:t>Nicht klar, wo genau die ILCs sind in oder an den Lymphgefäßen. Das sollte erwähnt werden</w:t>
      </w:r>
    </w:p>
  </w:comment>
  <w:comment w:id="16" w:author="Kroh, Sandy" w:date="2025-06-27T10:49:00Z" w:initials="SK">
    <w:p w14:paraId="58935062" w14:textId="77777777" w:rsidR="00D21516" w:rsidRDefault="00D21516" w:rsidP="00D21516">
      <w:pPr>
        <w:pStyle w:val="Kommentartext"/>
      </w:pPr>
      <w:r>
        <w:rPr>
          <w:rStyle w:val="Kommentarzeichen"/>
        </w:rPr>
        <w:annotationRef/>
      </w:r>
      <w:r>
        <w:t xml:space="preserve">Added a sentence stating that 98.02% of ILC2s had a minimum distance to lymphatics higher than 5 µm. </w:t>
      </w:r>
    </w:p>
  </w:comment>
  <w:comment w:id="17" w:author="Hauser-Hankeln, Anja" w:date="2025-07-04T15:31:00Z" w:initials="HHA">
    <w:p w14:paraId="158C6287" w14:textId="77777777" w:rsidR="00594F05" w:rsidRDefault="00594F05" w:rsidP="00594F05">
      <w:r>
        <w:rPr>
          <w:rStyle w:val="Kommentarzeichen"/>
        </w:rPr>
        <w:annotationRef/>
      </w:r>
      <w:r>
        <w:rPr>
          <w:sz w:val="20"/>
          <w:szCs w:val="20"/>
        </w:rPr>
        <w:t>unclear</w:t>
      </w:r>
    </w:p>
  </w:comment>
  <w:comment w:id="18" w:author="Kroh, Sandy" w:date="2025-07-09T13:59:00Z" w:initials="SK">
    <w:p w14:paraId="7467B3A4" w14:textId="77777777" w:rsidR="00895E73" w:rsidRDefault="00895E73" w:rsidP="00895E73">
      <w:pPr>
        <w:pStyle w:val="Kommentartext"/>
      </w:pPr>
      <w:r>
        <w:rPr>
          <w:rStyle w:val="Kommentarzeichen"/>
        </w:rPr>
        <w:annotationRef/>
      </w:r>
      <w:r>
        <w:t xml:space="preserve">Added an explaining additional sentence </w:t>
      </w:r>
    </w:p>
  </w:comment>
  <w:comment w:id="19" w:author="Hauser-Hankeln, Anja" w:date="2025-07-04T15:33:00Z" w:initials="HHA">
    <w:p w14:paraId="3A127467" w14:textId="1AC107BE" w:rsidR="00594F05" w:rsidRDefault="00594F05" w:rsidP="00594F05">
      <w:r>
        <w:rPr>
          <w:rStyle w:val="Kommentarzeichen"/>
        </w:rPr>
        <w:annotationRef/>
      </w:r>
      <w:r>
        <w:rPr>
          <w:sz w:val="20"/>
          <w:szCs w:val="20"/>
        </w:rPr>
        <w:t>explain better</w:t>
      </w:r>
    </w:p>
  </w:comment>
  <w:comment w:id="20" w:author="Hauser-Hankeln, Anja" w:date="2025-07-04T15:33:00Z" w:initials="HHA">
    <w:p w14:paraId="3147D57C" w14:textId="77777777" w:rsidR="00594F05" w:rsidRDefault="00594F05" w:rsidP="00594F05">
      <w:r>
        <w:rPr>
          <w:rStyle w:val="Kommentarzeichen"/>
        </w:rPr>
        <w:annotationRef/>
      </w:r>
      <w:r>
        <w:rPr>
          <w:sz w:val="20"/>
          <w:szCs w:val="20"/>
        </w:rPr>
        <w:t>frequencies of myeloid cells?</w:t>
      </w:r>
    </w:p>
  </w:comment>
  <w:comment w:id="21" w:author="Hauser-Hankeln, Anja" w:date="2025-07-04T15:34:00Z" w:initials="HHA">
    <w:p w14:paraId="6348E8C7" w14:textId="77777777" w:rsidR="00594F05" w:rsidRDefault="00594F05" w:rsidP="00594F05">
      <w:r>
        <w:rPr>
          <w:rStyle w:val="Kommentarzeichen"/>
        </w:rPr>
        <w:annotationRef/>
      </w:r>
      <w:r>
        <w:rPr>
          <w:sz w:val="20"/>
          <w:szCs w:val="20"/>
        </w:rPr>
        <w:t>of all cell types? do we have numbers?</w:t>
      </w:r>
    </w:p>
  </w:comment>
  <w:comment w:id="22" w:author="Hauser-Hankeln, Anja" w:date="2025-06-26T07:14:00Z" w:initials="HHA">
    <w:p w14:paraId="2195F0B0" w14:textId="3337A900" w:rsidR="00605FA4" w:rsidRDefault="00605FA4" w:rsidP="00605FA4">
      <w:r>
        <w:rPr>
          <w:rStyle w:val="Kommentarzeichen"/>
        </w:rPr>
        <w:annotationRef/>
      </w:r>
      <w:r>
        <w:rPr>
          <w:color w:val="000000"/>
          <w:sz w:val="20"/>
          <w:szCs w:val="20"/>
        </w:rPr>
        <w:t>Funktionelle Konsequenzen? ZB Markers für Interaktion mit myeloiden Zellen?</w:t>
      </w:r>
    </w:p>
  </w:comment>
  <w:comment w:id="23" w:author="Kroh, Sandy" w:date="2025-05-30T13:37:00Z" w:initials="SK">
    <w:p w14:paraId="482033BC" w14:textId="75951063" w:rsidR="00843982" w:rsidRDefault="00843982" w:rsidP="00843982">
      <w:pPr>
        <w:pStyle w:val="Kommentartext"/>
      </w:pPr>
      <w:r>
        <w:rPr>
          <w:rStyle w:val="Kommentarzeichen"/>
        </w:rPr>
        <w:annotationRef/>
      </w:r>
      <w:r>
        <w:t>Maybe add supplementary figure with visual validation of ILC subtypes in SI</w:t>
      </w:r>
    </w:p>
  </w:comment>
  <w:comment w:id="24" w:author="Hauser-Hankeln, Anja" w:date="2025-06-26T07:15:00Z" w:initials="HHA">
    <w:p w14:paraId="03707417" w14:textId="77777777" w:rsidR="00605FA4" w:rsidRDefault="00605FA4" w:rsidP="00605FA4">
      <w:r>
        <w:rPr>
          <w:rStyle w:val="Kommentarzeichen"/>
        </w:rPr>
        <w:annotationRef/>
      </w:r>
      <w:r>
        <w:rPr>
          <w:color w:val="000000"/>
          <w:sz w:val="20"/>
          <w:szCs w:val="20"/>
        </w:rPr>
        <w:t>Yes</w:t>
      </w:r>
    </w:p>
  </w:comment>
  <w:comment w:id="25" w:author="Hauser-Hankeln, Anja" w:date="2025-07-04T15:38:00Z" w:initials="HHA">
    <w:p w14:paraId="12424799" w14:textId="77777777" w:rsidR="00594F05" w:rsidRDefault="00594F05" w:rsidP="00594F05">
      <w:r>
        <w:rPr>
          <w:rStyle w:val="Kommentarzeichen"/>
        </w:rPr>
        <w:annotationRef/>
      </w:r>
      <w:r>
        <w:rPr>
          <w:sz w:val="20"/>
          <w:szCs w:val="20"/>
        </w:rPr>
        <w:t>of what?</w:t>
      </w:r>
    </w:p>
  </w:comment>
  <w:comment w:id="26" w:author="Hauser-Hankeln, Anja" w:date="2025-07-04T15:39:00Z" w:initials="HHA">
    <w:p w14:paraId="6985AE80" w14:textId="77777777" w:rsidR="00A43272" w:rsidRDefault="00A43272" w:rsidP="00A43272">
      <w:r>
        <w:rPr>
          <w:rStyle w:val="Kommentarzeichen"/>
        </w:rPr>
        <w:annotationRef/>
      </w:r>
      <w:r>
        <w:rPr>
          <w:sz w:val="20"/>
          <w:szCs w:val="20"/>
        </w:rPr>
        <w:t>Satz ist widersprüchlich</w:t>
      </w:r>
    </w:p>
  </w:comment>
  <w:comment w:id="27" w:author="Kroh, Sandy" w:date="2025-07-09T14:22:00Z" w:initials="SK">
    <w:p w14:paraId="06D74750" w14:textId="77777777" w:rsidR="008C5970" w:rsidRDefault="008C5970" w:rsidP="008C5970">
      <w:pPr>
        <w:pStyle w:val="Kommentartext"/>
      </w:pPr>
      <w:r>
        <w:rPr>
          <w:rStyle w:val="Kommentarzeichen"/>
        </w:rPr>
        <w:annotationRef/>
      </w:r>
      <w:r>
        <w:t xml:space="preserve">Die Anzahl an Immunzellen, die pro FOV identifiziert wurde, ist gesunken, trotzdem ist die Proportion an Immunzellen gestiegen, weil wahrscheinlich andere Zellen (z.B. Epithelzellen) stärker gesunken sind, weil sie zerstört wurde. Deswegen sinkt die total number der Immunzellen, aber die Proportion/Frequency steigt. </w:t>
      </w:r>
    </w:p>
  </w:comment>
  <w:comment w:id="28" w:author="Hauser-Hankeln, Anja" w:date="2025-06-26T07:18:00Z" w:initials="HHA">
    <w:p w14:paraId="553FC1CD" w14:textId="2C9DF847" w:rsidR="00605FA4" w:rsidRDefault="00605FA4" w:rsidP="00605FA4">
      <w:r>
        <w:rPr>
          <w:rStyle w:val="Kommentarzeichen"/>
        </w:rPr>
        <w:annotationRef/>
      </w:r>
      <w:r>
        <w:rPr>
          <w:color w:val="000000"/>
          <w:sz w:val="20"/>
          <w:szCs w:val="20"/>
        </w:rPr>
        <w:t>Add concluding sentence</w:t>
      </w:r>
    </w:p>
  </w:comment>
  <w:comment w:id="29" w:author="Kroh, Sandy" w:date="2025-06-16T10:08:00Z" w:initials="SK">
    <w:p w14:paraId="42E75E6B" w14:textId="0D9D7D0A" w:rsidR="00852576" w:rsidRDefault="00852576" w:rsidP="00852576">
      <w:pPr>
        <w:pStyle w:val="Kommentartext"/>
      </w:pPr>
      <w:r>
        <w:rPr>
          <w:rStyle w:val="Kommentarzeichen"/>
        </w:rPr>
        <w:annotationRef/>
      </w:r>
      <w:r>
        <w:t>Lung adventitial cuffs expressed structural Col1A1 but lacked basement-membrane-associated ColIV and were internally bounded by smooth muscle actin (SMA)-positive sheaths</w:t>
      </w:r>
    </w:p>
  </w:comment>
  <w:comment w:id="30" w:author="Kroh, Sandy" w:date="2025-06-16T11:10:00Z" w:initials="SK">
    <w:p w14:paraId="411E0A82" w14:textId="77777777" w:rsidR="00852576" w:rsidRDefault="00852576" w:rsidP="00852576">
      <w:pPr>
        <w:pStyle w:val="Kommentartext"/>
      </w:pPr>
      <w:r>
        <w:rPr>
          <w:rStyle w:val="Kommentarzeichen"/>
        </w:rPr>
        <w:annotationRef/>
      </w:r>
      <w:r>
        <w:t xml:space="preserve">ICOS was highly expressed on ILC2s and to a lower extent also on ILC3s (Fig. 1A), as previously shown [6, 20]. Conversely, ILC2s and ILC3s lacked the costimulator CD28 (Supporting Information Fig. 1B), demonstrating that ICOS expression on ILC2s is not dependent on CD28 costimulation, in contrast to what has been shown for T cells </w:t>
      </w:r>
    </w:p>
  </w:comment>
  <w:comment w:id="31" w:author="Kroh, Sandy" w:date="2025-06-16T11:10:00Z" w:initials="SK">
    <w:p w14:paraId="3885FCB0" w14:textId="77777777" w:rsidR="00852576" w:rsidRDefault="00852576" w:rsidP="00852576">
      <w:pPr>
        <w:pStyle w:val="Kommentartext"/>
      </w:pPr>
      <w:r>
        <w:rPr>
          <w:rStyle w:val="Kommentarzeichen"/>
        </w:rPr>
        <w:annotationRef/>
      </w:r>
      <w:r>
        <w:t xml:space="preserve">ICOS-dependent ILC2s, and not iNKTs or T cells, are the first ICOS-expressing cells to expand during the early inflammatory phase after bleomycin challenge. </w:t>
      </w:r>
    </w:p>
  </w:comment>
  <w:comment w:id="32" w:author="Kroh, Sandy" w:date="2025-06-18T11:06:00Z" w:initials="SK">
    <w:p w14:paraId="6CEDD123" w14:textId="77777777" w:rsidR="00866EE7" w:rsidRDefault="00866EE7" w:rsidP="00866EE7">
      <w:pPr>
        <w:pStyle w:val="Kommentartext"/>
      </w:pPr>
      <w:r>
        <w:rPr>
          <w:rStyle w:val="Kommentarzeichen"/>
        </w:rPr>
        <w:annotationRef/>
      </w:r>
      <w:r>
        <w:t>For example, in humans, a switch from ILC2s to an IFN-γ-producing ILC1 phenotype is regulated by IL-12 and IL-18 during viral infection and is also associated with chronic obstructive lung disease (COPD) (Silver et al. 2016; Bal et al. 2016).</w:t>
      </w:r>
    </w:p>
  </w:comment>
  <w:comment w:id="33" w:author="Kroh, Sandy" w:date="2025-06-16T09:45:00Z" w:initials="SK">
    <w:p w14:paraId="03683998" w14:textId="77777777" w:rsidR="004902C4" w:rsidRDefault="004902C4" w:rsidP="004902C4">
      <w:pPr>
        <w:pStyle w:val="Kommentartext"/>
      </w:pPr>
      <w:r>
        <w:rPr>
          <w:rStyle w:val="Kommentarzeichen"/>
        </w:rPr>
        <w:annotationRef/>
      </w:r>
      <w:r>
        <w:t>As expected, GI ILC2s localized to the lamina propria in adult mice (</w:t>
      </w:r>
      <w:hyperlink r:id="rId1" w:anchor="mmc1" w:history="1">
        <w:r w:rsidRPr="00E16888">
          <w:rPr>
            <w:rStyle w:val="Hyperlink"/>
          </w:rPr>
          <w:t>Figures S2</w:t>
        </w:r>
      </w:hyperlink>
      <w:r>
        <w:t>A and S2B). Skin ILC2s localized to epithelial areas in proximity to hair follicles (</w:t>
      </w:r>
      <w:hyperlink r:id="rId2" w:anchor="mmc1" w:history="1">
        <w:r w:rsidRPr="00E16888">
          <w:rPr>
            <w:rStyle w:val="Hyperlink"/>
          </w:rPr>
          <w:t>Figure S2</w:t>
        </w:r>
      </w:hyperlink>
      <w:r>
        <w:t>C). In SLOs (lymph nodes and Peyer’s patches), rare ILC2s localized to capsular, interfollicular, and medullary regions (</w:t>
      </w:r>
      <w:hyperlink r:id="rId3" w:anchor="mmc1" w:history="1">
        <w:r w:rsidRPr="00E16888">
          <w:rPr>
            <w:rStyle w:val="Hyperlink"/>
          </w:rPr>
          <w:t>Figures S2</w:t>
        </w:r>
      </w:hyperlink>
      <w:r>
        <w:t xml:space="preserve">D and S2E). </w:t>
      </w:r>
    </w:p>
  </w:comment>
  <w:comment w:id="34" w:author="Hauser-Hankeln, Anja" w:date="2025-07-04T16:09:00Z" w:initials="HHA">
    <w:p w14:paraId="25C03748" w14:textId="77777777" w:rsidR="003C7190" w:rsidRDefault="003C7190" w:rsidP="003C7190">
      <w:r>
        <w:rPr>
          <w:rStyle w:val="Kommentarzeichen"/>
        </w:rPr>
        <w:annotationRef/>
      </w:r>
      <w:r>
        <w:rPr>
          <w:sz w:val="20"/>
          <w:szCs w:val="20"/>
        </w:rPr>
        <w:t>ab hier könnte das auch in den limitations abschnitt</w:t>
      </w:r>
    </w:p>
  </w:comment>
  <w:comment w:id="35" w:author="Kroh, Sandy" w:date="2025-07-09T19:33:00Z" w:initials="SK">
    <w:p w14:paraId="3C0F6172" w14:textId="77777777" w:rsidR="00173D77" w:rsidRDefault="00173D77" w:rsidP="00173D77">
      <w:pPr>
        <w:pStyle w:val="Kommentartext"/>
      </w:pPr>
      <w:r>
        <w:rPr>
          <w:rStyle w:val="Kommentarzeichen"/>
        </w:rPr>
        <w:annotationRef/>
      </w:r>
      <w:r>
        <w:t xml:space="preserve">Der Limitations part ist auf 200 Wörter begrenzt und wir haben bisher dort schon knapp 200. </w:t>
      </w:r>
    </w:p>
  </w:comment>
  <w:comment w:id="36" w:author="Kroh, Sandy" w:date="2025-06-17T10:53:00Z" w:initials="SK">
    <w:p w14:paraId="61FDBE3C" w14:textId="6C70E854" w:rsidR="00665BE7" w:rsidRDefault="00665BE7" w:rsidP="00665BE7">
      <w:pPr>
        <w:pStyle w:val="Kommentartext"/>
      </w:pPr>
      <w:r>
        <w:rPr>
          <w:rStyle w:val="Kommentarzeichen"/>
        </w:rPr>
        <w:annotationRef/>
      </w:r>
      <w:r>
        <w:t xml:space="preserve">While in theory, available spatial transcriptomics tools have single cell-resolution, in practice, this is often not achieved because of non-ideal tissue-specific properties that do not allow the analysis on a single cell-level. </w:t>
      </w:r>
    </w:p>
  </w:comment>
  <w:comment w:id="37" w:author="Hauser-Hankeln, Anja" w:date="2025-07-04T16:13:00Z" w:initials="HHA">
    <w:p w14:paraId="53F8BA7A" w14:textId="77777777" w:rsidR="00B0688B" w:rsidRDefault="00B0688B" w:rsidP="00B0688B">
      <w:r>
        <w:rPr>
          <w:rStyle w:val="Kommentarzeichen"/>
        </w:rPr>
        <w:annotationRef/>
      </w:r>
      <w:r>
        <w:rPr>
          <w:sz w:val="20"/>
          <w:szCs w:val="20"/>
        </w:rPr>
        <w:t>genauer sagen was conserved ist, da es ja 2 verschiednene Gewebe sind</w:t>
      </w:r>
    </w:p>
  </w:comment>
  <w:comment w:id="38" w:author="Hauser-Hankeln, Anja" w:date="2025-07-04T16:10:00Z" w:initials="HHA">
    <w:p w14:paraId="328468F7" w14:textId="77777777" w:rsidR="0087553E" w:rsidRDefault="0087553E" w:rsidP="0087553E">
      <w:r>
        <w:rPr>
          <w:rStyle w:val="Kommentarzeichen"/>
        </w:rPr>
        <w:annotationRef/>
      </w:r>
      <w:r>
        <w:rPr>
          <w:sz w:val="20"/>
          <w:szCs w:val="20"/>
        </w:rPr>
        <w:t>of ?</w:t>
      </w:r>
    </w:p>
  </w:comment>
  <w:comment w:id="39" w:author="Hauser-Hankeln, Anja" w:date="2025-07-04T16:11:00Z" w:initials="HHA">
    <w:p w14:paraId="1CBB9769" w14:textId="77777777" w:rsidR="0087553E" w:rsidRDefault="0087553E" w:rsidP="0087553E">
      <w:r>
        <w:rPr>
          <w:rStyle w:val="Kommentarzeichen"/>
        </w:rPr>
        <w:annotationRef/>
      </w:r>
      <w:r>
        <w:rPr>
          <w:sz w:val="20"/>
          <w:szCs w:val="20"/>
        </w:rPr>
        <w:t>vielleicht könnte man hier nich etwas über  die Bedeutung von 3D Analysen sagen, insbesondere bei seltenen Zellen?</w:t>
      </w:r>
    </w:p>
  </w:comment>
  <w:comment w:id="40" w:author="Kroh, Sandy" w:date="2025-07-10T16:09:00Z" w:initials="SK">
    <w:p w14:paraId="53988477" w14:textId="77777777" w:rsidR="00262130" w:rsidRDefault="00262130" w:rsidP="00262130">
      <w:pPr>
        <w:pStyle w:val="Kommentartext"/>
      </w:pPr>
      <w:r>
        <w:rPr>
          <w:rStyle w:val="Kommentarzeichen"/>
        </w:rPr>
        <w:annotationRef/>
      </w:r>
      <w:r>
        <w:t>@Artür, do you think I should go more into detail here? I have a github repo with all the visualizations and analysis that I want to make public. What would you sugg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C85082" w15:done="1"/>
  <w15:commentEx w15:paraId="383D01D9" w15:paraIdParent="46C85082" w15:done="1"/>
  <w15:commentEx w15:paraId="2D567E6B" w15:done="1"/>
  <w15:commentEx w15:paraId="497D9645" w15:done="1"/>
  <w15:commentEx w15:paraId="2A724CEB" w15:done="1"/>
  <w15:commentEx w15:paraId="664F7B35" w15:done="1"/>
  <w15:commentEx w15:paraId="4567E434" w15:done="1"/>
  <w15:commentEx w15:paraId="3E7FE9E7" w15:done="1"/>
  <w15:commentEx w15:paraId="0A4D4A62" w15:paraIdParent="3E7FE9E7" w15:done="1"/>
  <w15:commentEx w15:paraId="25504A6C" w15:done="1"/>
  <w15:commentEx w15:paraId="07D672A7" w15:paraIdParent="25504A6C" w15:done="1"/>
  <w15:commentEx w15:paraId="6BDEBC31" w15:done="1"/>
  <w15:commentEx w15:paraId="1AED1D5B" w15:paraIdParent="6BDEBC31" w15:done="1"/>
  <w15:commentEx w15:paraId="6D25B5A9" w15:done="1"/>
  <w15:commentEx w15:paraId="58935062" w15:paraIdParent="6D25B5A9" w15:done="1"/>
  <w15:commentEx w15:paraId="158C6287" w15:done="1"/>
  <w15:commentEx w15:paraId="7467B3A4" w15:paraIdParent="158C6287" w15:done="1"/>
  <w15:commentEx w15:paraId="3A127467" w15:done="1"/>
  <w15:commentEx w15:paraId="3147D57C" w15:done="0"/>
  <w15:commentEx w15:paraId="6348E8C7" w15:done="1"/>
  <w15:commentEx w15:paraId="2195F0B0" w15:done="1"/>
  <w15:commentEx w15:paraId="482033BC" w15:done="1"/>
  <w15:commentEx w15:paraId="03707417" w15:paraIdParent="482033BC" w15:done="1"/>
  <w15:commentEx w15:paraId="12424799" w15:done="1"/>
  <w15:commentEx w15:paraId="6985AE80" w15:done="0"/>
  <w15:commentEx w15:paraId="06D74750" w15:paraIdParent="6985AE80" w15:done="0"/>
  <w15:commentEx w15:paraId="553FC1CD" w15:done="1"/>
  <w15:commentEx w15:paraId="42E75E6B" w15:done="1"/>
  <w15:commentEx w15:paraId="411E0A82" w15:done="1"/>
  <w15:commentEx w15:paraId="3885FCB0" w15:done="1"/>
  <w15:commentEx w15:paraId="6CEDD123" w15:done="1"/>
  <w15:commentEx w15:paraId="03683998" w15:done="1"/>
  <w15:commentEx w15:paraId="25C03748" w15:done="0"/>
  <w15:commentEx w15:paraId="3C0F6172" w15:paraIdParent="25C03748" w15:done="0"/>
  <w15:commentEx w15:paraId="61FDBE3C" w15:done="1"/>
  <w15:commentEx w15:paraId="53F8BA7A" w15:done="1"/>
  <w15:commentEx w15:paraId="328468F7" w15:done="1"/>
  <w15:commentEx w15:paraId="1CBB9769" w15:done="1"/>
  <w15:commentEx w15:paraId="539884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3CE317" w16cex:dateUtc="2025-06-25T08:46:00Z"/>
  <w16cex:commentExtensible w16cex:durableId="035AB05C" w16cex:dateUtc="2025-06-27T12:18:00Z"/>
  <w16cex:commentExtensible w16cex:durableId="663DD4A0" w16cex:dateUtc="2025-07-09T17:16:00Z"/>
  <w16cex:commentExtensible w16cex:durableId="666EFC6C" w16cex:dateUtc="2025-07-09T13:37:00Z"/>
  <w16cex:commentExtensible w16cex:durableId="4E389DE6" w16cex:dateUtc="2025-06-16T08:58:00Z"/>
  <w16cex:commentExtensible w16cex:durableId="0C4573D2" w16cex:dateUtc="2025-06-17T12:35:00Z"/>
  <w16cex:commentExtensible w16cex:durableId="6F741444" w16cex:dateUtc="2025-07-01T18:43:00Z">
    <w16cex:extLst>
      <w16:ext w16:uri="{CE6994B0-6A32-4C9F-8C6B-6E91EDA988CE}">
        <cr:reactions xmlns:cr="http://schemas.microsoft.com/office/comments/2020/reactions">
          <cr:reaction reactionType="1">
            <cr:reactionInfo dateUtc="2025-07-09T10:11:23Z">
              <cr:user userId="S::sandy.kroh@charite.de::c1ce1c71-109c-4342-b7fc-693b91862882" userProvider="AD" userName="Kroh, Sandy"/>
            </cr:reactionInfo>
          </cr:reaction>
        </cr:reactions>
      </w16:ext>
    </w16cex:extLst>
  </w16cex:commentExtensible>
  <w16cex:commentExtensible w16cex:durableId="6F0FC790" w16cex:dateUtc="2025-06-25T10:24:00Z"/>
  <w16cex:commentExtensible w16cex:durableId="7D6618E6" w16cex:dateUtc="2025-06-27T12:18:00Z"/>
  <w16cex:commentExtensible w16cex:durableId="0D6018CB" w16cex:dateUtc="2025-06-25T10:30:00Z"/>
  <w16cex:commentExtensible w16cex:durableId="789F2A0E" w16cex:dateUtc="2025-06-27T13:20:00Z"/>
  <w16cex:commentExtensible w16cex:durableId="2F17F86F" w16cex:dateUtc="2025-07-01T18:45:00Z"/>
  <w16cex:commentExtensible w16cex:durableId="4D62E0E1" w16cex:dateUtc="2025-07-09T14:29:00Z"/>
  <w16cex:commentExtensible w16cex:durableId="1201FC07" w16cex:dateUtc="2025-06-26T05:12:00Z"/>
  <w16cex:commentExtensible w16cex:durableId="69127B08" w16cex:dateUtc="2025-06-27T08:49:00Z"/>
  <w16cex:commentExtensible w16cex:durableId="446ED63E" w16cex:dateUtc="2025-07-04T13:31:00Z"/>
  <w16cex:commentExtensible w16cex:durableId="4509C792" w16cex:dateUtc="2025-07-09T11:59:00Z"/>
  <w16cex:commentExtensible w16cex:durableId="42FFEBAC" w16cex:dateUtc="2025-07-04T13:33:00Z"/>
  <w16cex:commentExtensible w16cex:durableId="0B22510E" w16cex:dateUtc="2025-07-04T13:33:00Z"/>
  <w16cex:commentExtensible w16cex:durableId="300DEA4A" w16cex:dateUtc="2025-07-04T13:34:00Z"/>
  <w16cex:commentExtensible w16cex:durableId="095F5B04" w16cex:dateUtc="2025-06-26T05:14:00Z"/>
  <w16cex:commentExtensible w16cex:durableId="2D7F68E9" w16cex:dateUtc="2025-05-30T11:37:00Z"/>
  <w16cex:commentExtensible w16cex:durableId="265F6402" w16cex:dateUtc="2025-06-26T05:15:00Z"/>
  <w16cex:commentExtensible w16cex:durableId="75AFD4D5" w16cex:dateUtc="2025-07-04T13:38:00Z"/>
  <w16cex:commentExtensible w16cex:durableId="7DF35006" w16cex:dateUtc="2025-07-04T13:39:00Z"/>
  <w16cex:commentExtensible w16cex:durableId="11C81D9C" w16cex:dateUtc="2025-07-09T12:22:00Z"/>
  <w16cex:commentExtensible w16cex:durableId="30F98559" w16cex:dateUtc="2025-06-26T05:18:00Z"/>
  <w16cex:commentExtensible w16cex:durableId="118B73E4" w16cex:dateUtc="2025-06-16T08:08:00Z"/>
  <w16cex:commentExtensible w16cex:durableId="1F412BD9" w16cex:dateUtc="2025-06-16T09:10:00Z"/>
  <w16cex:commentExtensible w16cex:durableId="2BEAD0E3" w16cex:dateUtc="2025-06-16T09:10:00Z"/>
  <w16cex:commentExtensible w16cex:durableId="06771CBE" w16cex:dateUtc="2025-06-18T09:06:00Z"/>
  <w16cex:commentExtensible w16cex:durableId="0CB7BBD6" w16cex:dateUtc="2025-06-16T07:45:00Z"/>
  <w16cex:commentExtensible w16cex:durableId="43DA2209" w16cex:dateUtc="2025-07-04T14:09:00Z"/>
  <w16cex:commentExtensible w16cex:durableId="109CB477" w16cex:dateUtc="2025-07-09T17:33:00Z"/>
  <w16cex:commentExtensible w16cex:durableId="59BBAB90" w16cex:dateUtc="2025-06-17T08:53:00Z"/>
  <w16cex:commentExtensible w16cex:durableId="1D578E82" w16cex:dateUtc="2025-07-04T14:13:00Z"/>
  <w16cex:commentExtensible w16cex:durableId="6C8B540A" w16cex:dateUtc="2025-07-04T14:10:00Z"/>
  <w16cex:commentExtensible w16cex:durableId="41CD9442" w16cex:dateUtc="2025-07-04T14:11:00Z"/>
  <w16cex:commentExtensible w16cex:durableId="1C224567" w16cex:dateUtc="2025-07-10T14: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C85082" w16cid:durableId="7E3CE317"/>
  <w16cid:commentId w16cid:paraId="383D01D9" w16cid:durableId="035AB05C"/>
  <w16cid:commentId w16cid:paraId="2D567E6B" w16cid:durableId="663DD4A0"/>
  <w16cid:commentId w16cid:paraId="497D9645" w16cid:durableId="666EFC6C"/>
  <w16cid:commentId w16cid:paraId="2A724CEB" w16cid:durableId="4E389DE6"/>
  <w16cid:commentId w16cid:paraId="664F7B35" w16cid:durableId="0C4573D2"/>
  <w16cid:commentId w16cid:paraId="4567E434" w16cid:durableId="6F741444"/>
  <w16cid:commentId w16cid:paraId="3E7FE9E7" w16cid:durableId="6F0FC790"/>
  <w16cid:commentId w16cid:paraId="0A4D4A62" w16cid:durableId="7D6618E6"/>
  <w16cid:commentId w16cid:paraId="25504A6C" w16cid:durableId="0D6018CB"/>
  <w16cid:commentId w16cid:paraId="07D672A7" w16cid:durableId="789F2A0E"/>
  <w16cid:commentId w16cid:paraId="6BDEBC31" w16cid:durableId="2F17F86F"/>
  <w16cid:commentId w16cid:paraId="1AED1D5B" w16cid:durableId="4D62E0E1"/>
  <w16cid:commentId w16cid:paraId="6D25B5A9" w16cid:durableId="1201FC07"/>
  <w16cid:commentId w16cid:paraId="58935062" w16cid:durableId="69127B08"/>
  <w16cid:commentId w16cid:paraId="158C6287" w16cid:durableId="446ED63E"/>
  <w16cid:commentId w16cid:paraId="7467B3A4" w16cid:durableId="4509C792"/>
  <w16cid:commentId w16cid:paraId="3A127467" w16cid:durableId="42FFEBAC"/>
  <w16cid:commentId w16cid:paraId="3147D57C" w16cid:durableId="0B22510E"/>
  <w16cid:commentId w16cid:paraId="6348E8C7" w16cid:durableId="300DEA4A"/>
  <w16cid:commentId w16cid:paraId="2195F0B0" w16cid:durableId="095F5B04"/>
  <w16cid:commentId w16cid:paraId="482033BC" w16cid:durableId="2D7F68E9"/>
  <w16cid:commentId w16cid:paraId="03707417" w16cid:durableId="265F6402"/>
  <w16cid:commentId w16cid:paraId="12424799" w16cid:durableId="75AFD4D5"/>
  <w16cid:commentId w16cid:paraId="6985AE80" w16cid:durableId="7DF35006"/>
  <w16cid:commentId w16cid:paraId="06D74750" w16cid:durableId="11C81D9C"/>
  <w16cid:commentId w16cid:paraId="553FC1CD" w16cid:durableId="30F98559"/>
  <w16cid:commentId w16cid:paraId="42E75E6B" w16cid:durableId="118B73E4"/>
  <w16cid:commentId w16cid:paraId="411E0A82" w16cid:durableId="1F412BD9"/>
  <w16cid:commentId w16cid:paraId="3885FCB0" w16cid:durableId="2BEAD0E3"/>
  <w16cid:commentId w16cid:paraId="6CEDD123" w16cid:durableId="06771CBE"/>
  <w16cid:commentId w16cid:paraId="03683998" w16cid:durableId="0CB7BBD6"/>
  <w16cid:commentId w16cid:paraId="25C03748" w16cid:durableId="43DA2209"/>
  <w16cid:commentId w16cid:paraId="3C0F6172" w16cid:durableId="109CB477"/>
  <w16cid:commentId w16cid:paraId="61FDBE3C" w16cid:durableId="59BBAB90"/>
  <w16cid:commentId w16cid:paraId="53F8BA7A" w16cid:durableId="1D578E82"/>
  <w16cid:commentId w16cid:paraId="328468F7" w16cid:durableId="6C8B540A"/>
  <w16cid:commentId w16cid:paraId="1CBB9769" w16cid:durableId="41CD9442"/>
  <w16cid:commentId w16cid:paraId="53988477" w16cid:durableId="1C2245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88E38C" w14:textId="77777777" w:rsidR="002177EC" w:rsidRDefault="002177EC" w:rsidP="00E521BA">
      <w:pPr>
        <w:spacing w:after="0" w:line="240" w:lineRule="auto"/>
      </w:pPr>
      <w:r>
        <w:separator/>
      </w:r>
    </w:p>
  </w:endnote>
  <w:endnote w:type="continuationSeparator" w:id="0">
    <w:p w14:paraId="24EBAADF" w14:textId="77777777" w:rsidR="002177EC" w:rsidRDefault="002177EC" w:rsidP="00E521BA">
      <w:pPr>
        <w:spacing w:after="0" w:line="240" w:lineRule="auto"/>
      </w:pPr>
      <w:r>
        <w:continuationSeparator/>
      </w:r>
    </w:p>
  </w:endnote>
  <w:endnote w:type="continuationNotice" w:id="1">
    <w:p w14:paraId="2811D135" w14:textId="77777777" w:rsidR="002177EC" w:rsidRDefault="002177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971537" w14:textId="77777777" w:rsidR="002177EC" w:rsidRDefault="002177EC" w:rsidP="00E521BA">
      <w:pPr>
        <w:spacing w:after="0" w:line="240" w:lineRule="auto"/>
      </w:pPr>
      <w:r>
        <w:separator/>
      </w:r>
    </w:p>
  </w:footnote>
  <w:footnote w:type="continuationSeparator" w:id="0">
    <w:p w14:paraId="3670B325" w14:textId="77777777" w:rsidR="002177EC" w:rsidRDefault="002177EC" w:rsidP="00E521BA">
      <w:pPr>
        <w:spacing w:after="0" w:line="240" w:lineRule="auto"/>
      </w:pPr>
      <w:r>
        <w:continuationSeparator/>
      </w:r>
    </w:p>
  </w:footnote>
  <w:footnote w:type="continuationNotice" w:id="1">
    <w:p w14:paraId="2BFD511B" w14:textId="77777777" w:rsidR="002177EC" w:rsidRDefault="002177E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45C12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F3A28F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5B6EBD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71E4A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91CE90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412595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62C600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21EB0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7C2A9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8D0320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71F0D4F"/>
    <w:multiLevelType w:val="hybridMultilevel"/>
    <w:tmpl w:val="F98ABD94"/>
    <w:lvl w:ilvl="0" w:tplc="DCD0C008">
      <w:start w:val="12"/>
      <w:numFmt w:val="bullet"/>
      <w:lvlText w:val="-"/>
      <w:lvlJc w:val="left"/>
      <w:pPr>
        <w:ind w:left="720" w:hanging="360"/>
      </w:pPr>
      <w:rPr>
        <w:rFonts w:ascii="Segoe UI" w:eastAsiaTheme="minorHAnsi" w:hAnsi="Segoe UI" w:cs="Segoe U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12B01D1"/>
    <w:multiLevelType w:val="hybridMultilevel"/>
    <w:tmpl w:val="CD0613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14"/>
  </w:num>
  <w:num w:numId="2" w16cid:durableId="1250457462">
    <w:abstractNumId w:val="13"/>
  </w:num>
  <w:num w:numId="3" w16cid:durableId="1374189114">
    <w:abstractNumId w:val="10"/>
  </w:num>
  <w:num w:numId="4" w16cid:durableId="496580295">
    <w:abstractNumId w:val="12"/>
  </w:num>
  <w:num w:numId="5" w16cid:durableId="1335574938">
    <w:abstractNumId w:val="11"/>
  </w:num>
  <w:num w:numId="6" w16cid:durableId="1744792850">
    <w:abstractNumId w:val="0"/>
  </w:num>
  <w:num w:numId="7" w16cid:durableId="311060130">
    <w:abstractNumId w:val="1"/>
  </w:num>
  <w:num w:numId="8" w16cid:durableId="1408574651">
    <w:abstractNumId w:val="2"/>
  </w:num>
  <w:num w:numId="9" w16cid:durableId="707100279">
    <w:abstractNumId w:val="3"/>
  </w:num>
  <w:num w:numId="10" w16cid:durableId="1291128431">
    <w:abstractNumId w:val="4"/>
  </w:num>
  <w:num w:numId="11" w16cid:durableId="721486702">
    <w:abstractNumId w:val="5"/>
  </w:num>
  <w:num w:numId="12" w16cid:durableId="18314209">
    <w:abstractNumId w:val="6"/>
  </w:num>
  <w:num w:numId="13" w16cid:durableId="2140561175">
    <w:abstractNumId w:val="7"/>
  </w:num>
  <w:num w:numId="14" w16cid:durableId="35549631">
    <w:abstractNumId w:val="8"/>
  </w:num>
  <w:num w:numId="15" w16cid:durableId="17413216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user-Hankeln, Anja">
    <w15:presenceInfo w15:providerId="AD" w15:userId="S::anja.hauser-hankeln@charite.de::b7ae3953-c05a-4d69-a86f-a52aac2d0feb"/>
  </w15:person>
  <w15:person w15:author="Kroh, Sandy">
    <w15:presenceInfo w15:providerId="AD" w15:userId="S::sandy.kroh@charite.de::c1ce1c71-109c-4342-b7fc-693b918628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11"/>
    <w:rsid w:val="000100C5"/>
    <w:rsid w:val="00011087"/>
    <w:rsid w:val="000116F2"/>
    <w:rsid w:val="00013E03"/>
    <w:rsid w:val="00013FA6"/>
    <w:rsid w:val="000145D7"/>
    <w:rsid w:val="00014BAB"/>
    <w:rsid w:val="00014C63"/>
    <w:rsid w:val="00016E71"/>
    <w:rsid w:val="0001755E"/>
    <w:rsid w:val="000176EA"/>
    <w:rsid w:val="0002081D"/>
    <w:rsid w:val="0002146A"/>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327E"/>
    <w:rsid w:val="000544B2"/>
    <w:rsid w:val="00054ABC"/>
    <w:rsid w:val="00054C4C"/>
    <w:rsid w:val="000551EC"/>
    <w:rsid w:val="000568F7"/>
    <w:rsid w:val="00056B30"/>
    <w:rsid w:val="00056F9A"/>
    <w:rsid w:val="000606FE"/>
    <w:rsid w:val="00060A1C"/>
    <w:rsid w:val="00063819"/>
    <w:rsid w:val="00063DC7"/>
    <w:rsid w:val="000646D0"/>
    <w:rsid w:val="00065B3E"/>
    <w:rsid w:val="00066945"/>
    <w:rsid w:val="00066FCE"/>
    <w:rsid w:val="00070C34"/>
    <w:rsid w:val="0007122A"/>
    <w:rsid w:val="00071E37"/>
    <w:rsid w:val="00072052"/>
    <w:rsid w:val="00072A7F"/>
    <w:rsid w:val="00073B62"/>
    <w:rsid w:val="000743CC"/>
    <w:rsid w:val="00074E7A"/>
    <w:rsid w:val="00075213"/>
    <w:rsid w:val="00080E6A"/>
    <w:rsid w:val="00082DF8"/>
    <w:rsid w:val="00084544"/>
    <w:rsid w:val="00084AFE"/>
    <w:rsid w:val="000856AB"/>
    <w:rsid w:val="00085C4A"/>
    <w:rsid w:val="000877AA"/>
    <w:rsid w:val="00090350"/>
    <w:rsid w:val="0009085F"/>
    <w:rsid w:val="00090B38"/>
    <w:rsid w:val="000924B1"/>
    <w:rsid w:val="00092E3A"/>
    <w:rsid w:val="0009410D"/>
    <w:rsid w:val="00094708"/>
    <w:rsid w:val="00096604"/>
    <w:rsid w:val="000968BF"/>
    <w:rsid w:val="00096AC6"/>
    <w:rsid w:val="00097B0B"/>
    <w:rsid w:val="000A01B7"/>
    <w:rsid w:val="000A0F9B"/>
    <w:rsid w:val="000A1139"/>
    <w:rsid w:val="000A1601"/>
    <w:rsid w:val="000A1DC2"/>
    <w:rsid w:val="000A375E"/>
    <w:rsid w:val="000A46BE"/>
    <w:rsid w:val="000A66F3"/>
    <w:rsid w:val="000A7B82"/>
    <w:rsid w:val="000B07A6"/>
    <w:rsid w:val="000B0BB6"/>
    <w:rsid w:val="000B0C9F"/>
    <w:rsid w:val="000B1925"/>
    <w:rsid w:val="000B1B11"/>
    <w:rsid w:val="000B1F98"/>
    <w:rsid w:val="000B25ED"/>
    <w:rsid w:val="000B295F"/>
    <w:rsid w:val="000B55DD"/>
    <w:rsid w:val="000B75DE"/>
    <w:rsid w:val="000B7608"/>
    <w:rsid w:val="000C0A60"/>
    <w:rsid w:val="000C0F19"/>
    <w:rsid w:val="000C153A"/>
    <w:rsid w:val="000C1AB7"/>
    <w:rsid w:val="000C1CF5"/>
    <w:rsid w:val="000C23E6"/>
    <w:rsid w:val="000C3203"/>
    <w:rsid w:val="000C3F82"/>
    <w:rsid w:val="000C42F2"/>
    <w:rsid w:val="000C607E"/>
    <w:rsid w:val="000C75AB"/>
    <w:rsid w:val="000D1E59"/>
    <w:rsid w:val="000D5929"/>
    <w:rsid w:val="000D5FE4"/>
    <w:rsid w:val="000D7207"/>
    <w:rsid w:val="000E0241"/>
    <w:rsid w:val="000E0DEF"/>
    <w:rsid w:val="000E1A38"/>
    <w:rsid w:val="000E2FEF"/>
    <w:rsid w:val="000E305E"/>
    <w:rsid w:val="000E328C"/>
    <w:rsid w:val="000E7D95"/>
    <w:rsid w:val="000F1494"/>
    <w:rsid w:val="000F288D"/>
    <w:rsid w:val="000F383D"/>
    <w:rsid w:val="000F551E"/>
    <w:rsid w:val="000F7567"/>
    <w:rsid w:val="00100CB3"/>
    <w:rsid w:val="00101079"/>
    <w:rsid w:val="00102483"/>
    <w:rsid w:val="001025AE"/>
    <w:rsid w:val="00103723"/>
    <w:rsid w:val="00103A4A"/>
    <w:rsid w:val="0010493D"/>
    <w:rsid w:val="00105AB7"/>
    <w:rsid w:val="0010789D"/>
    <w:rsid w:val="001107E6"/>
    <w:rsid w:val="00111F71"/>
    <w:rsid w:val="0011350A"/>
    <w:rsid w:val="00113D4F"/>
    <w:rsid w:val="0011455F"/>
    <w:rsid w:val="00116C6E"/>
    <w:rsid w:val="00117765"/>
    <w:rsid w:val="00117773"/>
    <w:rsid w:val="001179CC"/>
    <w:rsid w:val="00117E05"/>
    <w:rsid w:val="00117F59"/>
    <w:rsid w:val="001206DA"/>
    <w:rsid w:val="00123273"/>
    <w:rsid w:val="0012488D"/>
    <w:rsid w:val="0012723B"/>
    <w:rsid w:val="00127259"/>
    <w:rsid w:val="001274E1"/>
    <w:rsid w:val="00127808"/>
    <w:rsid w:val="00130BA6"/>
    <w:rsid w:val="001310BD"/>
    <w:rsid w:val="00132903"/>
    <w:rsid w:val="00132C4E"/>
    <w:rsid w:val="00132FD1"/>
    <w:rsid w:val="00134066"/>
    <w:rsid w:val="001360DE"/>
    <w:rsid w:val="001415B7"/>
    <w:rsid w:val="001423DE"/>
    <w:rsid w:val="00143801"/>
    <w:rsid w:val="00143985"/>
    <w:rsid w:val="00143CFC"/>
    <w:rsid w:val="00144C86"/>
    <w:rsid w:val="00144C9B"/>
    <w:rsid w:val="00145AA3"/>
    <w:rsid w:val="00145F2F"/>
    <w:rsid w:val="00147063"/>
    <w:rsid w:val="00147B28"/>
    <w:rsid w:val="00150298"/>
    <w:rsid w:val="001520A2"/>
    <w:rsid w:val="00152B6E"/>
    <w:rsid w:val="001536E5"/>
    <w:rsid w:val="00154304"/>
    <w:rsid w:val="00154630"/>
    <w:rsid w:val="001546B4"/>
    <w:rsid w:val="00155413"/>
    <w:rsid w:val="00155C1B"/>
    <w:rsid w:val="00157756"/>
    <w:rsid w:val="001578E8"/>
    <w:rsid w:val="00160A9D"/>
    <w:rsid w:val="00160AE2"/>
    <w:rsid w:val="00162BED"/>
    <w:rsid w:val="00163A9E"/>
    <w:rsid w:val="00163C50"/>
    <w:rsid w:val="001650BD"/>
    <w:rsid w:val="00167325"/>
    <w:rsid w:val="00170115"/>
    <w:rsid w:val="00170921"/>
    <w:rsid w:val="00171ACD"/>
    <w:rsid w:val="001738B5"/>
    <w:rsid w:val="00173D77"/>
    <w:rsid w:val="001747A7"/>
    <w:rsid w:val="0017580C"/>
    <w:rsid w:val="00176041"/>
    <w:rsid w:val="00180A86"/>
    <w:rsid w:val="0018188C"/>
    <w:rsid w:val="00182B5A"/>
    <w:rsid w:val="001839FB"/>
    <w:rsid w:val="001847C2"/>
    <w:rsid w:val="00184C3F"/>
    <w:rsid w:val="001864E0"/>
    <w:rsid w:val="00186A6E"/>
    <w:rsid w:val="00186BE0"/>
    <w:rsid w:val="00186DF9"/>
    <w:rsid w:val="00187162"/>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0D8"/>
    <w:rsid w:val="001B1FD3"/>
    <w:rsid w:val="001B312D"/>
    <w:rsid w:val="001B3831"/>
    <w:rsid w:val="001B44BA"/>
    <w:rsid w:val="001B490A"/>
    <w:rsid w:val="001B5DC9"/>
    <w:rsid w:val="001B5F15"/>
    <w:rsid w:val="001B6A7F"/>
    <w:rsid w:val="001B7282"/>
    <w:rsid w:val="001B7815"/>
    <w:rsid w:val="001C1180"/>
    <w:rsid w:val="001C1C8F"/>
    <w:rsid w:val="001C295B"/>
    <w:rsid w:val="001C2FCD"/>
    <w:rsid w:val="001C568C"/>
    <w:rsid w:val="001C6F05"/>
    <w:rsid w:val="001C7528"/>
    <w:rsid w:val="001C76AC"/>
    <w:rsid w:val="001C7A4B"/>
    <w:rsid w:val="001D4585"/>
    <w:rsid w:val="001D49AF"/>
    <w:rsid w:val="001D4A17"/>
    <w:rsid w:val="001D4D8C"/>
    <w:rsid w:val="001D510D"/>
    <w:rsid w:val="001D63FE"/>
    <w:rsid w:val="001D79BC"/>
    <w:rsid w:val="001E00A2"/>
    <w:rsid w:val="001E0AAB"/>
    <w:rsid w:val="001E0EAF"/>
    <w:rsid w:val="001E14F7"/>
    <w:rsid w:val="001E1A80"/>
    <w:rsid w:val="001E1AEC"/>
    <w:rsid w:val="001E1D3B"/>
    <w:rsid w:val="001E2540"/>
    <w:rsid w:val="001E5432"/>
    <w:rsid w:val="001E5E82"/>
    <w:rsid w:val="001F09FE"/>
    <w:rsid w:val="001F20F7"/>
    <w:rsid w:val="001F3046"/>
    <w:rsid w:val="001F475B"/>
    <w:rsid w:val="001F4DD4"/>
    <w:rsid w:val="001F5330"/>
    <w:rsid w:val="001F5A05"/>
    <w:rsid w:val="001F5E58"/>
    <w:rsid w:val="00203EBA"/>
    <w:rsid w:val="00204710"/>
    <w:rsid w:val="00204EB8"/>
    <w:rsid w:val="0020610C"/>
    <w:rsid w:val="00211553"/>
    <w:rsid w:val="00211933"/>
    <w:rsid w:val="00211A92"/>
    <w:rsid w:val="00211FAC"/>
    <w:rsid w:val="00212CC6"/>
    <w:rsid w:val="00213E5B"/>
    <w:rsid w:val="0021422C"/>
    <w:rsid w:val="00214942"/>
    <w:rsid w:val="00216782"/>
    <w:rsid w:val="002177EC"/>
    <w:rsid w:val="002178DE"/>
    <w:rsid w:val="002178E3"/>
    <w:rsid w:val="00217A1C"/>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37263"/>
    <w:rsid w:val="002404A6"/>
    <w:rsid w:val="00241B96"/>
    <w:rsid w:val="002420F9"/>
    <w:rsid w:val="0024337A"/>
    <w:rsid w:val="00244C6D"/>
    <w:rsid w:val="00245FE6"/>
    <w:rsid w:val="00246581"/>
    <w:rsid w:val="00251022"/>
    <w:rsid w:val="0025172C"/>
    <w:rsid w:val="00251EBE"/>
    <w:rsid w:val="002520CB"/>
    <w:rsid w:val="0025241E"/>
    <w:rsid w:val="00252C0B"/>
    <w:rsid w:val="00253664"/>
    <w:rsid w:val="00254C0A"/>
    <w:rsid w:val="00255836"/>
    <w:rsid w:val="00255D19"/>
    <w:rsid w:val="00257B1B"/>
    <w:rsid w:val="00257E52"/>
    <w:rsid w:val="002616AD"/>
    <w:rsid w:val="00262130"/>
    <w:rsid w:val="00262BCD"/>
    <w:rsid w:val="00262CB2"/>
    <w:rsid w:val="00263B01"/>
    <w:rsid w:val="00264CC3"/>
    <w:rsid w:val="0026668D"/>
    <w:rsid w:val="00270B12"/>
    <w:rsid w:val="00274A75"/>
    <w:rsid w:val="00274CEA"/>
    <w:rsid w:val="002757C4"/>
    <w:rsid w:val="002768A6"/>
    <w:rsid w:val="00276FB5"/>
    <w:rsid w:val="002826C2"/>
    <w:rsid w:val="00283726"/>
    <w:rsid w:val="00283AC0"/>
    <w:rsid w:val="002842FB"/>
    <w:rsid w:val="00285754"/>
    <w:rsid w:val="002858A0"/>
    <w:rsid w:val="002872E9"/>
    <w:rsid w:val="002904CB"/>
    <w:rsid w:val="002923D9"/>
    <w:rsid w:val="00292F49"/>
    <w:rsid w:val="00293051"/>
    <w:rsid w:val="002931F9"/>
    <w:rsid w:val="0029373F"/>
    <w:rsid w:val="0029525A"/>
    <w:rsid w:val="002954A8"/>
    <w:rsid w:val="00295B84"/>
    <w:rsid w:val="002969CD"/>
    <w:rsid w:val="00297AD1"/>
    <w:rsid w:val="00297CA5"/>
    <w:rsid w:val="002A0D41"/>
    <w:rsid w:val="002A352B"/>
    <w:rsid w:val="002A5935"/>
    <w:rsid w:val="002A79E3"/>
    <w:rsid w:val="002B0801"/>
    <w:rsid w:val="002B33F9"/>
    <w:rsid w:val="002B4A75"/>
    <w:rsid w:val="002B58FE"/>
    <w:rsid w:val="002B5A1E"/>
    <w:rsid w:val="002B712E"/>
    <w:rsid w:val="002C142D"/>
    <w:rsid w:val="002C2BF0"/>
    <w:rsid w:val="002C3394"/>
    <w:rsid w:val="002C34FB"/>
    <w:rsid w:val="002C4D0C"/>
    <w:rsid w:val="002C641E"/>
    <w:rsid w:val="002C77C5"/>
    <w:rsid w:val="002D058A"/>
    <w:rsid w:val="002D0C2E"/>
    <w:rsid w:val="002D2FC9"/>
    <w:rsid w:val="002D40E7"/>
    <w:rsid w:val="002D5BA8"/>
    <w:rsid w:val="002D60FE"/>
    <w:rsid w:val="002D6430"/>
    <w:rsid w:val="002D7992"/>
    <w:rsid w:val="002D7EB8"/>
    <w:rsid w:val="002D7EEF"/>
    <w:rsid w:val="002E04E5"/>
    <w:rsid w:val="002E1E23"/>
    <w:rsid w:val="002E316E"/>
    <w:rsid w:val="002E351E"/>
    <w:rsid w:val="002E3BED"/>
    <w:rsid w:val="002E446D"/>
    <w:rsid w:val="002E50FE"/>
    <w:rsid w:val="002E5AD7"/>
    <w:rsid w:val="002E5D2D"/>
    <w:rsid w:val="002E6A02"/>
    <w:rsid w:val="002E6F21"/>
    <w:rsid w:val="002F0197"/>
    <w:rsid w:val="002F05DE"/>
    <w:rsid w:val="002F1638"/>
    <w:rsid w:val="002F4199"/>
    <w:rsid w:val="002F62F6"/>
    <w:rsid w:val="002F6366"/>
    <w:rsid w:val="0030150A"/>
    <w:rsid w:val="00301555"/>
    <w:rsid w:val="0030167C"/>
    <w:rsid w:val="00301883"/>
    <w:rsid w:val="00301A81"/>
    <w:rsid w:val="00301B17"/>
    <w:rsid w:val="00301B79"/>
    <w:rsid w:val="00301D6E"/>
    <w:rsid w:val="0030390C"/>
    <w:rsid w:val="00303F3B"/>
    <w:rsid w:val="003049BA"/>
    <w:rsid w:val="00306129"/>
    <w:rsid w:val="00306845"/>
    <w:rsid w:val="0030799D"/>
    <w:rsid w:val="00307DE0"/>
    <w:rsid w:val="00311C30"/>
    <w:rsid w:val="00312EA5"/>
    <w:rsid w:val="00313B0B"/>
    <w:rsid w:val="003144C0"/>
    <w:rsid w:val="003159A2"/>
    <w:rsid w:val="00320257"/>
    <w:rsid w:val="003226F7"/>
    <w:rsid w:val="003235F3"/>
    <w:rsid w:val="0032493D"/>
    <w:rsid w:val="00326483"/>
    <w:rsid w:val="003272B3"/>
    <w:rsid w:val="003304D9"/>
    <w:rsid w:val="003309DF"/>
    <w:rsid w:val="00331AFA"/>
    <w:rsid w:val="003330EA"/>
    <w:rsid w:val="00334720"/>
    <w:rsid w:val="003350BD"/>
    <w:rsid w:val="003372F0"/>
    <w:rsid w:val="003420FC"/>
    <w:rsid w:val="0034241C"/>
    <w:rsid w:val="0034254E"/>
    <w:rsid w:val="00342EBC"/>
    <w:rsid w:val="00343544"/>
    <w:rsid w:val="00347DB6"/>
    <w:rsid w:val="00350223"/>
    <w:rsid w:val="00350B38"/>
    <w:rsid w:val="00351C44"/>
    <w:rsid w:val="0035374C"/>
    <w:rsid w:val="00355127"/>
    <w:rsid w:val="0035778F"/>
    <w:rsid w:val="0036005C"/>
    <w:rsid w:val="00360659"/>
    <w:rsid w:val="00360F6E"/>
    <w:rsid w:val="0036111A"/>
    <w:rsid w:val="00362172"/>
    <w:rsid w:val="003626F3"/>
    <w:rsid w:val="0036367F"/>
    <w:rsid w:val="003642D1"/>
    <w:rsid w:val="00365257"/>
    <w:rsid w:val="003652A5"/>
    <w:rsid w:val="00365ED5"/>
    <w:rsid w:val="0036683C"/>
    <w:rsid w:val="003701D1"/>
    <w:rsid w:val="0037027D"/>
    <w:rsid w:val="00370AD3"/>
    <w:rsid w:val="00371784"/>
    <w:rsid w:val="0037189C"/>
    <w:rsid w:val="00372E24"/>
    <w:rsid w:val="00373F87"/>
    <w:rsid w:val="003751DA"/>
    <w:rsid w:val="00375EB9"/>
    <w:rsid w:val="0037650E"/>
    <w:rsid w:val="003772CB"/>
    <w:rsid w:val="00377E08"/>
    <w:rsid w:val="00380C17"/>
    <w:rsid w:val="003810BB"/>
    <w:rsid w:val="003815D7"/>
    <w:rsid w:val="00382159"/>
    <w:rsid w:val="0038269A"/>
    <w:rsid w:val="00383524"/>
    <w:rsid w:val="00383B1E"/>
    <w:rsid w:val="0038497A"/>
    <w:rsid w:val="00387449"/>
    <w:rsid w:val="00387A6A"/>
    <w:rsid w:val="003906D6"/>
    <w:rsid w:val="00390AD0"/>
    <w:rsid w:val="00393C42"/>
    <w:rsid w:val="00395063"/>
    <w:rsid w:val="00397CA2"/>
    <w:rsid w:val="003A0070"/>
    <w:rsid w:val="003A2B0B"/>
    <w:rsid w:val="003A54E2"/>
    <w:rsid w:val="003A5939"/>
    <w:rsid w:val="003A5B78"/>
    <w:rsid w:val="003A5D71"/>
    <w:rsid w:val="003A63A2"/>
    <w:rsid w:val="003A6F28"/>
    <w:rsid w:val="003B225B"/>
    <w:rsid w:val="003B28F2"/>
    <w:rsid w:val="003B30F2"/>
    <w:rsid w:val="003B365C"/>
    <w:rsid w:val="003B4C23"/>
    <w:rsid w:val="003B4D10"/>
    <w:rsid w:val="003B4EE9"/>
    <w:rsid w:val="003B5153"/>
    <w:rsid w:val="003B5758"/>
    <w:rsid w:val="003B7B5D"/>
    <w:rsid w:val="003C2227"/>
    <w:rsid w:val="003C28CF"/>
    <w:rsid w:val="003C53E0"/>
    <w:rsid w:val="003C7190"/>
    <w:rsid w:val="003D1E32"/>
    <w:rsid w:val="003D28E7"/>
    <w:rsid w:val="003D4C55"/>
    <w:rsid w:val="003D4E49"/>
    <w:rsid w:val="003D6F20"/>
    <w:rsid w:val="003D6F30"/>
    <w:rsid w:val="003D76BE"/>
    <w:rsid w:val="003E1F27"/>
    <w:rsid w:val="003E242D"/>
    <w:rsid w:val="003E2D82"/>
    <w:rsid w:val="003E35CC"/>
    <w:rsid w:val="003E3E38"/>
    <w:rsid w:val="003E47B6"/>
    <w:rsid w:val="003E76DB"/>
    <w:rsid w:val="003E78A7"/>
    <w:rsid w:val="003F0280"/>
    <w:rsid w:val="003F2D89"/>
    <w:rsid w:val="003F70F6"/>
    <w:rsid w:val="003F7323"/>
    <w:rsid w:val="00400217"/>
    <w:rsid w:val="004007F1"/>
    <w:rsid w:val="00401AFF"/>
    <w:rsid w:val="00403AB1"/>
    <w:rsid w:val="00403C2A"/>
    <w:rsid w:val="00405E39"/>
    <w:rsid w:val="00405EB4"/>
    <w:rsid w:val="00406B32"/>
    <w:rsid w:val="00410392"/>
    <w:rsid w:val="004110ED"/>
    <w:rsid w:val="00411588"/>
    <w:rsid w:val="00411C14"/>
    <w:rsid w:val="00412703"/>
    <w:rsid w:val="004133C9"/>
    <w:rsid w:val="00413781"/>
    <w:rsid w:val="004145D9"/>
    <w:rsid w:val="004167EE"/>
    <w:rsid w:val="00416E67"/>
    <w:rsid w:val="004212AA"/>
    <w:rsid w:val="004221D9"/>
    <w:rsid w:val="00422CAC"/>
    <w:rsid w:val="004246AE"/>
    <w:rsid w:val="00425FC9"/>
    <w:rsid w:val="004260DA"/>
    <w:rsid w:val="004267D6"/>
    <w:rsid w:val="0043178B"/>
    <w:rsid w:val="004319E1"/>
    <w:rsid w:val="0043204D"/>
    <w:rsid w:val="004321D9"/>
    <w:rsid w:val="00434277"/>
    <w:rsid w:val="00435156"/>
    <w:rsid w:val="00435DC7"/>
    <w:rsid w:val="00441E77"/>
    <w:rsid w:val="00443105"/>
    <w:rsid w:val="004454C4"/>
    <w:rsid w:val="00445589"/>
    <w:rsid w:val="00445B85"/>
    <w:rsid w:val="004475CC"/>
    <w:rsid w:val="00447D01"/>
    <w:rsid w:val="00451A22"/>
    <w:rsid w:val="00452B7B"/>
    <w:rsid w:val="0045386E"/>
    <w:rsid w:val="00455418"/>
    <w:rsid w:val="004554D5"/>
    <w:rsid w:val="00455C52"/>
    <w:rsid w:val="00456265"/>
    <w:rsid w:val="004579B2"/>
    <w:rsid w:val="00460804"/>
    <w:rsid w:val="00460836"/>
    <w:rsid w:val="00461C21"/>
    <w:rsid w:val="00463A75"/>
    <w:rsid w:val="004706BE"/>
    <w:rsid w:val="004733C4"/>
    <w:rsid w:val="00473922"/>
    <w:rsid w:val="00473AA6"/>
    <w:rsid w:val="00475A88"/>
    <w:rsid w:val="00476581"/>
    <w:rsid w:val="00476BEA"/>
    <w:rsid w:val="00477004"/>
    <w:rsid w:val="00477267"/>
    <w:rsid w:val="00480476"/>
    <w:rsid w:val="004807B2"/>
    <w:rsid w:val="004815D8"/>
    <w:rsid w:val="004817A9"/>
    <w:rsid w:val="00481931"/>
    <w:rsid w:val="004822D0"/>
    <w:rsid w:val="00482925"/>
    <w:rsid w:val="00482DA9"/>
    <w:rsid w:val="0048351D"/>
    <w:rsid w:val="004838FB"/>
    <w:rsid w:val="004843BC"/>
    <w:rsid w:val="004847C8"/>
    <w:rsid w:val="004847F4"/>
    <w:rsid w:val="0048509C"/>
    <w:rsid w:val="004852F1"/>
    <w:rsid w:val="00486603"/>
    <w:rsid w:val="00486F0A"/>
    <w:rsid w:val="00487400"/>
    <w:rsid w:val="004902C4"/>
    <w:rsid w:val="00491E9C"/>
    <w:rsid w:val="00496CF3"/>
    <w:rsid w:val="00497C24"/>
    <w:rsid w:val="004A161B"/>
    <w:rsid w:val="004A1758"/>
    <w:rsid w:val="004A3D94"/>
    <w:rsid w:val="004A406A"/>
    <w:rsid w:val="004A437D"/>
    <w:rsid w:val="004A46FE"/>
    <w:rsid w:val="004A6A6C"/>
    <w:rsid w:val="004A76D0"/>
    <w:rsid w:val="004A77E5"/>
    <w:rsid w:val="004A7887"/>
    <w:rsid w:val="004A7962"/>
    <w:rsid w:val="004A7EBC"/>
    <w:rsid w:val="004B0AA5"/>
    <w:rsid w:val="004B0CAE"/>
    <w:rsid w:val="004B0D66"/>
    <w:rsid w:val="004B1050"/>
    <w:rsid w:val="004B1669"/>
    <w:rsid w:val="004B297A"/>
    <w:rsid w:val="004B2D94"/>
    <w:rsid w:val="004B2F30"/>
    <w:rsid w:val="004B328F"/>
    <w:rsid w:val="004B383D"/>
    <w:rsid w:val="004B5D27"/>
    <w:rsid w:val="004B5ED0"/>
    <w:rsid w:val="004B60CD"/>
    <w:rsid w:val="004B683B"/>
    <w:rsid w:val="004B71B7"/>
    <w:rsid w:val="004B7BCD"/>
    <w:rsid w:val="004C0C5F"/>
    <w:rsid w:val="004C0E25"/>
    <w:rsid w:val="004C0ED4"/>
    <w:rsid w:val="004C10B0"/>
    <w:rsid w:val="004C10D5"/>
    <w:rsid w:val="004C137A"/>
    <w:rsid w:val="004C1BEA"/>
    <w:rsid w:val="004C1D24"/>
    <w:rsid w:val="004C42AC"/>
    <w:rsid w:val="004C498C"/>
    <w:rsid w:val="004C5730"/>
    <w:rsid w:val="004C6F34"/>
    <w:rsid w:val="004C7FBF"/>
    <w:rsid w:val="004D1229"/>
    <w:rsid w:val="004D1BAC"/>
    <w:rsid w:val="004D2693"/>
    <w:rsid w:val="004D4A3D"/>
    <w:rsid w:val="004D52A0"/>
    <w:rsid w:val="004D69C5"/>
    <w:rsid w:val="004E3CA2"/>
    <w:rsid w:val="004E430F"/>
    <w:rsid w:val="004E4974"/>
    <w:rsid w:val="004E4C04"/>
    <w:rsid w:val="004E5432"/>
    <w:rsid w:val="004E5DCF"/>
    <w:rsid w:val="004E6070"/>
    <w:rsid w:val="004F0454"/>
    <w:rsid w:val="004F0AB4"/>
    <w:rsid w:val="004F1D7A"/>
    <w:rsid w:val="004F4B64"/>
    <w:rsid w:val="004F4D4A"/>
    <w:rsid w:val="004F7378"/>
    <w:rsid w:val="004F79B8"/>
    <w:rsid w:val="00500006"/>
    <w:rsid w:val="00503E5C"/>
    <w:rsid w:val="00505471"/>
    <w:rsid w:val="005056F5"/>
    <w:rsid w:val="00510E89"/>
    <w:rsid w:val="00512088"/>
    <w:rsid w:val="005145E4"/>
    <w:rsid w:val="005153C0"/>
    <w:rsid w:val="005162F5"/>
    <w:rsid w:val="005163D6"/>
    <w:rsid w:val="0051644C"/>
    <w:rsid w:val="00516501"/>
    <w:rsid w:val="00517010"/>
    <w:rsid w:val="00520072"/>
    <w:rsid w:val="00521DC6"/>
    <w:rsid w:val="00525FA9"/>
    <w:rsid w:val="005301D0"/>
    <w:rsid w:val="005301DE"/>
    <w:rsid w:val="005354B8"/>
    <w:rsid w:val="00536600"/>
    <w:rsid w:val="00536F80"/>
    <w:rsid w:val="005378D0"/>
    <w:rsid w:val="005407C3"/>
    <w:rsid w:val="005409A4"/>
    <w:rsid w:val="00542661"/>
    <w:rsid w:val="00542D21"/>
    <w:rsid w:val="00543369"/>
    <w:rsid w:val="005438C1"/>
    <w:rsid w:val="00544824"/>
    <w:rsid w:val="00546161"/>
    <w:rsid w:val="005478A6"/>
    <w:rsid w:val="005502A7"/>
    <w:rsid w:val="00551A6D"/>
    <w:rsid w:val="00553655"/>
    <w:rsid w:val="00556AF1"/>
    <w:rsid w:val="00556C61"/>
    <w:rsid w:val="0056255D"/>
    <w:rsid w:val="005667DF"/>
    <w:rsid w:val="00566911"/>
    <w:rsid w:val="00567D3A"/>
    <w:rsid w:val="005713B5"/>
    <w:rsid w:val="005721DE"/>
    <w:rsid w:val="00573169"/>
    <w:rsid w:val="00573C29"/>
    <w:rsid w:val="005744B8"/>
    <w:rsid w:val="00574562"/>
    <w:rsid w:val="00574B78"/>
    <w:rsid w:val="005750BA"/>
    <w:rsid w:val="00575C46"/>
    <w:rsid w:val="0057610D"/>
    <w:rsid w:val="00576942"/>
    <w:rsid w:val="00576E57"/>
    <w:rsid w:val="00577C83"/>
    <w:rsid w:val="00577F0A"/>
    <w:rsid w:val="00580120"/>
    <w:rsid w:val="00580BD2"/>
    <w:rsid w:val="00581448"/>
    <w:rsid w:val="005836A0"/>
    <w:rsid w:val="00584411"/>
    <w:rsid w:val="00584F1B"/>
    <w:rsid w:val="005853E1"/>
    <w:rsid w:val="005858ED"/>
    <w:rsid w:val="00586712"/>
    <w:rsid w:val="00586D92"/>
    <w:rsid w:val="005905CC"/>
    <w:rsid w:val="005919A1"/>
    <w:rsid w:val="00594978"/>
    <w:rsid w:val="005949E3"/>
    <w:rsid w:val="00594F05"/>
    <w:rsid w:val="005950DA"/>
    <w:rsid w:val="0059530E"/>
    <w:rsid w:val="0059533E"/>
    <w:rsid w:val="005A0A51"/>
    <w:rsid w:val="005A0D87"/>
    <w:rsid w:val="005A0E6A"/>
    <w:rsid w:val="005A1ADF"/>
    <w:rsid w:val="005A1D8A"/>
    <w:rsid w:val="005A3A2F"/>
    <w:rsid w:val="005A43F2"/>
    <w:rsid w:val="005A48DE"/>
    <w:rsid w:val="005A5FB8"/>
    <w:rsid w:val="005A602F"/>
    <w:rsid w:val="005A6327"/>
    <w:rsid w:val="005A6E4B"/>
    <w:rsid w:val="005B0681"/>
    <w:rsid w:val="005B0A71"/>
    <w:rsid w:val="005B196E"/>
    <w:rsid w:val="005B278E"/>
    <w:rsid w:val="005B4B00"/>
    <w:rsid w:val="005B57BD"/>
    <w:rsid w:val="005B6A49"/>
    <w:rsid w:val="005C0585"/>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1A0"/>
    <w:rsid w:val="005E52A8"/>
    <w:rsid w:val="005E55FD"/>
    <w:rsid w:val="005E5B52"/>
    <w:rsid w:val="005E621B"/>
    <w:rsid w:val="005E6EC7"/>
    <w:rsid w:val="005F01B4"/>
    <w:rsid w:val="005F0998"/>
    <w:rsid w:val="005F139E"/>
    <w:rsid w:val="005F1460"/>
    <w:rsid w:val="005F1848"/>
    <w:rsid w:val="005F2E9D"/>
    <w:rsid w:val="005F39B0"/>
    <w:rsid w:val="005F3BEC"/>
    <w:rsid w:val="005F4334"/>
    <w:rsid w:val="005F4DC9"/>
    <w:rsid w:val="005F4F11"/>
    <w:rsid w:val="005F5D1B"/>
    <w:rsid w:val="005F5FB0"/>
    <w:rsid w:val="005F6287"/>
    <w:rsid w:val="0060165E"/>
    <w:rsid w:val="006018AD"/>
    <w:rsid w:val="00601D64"/>
    <w:rsid w:val="006039A7"/>
    <w:rsid w:val="00603C2A"/>
    <w:rsid w:val="00605062"/>
    <w:rsid w:val="00605A64"/>
    <w:rsid w:val="00605FA4"/>
    <w:rsid w:val="00606CAC"/>
    <w:rsid w:val="006100B8"/>
    <w:rsid w:val="006100FC"/>
    <w:rsid w:val="00612BD5"/>
    <w:rsid w:val="00613689"/>
    <w:rsid w:val="006161B3"/>
    <w:rsid w:val="0061771E"/>
    <w:rsid w:val="006226BF"/>
    <w:rsid w:val="0062324D"/>
    <w:rsid w:val="0062398A"/>
    <w:rsid w:val="00623ABA"/>
    <w:rsid w:val="00624E78"/>
    <w:rsid w:val="00625152"/>
    <w:rsid w:val="00625748"/>
    <w:rsid w:val="00626616"/>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4C51"/>
    <w:rsid w:val="00645434"/>
    <w:rsid w:val="006455B3"/>
    <w:rsid w:val="0064618C"/>
    <w:rsid w:val="0064661E"/>
    <w:rsid w:val="00650AF8"/>
    <w:rsid w:val="006510EC"/>
    <w:rsid w:val="00651355"/>
    <w:rsid w:val="0065156B"/>
    <w:rsid w:val="00651639"/>
    <w:rsid w:val="00651E80"/>
    <w:rsid w:val="0065200B"/>
    <w:rsid w:val="00653D93"/>
    <w:rsid w:val="00655423"/>
    <w:rsid w:val="00655CD5"/>
    <w:rsid w:val="00656812"/>
    <w:rsid w:val="0065691F"/>
    <w:rsid w:val="0066166F"/>
    <w:rsid w:val="00662AB0"/>
    <w:rsid w:val="00663212"/>
    <w:rsid w:val="00663492"/>
    <w:rsid w:val="00664610"/>
    <w:rsid w:val="00665427"/>
    <w:rsid w:val="00665BE7"/>
    <w:rsid w:val="00670CB2"/>
    <w:rsid w:val="00672426"/>
    <w:rsid w:val="00672AF1"/>
    <w:rsid w:val="00673B31"/>
    <w:rsid w:val="00675F02"/>
    <w:rsid w:val="00676F8A"/>
    <w:rsid w:val="00677C06"/>
    <w:rsid w:val="00680D38"/>
    <w:rsid w:val="00682765"/>
    <w:rsid w:val="00682A5F"/>
    <w:rsid w:val="006848A9"/>
    <w:rsid w:val="00685164"/>
    <w:rsid w:val="006852FA"/>
    <w:rsid w:val="00685567"/>
    <w:rsid w:val="0068562D"/>
    <w:rsid w:val="00685BED"/>
    <w:rsid w:val="006861F0"/>
    <w:rsid w:val="00692AC0"/>
    <w:rsid w:val="00695575"/>
    <w:rsid w:val="006955C7"/>
    <w:rsid w:val="006958ED"/>
    <w:rsid w:val="0069686E"/>
    <w:rsid w:val="006A075B"/>
    <w:rsid w:val="006A2870"/>
    <w:rsid w:val="006A409B"/>
    <w:rsid w:val="006A6ABE"/>
    <w:rsid w:val="006A6F83"/>
    <w:rsid w:val="006B1097"/>
    <w:rsid w:val="006B1572"/>
    <w:rsid w:val="006B18C6"/>
    <w:rsid w:val="006B32BE"/>
    <w:rsid w:val="006B451E"/>
    <w:rsid w:val="006B468F"/>
    <w:rsid w:val="006B582C"/>
    <w:rsid w:val="006B761F"/>
    <w:rsid w:val="006B7657"/>
    <w:rsid w:val="006C034F"/>
    <w:rsid w:val="006C0A4C"/>
    <w:rsid w:val="006C0B7B"/>
    <w:rsid w:val="006C3C65"/>
    <w:rsid w:val="006C5228"/>
    <w:rsid w:val="006C67AC"/>
    <w:rsid w:val="006D01D3"/>
    <w:rsid w:val="006D2994"/>
    <w:rsid w:val="006D34CC"/>
    <w:rsid w:val="006D416E"/>
    <w:rsid w:val="006E1102"/>
    <w:rsid w:val="006E150E"/>
    <w:rsid w:val="006E30F1"/>
    <w:rsid w:val="006E3F7B"/>
    <w:rsid w:val="006E4DFC"/>
    <w:rsid w:val="006E566E"/>
    <w:rsid w:val="006F14AE"/>
    <w:rsid w:val="006F2554"/>
    <w:rsid w:val="006F2861"/>
    <w:rsid w:val="006F2E08"/>
    <w:rsid w:val="006F3198"/>
    <w:rsid w:val="006F3A22"/>
    <w:rsid w:val="006F4D9B"/>
    <w:rsid w:val="006F5B62"/>
    <w:rsid w:val="006F7728"/>
    <w:rsid w:val="0070032A"/>
    <w:rsid w:val="007018C6"/>
    <w:rsid w:val="00704508"/>
    <w:rsid w:val="0070579F"/>
    <w:rsid w:val="00705EEE"/>
    <w:rsid w:val="007061AC"/>
    <w:rsid w:val="007061D2"/>
    <w:rsid w:val="00707432"/>
    <w:rsid w:val="00707874"/>
    <w:rsid w:val="00707FEE"/>
    <w:rsid w:val="00712BE6"/>
    <w:rsid w:val="00712C08"/>
    <w:rsid w:val="007135C6"/>
    <w:rsid w:val="00713A3D"/>
    <w:rsid w:val="00714514"/>
    <w:rsid w:val="00717460"/>
    <w:rsid w:val="00724328"/>
    <w:rsid w:val="0072581B"/>
    <w:rsid w:val="007273FB"/>
    <w:rsid w:val="007301A7"/>
    <w:rsid w:val="007302D5"/>
    <w:rsid w:val="00731BF2"/>
    <w:rsid w:val="00734ABB"/>
    <w:rsid w:val="00736B66"/>
    <w:rsid w:val="00736F9B"/>
    <w:rsid w:val="00740E85"/>
    <w:rsid w:val="007412EF"/>
    <w:rsid w:val="007417C0"/>
    <w:rsid w:val="00744D34"/>
    <w:rsid w:val="0074587B"/>
    <w:rsid w:val="00745A3D"/>
    <w:rsid w:val="007463BD"/>
    <w:rsid w:val="00746775"/>
    <w:rsid w:val="0074681A"/>
    <w:rsid w:val="007468DA"/>
    <w:rsid w:val="00750B7F"/>
    <w:rsid w:val="00750E33"/>
    <w:rsid w:val="0075152F"/>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0B75"/>
    <w:rsid w:val="007819B9"/>
    <w:rsid w:val="00782ACF"/>
    <w:rsid w:val="007834F5"/>
    <w:rsid w:val="00785BA0"/>
    <w:rsid w:val="00790199"/>
    <w:rsid w:val="0079068C"/>
    <w:rsid w:val="0079412A"/>
    <w:rsid w:val="007945BF"/>
    <w:rsid w:val="00794CA6"/>
    <w:rsid w:val="00794E2D"/>
    <w:rsid w:val="00796D5A"/>
    <w:rsid w:val="007A04C7"/>
    <w:rsid w:val="007A05FE"/>
    <w:rsid w:val="007A0684"/>
    <w:rsid w:val="007A15FE"/>
    <w:rsid w:val="007A1797"/>
    <w:rsid w:val="007A22D4"/>
    <w:rsid w:val="007A2640"/>
    <w:rsid w:val="007A3525"/>
    <w:rsid w:val="007A4667"/>
    <w:rsid w:val="007A54D6"/>
    <w:rsid w:val="007A5997"/>
    <w:rsid w:val="007B04BD"/>
    <w:rsid w:val="007B20E8"/>
    <w:rsid w:val="007B29AF"/>
    <w:rsid w:val="007B3C16"/>
    <w:rsid w:val="007B4183"/>
    <w:rsid w:val="007B58CF"/>
    <w:rsid w:val="007B609E"/>
    <w:rsid w:val="007C0255"/>
    <w:rsid w:val="007C06D5"/>
    <w:rsid w:val="007C17A8"/>
    <w:rsid w:val="007C362C"/>
    <w:rsid w:val="007C3D4F"/>
    <w:rsid w:val="007C41B0"/>
    <w:rsid w:val="007C5253"/>
    <w:rsid w:val="007C5298"/>
    <w:rsid w:val="007C62D0"/>
    <w:rsid w:val="007D0651"/>
    <w:rsid w:val="007D14DF"/>
    <w:rsid w:val="007D1A84"/>
    <w:rsid w:val="007D2D02"/>
    <w:rsid w:val="007D346C"/>
    <w:rsid w:val="007D3EAE"/>
    <w:rsid w:val="007D444E"/>
    <w:rsid w:val="007D4780"/>
    <w:rsid w:val="007D53CB"/>
    <w:rsid w:val="007D551A"/>
    <w:rsid w:val="007D5603"/>
    <w:rsid w:val="007D5731"/>
    <w:rsid w:val="007D6A28"/>
    <w:rsid w:val="007D7124"/>
    <w:rsid w:val="007D7E2C"/>
    <w:rsid w:val="007E047D"/>
    <w:rsid w:val="007E0E5B"/>
    <w:rsid w:val="007E17B4"/>
    <w:rsid w:val="007E20C4"/>
    <w:rsid w:val="007E2959"/>
    <w:rsid w:val="007E3517"/>
    <w:rsid w:val="007E5066"/>
    <w:rsid w:val="007E7AE8"/>
    <w:rsid w:val="007E7B9C"/>
    <w:rsid w:val="007F0145"/>
    <w:rsid w:val="007F01A9"/>
    <w:rsid w:val="007F1136"/>
    <w:rsid w:val="007F22EF"/>
    <w:rsid w:val="007F442F"/>
    <w:rsid w:val="007F4E44"/>
    <w:rsid w:val="00800297"/>
    <w:rsid w:val="0080395D"/>
    <w:rsid w:val="00804C3B"/>
    <w:rsid w:val="00805AD0"/>
    <w:rsid w:val="0080697D"/>
    <w:rsid w:val="00807426"/>
    <w:rsid w:val="00807844"/>
    <w:rsid w:val="00810545"/>
    <w:rsid w:val="008127FC"/>
    <w:rsid w:val="00816FE2"/>
    <w:rsid w:val="00817ACB"/>
    <w:rsid w:val="00822175"/>
    <w:rsid w:val="0082267F"/>
    <w:rsid w:val="0082291D"/>
    <w:rsid w:val="00822A17"/>
    <w:rsid w:val="00823304"/>
    <w:rsid w:val="0082414F"/>
    <w:rsid w:val="008245DD"/>
    <w:rsid w:val="0082696E"/>
    <w:rsid w:val="008312E7"/>
    <w:rsid w:val="00831CDC"/>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2576"/>
    <w:rsid w:val="00852717"/>
    <w:rsid w:val="00854D6C"/>
    <w:rsid w:val="008554F8"/>
    <w:rsid w:val="00855888"/>
    <w:rsid w:val="00856522"/>
    <w:rsid w:val="00857040"/>
    <w:rsid w:val="00857F56"/>
    <w:rsid w:val="00861F54"/>
    <w:rsid w:val="00862119"/>
    <w:rsid w:val="00862226"/>
    <w:rsid w:val="00862A96"/>
    <w:rsid w:val="00863606"/>
    <w:rsid w:val="008642C3"/>
    <w:rsid w:val="00865802"/>
    <w:rsid w:val="00866460"/>
    <w:rsid w:val="0086663C"/>
    <w:rsid w:val="00866EE7"/>
    <w:rsid w:val="0086745C"/>
    <w:rsid w:val="00867AE2"/>
    <w:rsid w:val="00867BDB"/>
    <w:rsid w:val="008704FC"/>
    <w:rsid w:val="00870843"/>
    <w:rsid w:val="008709BF"/>
    <w:rsid w:val="00870F39"/>
    <w:rsid w:val="008714C3"/>
    <w:rsid w:val="00871936"/>
    <w:rsid w:val="00871E5B"/>
    <w:rsid w:val="00872231"/>
    <w:rsid w:val="00872E44"/>
    <w:rsid w:val="00873DAA"/>
    <w:rsid w:val="008748BD"/>
    <w:rsid w:val="0087553E"/>
    <w:rsid w:val="008755F5"/>
    <w:rsid w:val="0087560C"/>
    <w:rsid w:val="00875654"/>
    <w:rsid w:val="00875F49"/>
    <w:rsid w:val="00881560"/>
    <w:rsid w:val="008835EB"/>
    <w:rsid w:val="00883736"/>
    <w:rsid w:val="008856B9"/>
    <w:rsid w:val="0088579D"/>
    <w:rsid w:val="00885DD1"/>
    <w:rsid w:val="00887243"/>
    <w:rsid w:val="008900A7"/>
    <w:rsid w:val="00890FB2"/>
    <w:rsid w:val="008914FE"/>
    <w:rsid w:val="0089308F"/>
    <w:rsid w:val="008943C5"/>
    <w:rsid w:val="00895413"/>
    <w:rsid w:val="00895E73"/>
    <w:rsid w:val="0089608B"/>
    <w:rsid w:val="00897057"/>
    <w:rsid w:val="0089725B"/>
    <w:rsid w:val="00897C50"/>
    <w:rsid w:val="008A0746"/>
    <w:rsid w:val="008A0B65"/>
    <w:rsid w:val="008A1628"/>
    <w:rsid w:val="008A40CF"/>
    <w:rsid w:val="008A4CD9"/>
    <w:rsid w:val="008A4E65"/>
    <w:rsid w:val="008A784E"/>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970"/>
    <w:rsid w:val="008C5D55"/>
    <w:rsid w:val="008C7D86"/>
    <w:rsid w:val="008D17C7"/>
    <w:rsid w:val="008D1F40"/>
    <w:rsid w:val="008D29AE"/>
    <w:rsid w:val="008D3060"/>
    <w:rsid w:val="008D41FA"/>
    <w:rsid w:val="008D5D58"/>
    <w:rsid w:val="008E1510"/>
    <w:rsid w:val="008E2166"/>
    <w:rsid w:val="008E3DF8"/>
    <w:rsid w:val="008E55E2"/>
    <w:rsid w:val="008E5D21"/>
    <w:rsid w:val="008E7293"/>
    <w:rsid w:val="008F085B"/>
    <w:rsid w:val="008F1412"/>
    <w:rsid w:val="008F377B"/>
    <w:rsid w:val="008F3A5A"/>
    <w:rsid w:val="008F3B2B"/>
    <w:rsid w:val="008F4EB9"/>
    <w:rsid w:val="008F50BD"/>
    <w:rsid w:val="008F51B3"/>
    <w:rsid w:val="008F5EE1"/>
    <w:rsid w:val="008F64C1"/>
    <w:rsid w:val="008F6F18"/>
    <w:rsid w:val="00900F7D"/>
    <w:rsid w:val="00903964"/>
    <w:rsid w:val="00903E1E"/>
    <w:rsid w:val="00904B84"/>
    <w:rsid w:val="00910C53"/>
    <w:rsid w:val="0091122F"/>
    <w:rsid w:val="00911B25"/>
    <w:rsid w:val="00915581"/>
    <w:rsid w:val="0091628A"/>
    <w:rsid w:val="00920A8B"/>
    <w:rsid w:val="009211CA"/>
    <w:rsid w:val="00921CCB"/>
    <w:rsid w:val="009220EF"/>
    <w:rsid w:val="0092245B"/>
    <w:rsid w:val="00924B33"/>
    <w:rsid w:val="00924B3D"/>
    <w:rsid w:val="00925755"/>
    <w:rsid w:val="009260BF"/>
    <w:rsid w:val="00926345"/>
    <w:rsid w:val="00926844"/>
    <w:rsid w:val="00927D52"/>
    <w:rsid w:val="009304FF"/>
    <w:rsid w:val="00930E68"/>
    <w:rsid w:val="00931B78"/>
    <w:rsid w:val="00931E83"/>
    <w:rsid w:val="0093241B"/>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1583"/>
    <w:rsid w:val="009540EB"/>
    <w:rsid w:val="009558BA"/>
    <w:rsid w:val="009574AA"/>
    <w:rsid w:val="00961B75"/>
    <w:rsid w:val="00962331"/>
    <w:rsid w:val="00962BA9"/>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1F0E"/>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2A68"/>
    <w:rsid w:val="009A34E1"/>
    <w:rsid w:val="009A5E6F"/>
    <w:rsid w:val="009A7057"/>
    <w:rsid w:val="009A7108"/>
    <w:rsid w:val="009B00E7"/>
    <w:rsid w:val="009B0502"/>
    <w:rsid w:val="009B16AA"/>
    <w:rsid w:val="009B266E"/>
    <w:rsid w:val="009B3214"/>
    <w:rsid w:val="009B33A9"/>
    <w:rsid w:val="009B3755"/>
    <w:rsid w:val="009B4412"/>
    <w:rsid w:val="009B49B3"/>
    <w:rsid w:val="009B49B8"/>
    <w:rsid w:val="009B4FB9"/>
    <w:rsid w:val="009B57F0"/>
    <w:rsid w:val="009B617B"/>
    <w:rsid w:val="009C0119"/>
    <w:rsid w:val="009C0DE6"/>
    <w:rsid w:val="009C1138"/>
    <w:rsid w:val="009C2C93"/>
    <w:rsid w:val="009C2F07"/>
    <w:rsid w:val="009C3B4D"/>
    <w:rsid w:val="009C3FA3"/>
    <w:rsid w:val="009C51AC"/>
    <w:rsid w:val="009C51EF"/>
    <w:rsid w:val="009C5831"/>
    <w:rsid w:val="009C7372"/>
    <w:rsid w:val="009D1B46"/>
    <w:rsid w:val="009D247E"/>
    <w:rsid w:val="009D483A"/>
    <w:rsid w:val="009D4B80"/>
    <w:rsid w:val="009D52A8"/>
    <w:rsid w:val="009D7F22"/>
    <w:rsid w:val="009E0CC6"/>
    <w:rsid w:val="009E115B"/>
    <w:rsid w:val="009E2C6D"/>
    <w:rsid w:val="009E4041"/>
    <w:rsid w:val="009E4223"/>
    <w:rsid w:val="009E4C33"/>
    <w:rsid w:val="009E4E7F"/>
    <w:rsid w:val="009E742E"/>
    <w:rsid w:val="009F0019"/>
    <w:rsid w:val="009F3140"/>
    <w:rsid w:val="009F46AC"/>
    <w:rsid w:val="009F551E"/>
    <w:rsid w:val="009F6CA6"/>
    <w:rsid w:val="009F7357"/>
    <w:rsid w:val="009F7A96"/>
    <w:rsid w:val="00A004D4"/>
    <w:rsid w:val="00A01A08"/>
    <w:rsid w:val="00A02352"/>
    <w:rsid w:val="00A02390"/>
    <w:rsid w:val="00A02B44"/>
    <w:rsid w:val="00A0328D"/>
    <w:rsid w:val="00A038D2"/>
    <w:rsid w:val="00A03970"/>
    <w:rsid w:val="00A040AF"/>
    <w:rsid w:val="00A043E7"/>
    <w:rsid w:val="00A044E4"/>
    <w:rsid w:val="00A04613"/>
    <w:rsid w:val="00A04951"/>
    <w:rsid w:val="00A07790"/>
    <w:rsid w:val="00A1257A"/>
    <w:rsid w:val="00A142AD"/>
    <w:rsid w:val="00A14763"/>
    <w:rsid w:val="00A1533D"/>
    <w:rsid w:val="00A15F05"/>
    <w:rsid w:val="00A170DC"/>
    <w:rsid w:val="00A20477"/>
    <w:rsid w:val="00A2446A"/>
    <w:rsid w:val="00A24D06"/>
    <w:rsid w:val="00A25388"/>
    <w:rsid w:val="00A25D14"/>
    <w:rsid w:val="00A279A7"/>
    <w:rsid w:val="00A27DBD"/>
    <w:rsid w:val="00A30038"/>
    <w:rsid w:val="00A30C16"/>
    <w:rsid w:val="00A3236A"/>
    <w:rsid w:val="00A328B0"/>
    <w:rsid w:val="00A335EC"/>
    <w:rsid w:val="00A34F8E"/>
    <w:rsid w:val="00A3501C"/>
    <w:rsid w:val="00A3515E"/>
    <w:rsid w:val="00A37176"/>
    <w:rsid w:val="00A40895"/>
    <w:rsid w:val="00A40EDB"/>
    <w:rsid w:val="00A421D7"/>
    <w:rsid w:val="00A427DB"/>
    <w:rsid w:val="00A43272"/>
    <w:rsid w:val="00A44E04"/>
    <w:rsid w:val="00A46765"/>
    <w:rsid w:val="00A504EB"/>
    <w:rsid w:val="00A51DFA"/>
    <w:rsid w:val="00A534D9"/>
    <w:rsid w:val="00A55A98"/>
    <w:rsid w:val="00A56EF8"/>
    <w:rsid w:val="00A62780"/>
    <w:rsid w:val="00A627A5"/>
    <w:rsid w:val="00A6483D"/>
    <w:rsid w:val="00A64E9B"/>
    <w:rsid w:val="00A64EB3"/>
    <w:rsid w:val="00A67092"/>
    <w:rsid w:val="00A708EE"/>
    <w:rsid w:val="00A718B9"/>
    <w:rsid w:val="00A71957"/>
    <w:rsid w:val="00A74000"/>
    <w:rsid w:val="00A75405"/>
    <w:rsid w:val="00A75BE6"/>
    <w:rsid w:val="00A76427"/>
    <w:rsid w:val="00A76638"/>
    <w:rsid w:val="00A76960"/>
    <w:rsid w:val="00A7744B"/>
    <w:rsid w:val="00A77C09"/>
    <w:rsid w:val="00A77FAE"/>
    <w:rsid w:val="00A80995"/>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5E42"/>
    <w:rsid w:val="00AB6D5E"/>
    <w:rsid w:val="00AB7A01"/>
    <w:rsid w:val="00AC0F70"/>
    <w:rsid w:val="00AC2C98"/>
    <w:rsid w:val="00AC378E"/>
    <w:rsid w:val="00AC3990"/>
    <w:rsid w:val="00AC4C00"/>
    <w:rsid w:val="00AC5561"/>
    <w:rsid w:val="00AC644E"/>
    <w:rsid w:val="00AC64F1"/>
    <w:rsid w:val="00AC67FF"/>
    <w:rsid w:val="00AC6F08"/>
    <w:rsid w:val="00AC6FD2"/>
    <w:rsid w:val="00AD00F6"/>
    <w:rsid w:val="00AD18A8"/>
    <w:rsid w:val="00AD1B39"/>
    <w:rsid w:val="00AD1C10"/>
    <w:rsid w:val="00AD2BEC"/>
    <w:rsid w:val="00AD4D28"/>
    <w:rsid w:val="00AD565A"/>
    <w:rsid w:val="00AD5A87"/>
    <w:rsid w:val="00AD5F11"/>
    <w:rsid w:val="00AD6434"/>
    <w:rsid w:val="00AD68B8"/>
    <w:rsid w:val="00AE022C"/>
    <w:rsid w:val="00AE1127"/>
    <w:rsid w:val="00AE1BA2"/>
    <w:rsid w:val="00AE200D"/>
    <w:rsid w:val="00AE33F7"/>
    <w:rsid w:val="00AE4011"/>
    <w:rsid w:val="00AE4608"/>
    <w:rsid w:val="00AE4999"/>
    <w:rsid w:val="00AE4DC0"/>
    <w:rsid w:val="00AE4DC1"/>
    <w:rsid w:val="00AE6925"/>
    <w:rsid w:val="00AE71A7"/>
    <w:rsid w:val="00AE73E1"/>
    <w:rsid w:val="00AE7713"/>
    <w:rsid w:val="00AF0184"/>
    <w:rsid w:val="00AF1562"/>
    <w:rsid w:val="00AF1E14"/>
    <w:rsid w:val="00AF5C60"/>
    <w:rsid w:val="00AF6599"/>
    <w:rsid w:val="00AF73B3"/>
    <w:rsid w:val="00AF74CA"/>
    <w:rsid w:val="00AF7F31"/>
    <w:rsid w:val="00B00304"/>
    <w:rsid w:val="00B005DC"/>
    <w:rsid w:val="00B00D45"/>
    <w:rsid w:val="00B0159B"/>
    <w:rsid w:val="00B01D89"/>
    <w:rsid w:val="00B020F8"/>
    <w:rsid w:val="00B025A0"/>
    <w:rsid w:val="00B03FE9"/>
    <w:rsid w:val="00B040D9"/>
    <w:rsid w:val="00B05E41"/>
    <w:rsid w:val="00B062ED"/>
    <w:rsid w:val="00B0688B"/>
    <w:rsid w:val="00B06C33"/>
    <w:rsid w:val="00B06F56"/>
    <w:rsid w:val="00B11CB0"/>
    <w:rsid w:val="00B12E41"/>
    <w:rsid w:val="00B130D8"/>
    <w:rsid w:val="00B13659"/>
    <w:rsid w:val="00B13ACA"/>
    <w:rsid w:val="00B13C36"/>
    <w:rsid w:val="00B13F08"/>
    <w:rsid w:val="00B14283"/>
    <w:rsid w:val="00B16D9D"/>
    <w:rsid w:val="00B16ECA"/>
    <w:rsid w:val="00B16FBE"/>
    <w:rsid w:val="00B218AE"/>
    <w:rsid w:val="00B2200B"/>
    <w:rsid w:val="00B251D6"/>
    <w:rsid w:val="00B30AFC"/>
    <w:rsid w:val="00B31BF3"/>
    <w:rsid w:val="00B32399"/>
    <w:rsid w:val="00B32451"/>
    <w:rsid w:val="00B329A3"/>
    <w:rsid w:val="00B32D40"/>
    <w:rsid w:val="00B33238"/>
    <w:rsid w:val="00B33CC0"/>
    <w:rsid w:val="00B35130"/>
    <w:rsid w:val="00B36BF8"/>
    <w:rsid w:val="00B378BD"/>
    <w:rsid w:val="00B40CA5"/>
    <w:rsid w:val="00B4334D"/>
    <w:rsid w:val="00B4502A"/>
    <w:rsid w:val="00B452BD"/>
    <w:rsid w:val="00B46C0C"/>
    <w:rsid w:val="00B47AF6"/>
    <w:rsid w:val="00B50251"/>
    <w:rsid w:val="00B506AD"/>
    <w:rsid w:val="00B50A90"/>
    <w:rsid w:val="00B5248B"/>
    <w:rsid w:val="00B52BC0"/>
    <w:rsid w:val="00B534D4"/>
    <w:rsid w:val="00B54FD6"/>
    <w:rsid w:val="00B5530E"/>
    <w:rsid w:val="00B57A70"/>
    <w:rsid w:val="00B57DC8"/>
    <w:rsid w:val="00B57E1B"/>
    <w:rsid w:val="00B60C4B"/>
    <w:rsid w:val="00B61304"/>
    <w:rsid w:val="00B63B22"/>
    <w:rsid w:val="00B640AD"/>
    <w:rsid w:val="00B64337"/>
    <w:rsid w:val="00B646F6"/>
    <w:rsid w:val="00B66C32"/>
    <w:rsid w:val="00B66F35"/>
    <w:rsid w:val="00B67527"/>
    <w:rsid w:val="00B6764A"/>
    <w:rsid w:val="00B70931"/>
    <w:rsid w:val="00B730DF"/>
    <w:rsid w:val="00B73325"/>
    <w:rsid w:val="00B744A8"/>
    <w:rsid w:val="00B77DD6"/>
    <w:rsid w:val="00B77E10"/>
    <w:rsid w:val="00B80172"/>
    <w:rsid w:val="00B8029C"/>
    <w:rsid w:val="00B80B14"/>
    <w:rsid w:val="00B80EA1"/>
    <w:rsid w:val="00B815F1"/>
    <w:rsid w:val="00B82AE2"/>
    <w:rsid w:val="00B83369"/>
    <w:rsid w:val="00B83737"/>
    <w:rsid w:val="00B83AE4"/>
    <w:rsid w:val="00B83D82"/>
    <w:rsid w:val="00B8478D"/>
    <w:rsid w:val="00B84899"/>
    <w:rsid w:val="00B84D09"/>
    <w:rsid w:val="00B87067"/>
    <w:rsid w:val="00B8730C"/>
    <w:rsid w:val="00B877D4"/>
    <w:rsid w:val="00B878E3"/>
    <w:rsid w:val="00B91197"/>
    <w:rsid w:val="00B91DC8"/>
    <w:rsid w:val="00B93424"/>
    <w:rsid w:val="00B94567"/>
    <w:rsid w:val="00BA01F8"/>
    <w:rsid w:val="00BA1377"/>
    <w:rsid w:val="00BA492B"/>
    <w:rsid w:val="00BA4C52"/>
    <w:rsid w:val="00BA54EF"/>
    <w:rsid w:val="00BA56D6"/>
    <w:rsid w:val="00BA5F3C"/>
    <w:rsid w:val="00BA60AC"/>
    <w:rsid w:val="00BA76A9"/>
    <w:rsid w:val="00BA7E9D"/>
    <w:rsid w:val="00BB0C3F"/>
    <w:rsid w:val="00BB142E"/>
    <w:rsid w:val="00BB2455"/>
    <w:rsid w:val="00BB2B1E"/>
    <w:rsid w:val="00BB3A6F"/>
    <w:rsid w:val="00BB5122"/>
    <w:rsid w:val="00BB5519"/>
    <w:rsid w:val="00BB675A"/>
    <w:rsid w:val="00BB753B"/>
    <w:rsid w:val="00BC0151"/>
    <w:rsid w:val="00BC1034"/>
    <w:rsid w:val="00BC1D90"/>
    <w:rsid w:val="00BC2679"/>
    <w:rsid w:val="00BC4B9F"/>
    <w:rsid w:val="00BC4EBB"/>
    <w:rsid w:val="00BC4F45"/>
    <w:rsid w:val="00BC6B54"/>
    <w:rsid w:val="00BD0C2B"/>
    <w:rsid w:val="00BD0D94"/>
    <w:rsid w:val="00BD220E"/>
    <w:rsid w:val="00BD2F76"/>
    <w:rsid w:val="00BD2FE5"/>
    <w:rsid w:val="00BD3051"/>
    <w:rsid w:val="00BD62F9"/>
    <w:rsid w:val="00BE0493"/>
    <w:rsid w:val="00BE0E9A"/>
    <w:rsid w:val="00BE2E82"/>
    <w:rsid w:val="00BE59D4"/>
    <w:rsid w:val="00BE73F7"/>
    <w:rsid w:val="00BE74F5"/>
    <w:rsid w:val="00BE7FAE"/>
    <w:rsid w:val="00BF0DDC"/>
    <w:rsid w:val="00BF10A2"/>
    <w:rsid w:val="00BF22CC"/>
    <w:rsid w:val="00BF2B99"/>
    <w:rsid w:val="00BF33D7"/>
    <w:rsid w:val="00BF3722"/>
    <w:rsid w:val="00BF3BAF"/>
    <w:rsid w:val="00BF4913"/>
    <w:rsid w:val="00BF5F85"/>
    <w:rsid w:val="00BF7639"/>
    <w:rsid w:val="00BF79DA"/>
    <w:rsid w:val="00C0025C"/>
    <w:rsid w:val="00C01509"/>
    <w:rsid w:val="00C01619"/>
    <w:rsid w:val="00C02B48"/>
    <w:rsid w:val="00C10115"/>
    <w:rsid w:val="00C14D08"/>
    <w:rsid w:val="00C14DB6"/>
    <w:rsid w:val="00C17D7D"/>
    <w:rsid w:val="00C2040A"/>
    <w:rsid w:val="00C20F72"/>
    <w:rsid w:val="00C21702"/>
    <w:rsid w:val="00C22403"/>
    <w:rsid w:val="00C230A4"/>
    <w:rsid w:val="00C258B8"/>
    <w:rsid w:val="00C269D4"/>
    <w:rsid w:val="00C26DE6"/>
    <w:rsid w:val="00C27C7F"/>
    <w:rsid w:val="00C311D4"/>
    <w:rsid w:val="00C31B5D"/>
    <w:rsid w:val="00C32161"/>
    <w:rsid w:val="00C3372B"/>
    <w:rsid w:val="00C339F8"/>
    <w:rsid w:val="00C33B3E"/>
    <w:rsid w:val="00C35A42"/>
    <w:rsid w:val="00C35F4C"/>
    <w:rsid w:val="00C362D6"/>
    <w:rsid w:val="00C40AE8"/>
    <w:rsid w:val="00C415A7"/>
    <w:rsid w:val="00C44716"/>
    <w:rsid w:val="00C466A5"/>
    <w:rsid w:val="00C474EC"/>
    <w:rsid w:val="00C505D7"/>
    <w:rsid w:val="00C5084F"/>
    <w:rsid w:val="00C513F5"/>
    <w:rsid w:val="00C54D33"/>
    <w:rsid w:val="00C54E0C"/>
    <w:rsid w:val="00C573CE"/>
    <w:rsid w:val="00C5788A"/>
    <w:rsid w:val="00C6007C"/>
    <w:rsid w:val="00C6059E"/>
    <w:rsid w:val="00C60678"/>
    <w:rsid w:val="00C6220D"/>
    <w:rsid w:val="00C6300E"/>
    <w:rsid w:val="00C63084"/>
    <w:rsid w:val="00C64124"/>
    <w:rsid w:val="00C64C15"/>
    <w:rsid w:val="00C65285"/>
    <w:rsid w:val="00C716F0"/>
    <w:rsid w:val="00C71B98"/>
    <w:rsid w:val="00C72830"/>
    <w:rsid w:val="00C7321D"/>
    <w:rsid w:val="00C74CB6"/>
    <w:rsid w:val="00C75449"/>
    <w:rsid w:val="00C75618"/>
    <w:rsid w:val="00C77054"/>
    <w:rsid w:val="00C80234"/>
    <w:rsid w:val="00C80930"/>
    <w:rsid w:val="00C80B6F"/>
    <w:rsid w:val="00C81FBE"/>
    <w:rsid w:val="00C82936"/>
    <w:rsid w:val="00C8336D"/>
    <w:rsid w:val="00C87E0C"/>
    <w:rsid w:val="00C90A86"/>
    <w:rsid w:val="00C91653"/>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18CC"/>
    <w:rsid w:val="00CC33B9"/>
    <w:rsid w:val="00CC3CA1"/>
    <w:rsid w:val="00CC3FFD"/>
    <w:rsid w:val="00CC4188"/>
    <w:rsid w:val="00CC4836"/>
    <w:rsid w:val="00CC4A88"/>
    <w:rsid w:val="00CC540B"/>
    <w:rsid w:val="00CC7DC8"/>
    <w:rsid w:val="00CD0073"/>
    <w:rsid w:val="00CD0F18"/>
    <w:rsid w:val="00CD1143"/>
    <w:rsid w:val="00CD134B"/>
    <w:rsid w:val="00CD221E"/>
    <w:rsid w:val="00CD242F"/>
    <w:rsid w:val="00CD257F"/>
    <w:rsid w:val="00CD3042"/>
    <w:rsid w:val="00CD4692"/>
    <w:rsid w:val="00CD4B87"/>
    <w:rsid w:val="00CD4D11"/>
    <w:rsid w:val="00CD4F4D"/>
    <w:rsid w:val="00CD53A0"/>
    <w:rsid w:val="00CD74FB"/>
    <w:rsid w:val="00CD77BF"/>
    <w:rsid w:val="00CE0328"/>
    <w:rsid w:val="00CE0D2D"/>
    <w:rsid w:val="00CE1A90"/>
    <w:rsid w:val="00CE1D87"/>
    <w:rsid w:val="00CE23A8"/>
    <w:rsid w:val="00CE26FC"/>
    <w:rsid w:val="00CE3033"/>
    <w:rsid w:val="00CE3667"/>
    <w:rsid w:val="00CE42F0"/>
    <w:rsid w:val="00CE5E32"/>
    <w:rsid w:val="00CE6B63"/>
    <w:rsid w:val="00CF14BA"/>
    <w:rsid w:val="00CF1F09"/>
    <w:rsid w:val="00CF2A0C"/>
    <w:rsid w:val="00CF4DAD"/>
    <w:rsid w:val="00CF66DA"/>
    <w:rsid w:val="00CF7400"/>
    <w:rsid w:val="00CF7D51"/>
    <w:rsid w:val="00D001D5"/>
    <w:rsid w:val="00D00C8A"/>
    <w:rsid w:val="00D0346D"/>
    <w:rsid w:val="00D05027"/>
    <w:rsid w:val="00D06086"/>
    <w:rsid w:val="00D064C2"/>
    <w:rsid w:val="00D069B4"/>
    <w:rsid w:val="00D0728A"/>
    <w:rsid w:val="00D073B8"/>
    <w:rsid w:val="00D073E0"/>
    <w:rsid w:val="00D105C4"/>
    <w:rsid w:val="00D11A01"/>
    <w:rsid w:val="00D12347"/>
    <w:rsid w:val="00D12802"/>
    <w:rsid w:val="00D139E3"/>
    <w:rsid w:val="00D15D6A"/>
    <w:rsid w:val="00D1660A"/>
    <w:rsid w:val="00D17F60"/>
    <w:rsid w:val="00D21516"/>
    <w:rsid w:val="00D229AE"/>
    <w:rsid w:val="00D24480"/>
    <w:rsid w:val="00D24962"/>
    <w:rsid w:val="00D25537"/>
    <w:rsid w:val="00D25CB7"/>
    <w:rsid w:val="00D261BA"/>
    <w:rsid w:val="00D27790"/>
    <w:rsid w:val="00D315B3"/>
    <w:rsid w:val="00D31BCD"/>
    <w:rsid w:val="00D3205F"/>
    <w:rsid w:val="00D3363C"/>
    <w:rsid w:val="00D34856"/>
    <w:rsid w:val="00D36F7D"/>
    <w:rsid w:val="00D405F1"/>
    <w:rsid w:val="00D43167"/>
    <w:rsid w:val="00D44D80"/>
    <w:rsid w:val="00D47635"/>
    <w:rsid w:val="00D5012F"/>
    <w:rsid w:val="00D51449"/>
    <w:rsid w:val="00D51532"/>
    <w:rsid w:val="00D51F06"/>
    <w:rsid w:val="00D537A6"/>
    <w:rsid w:val="00D539F2"/>
    <w:rsid w:val="00D53CA0"/>
    <w:rsid w:val="00D54E70"/>
    <w:rsid w:val="00D5601D"/>
    <w:rsid w:val="00D5734A"/>
    <w:rsid w:val="00D6125E"/>
    <w:rsid w:val="00D61A54"/>
    <w:rsid w:val="00D625E9"/>
    <w:rsid w:val="00D626B3"/>
    <w:rsid w:val="00D62BCB"/>
    <w:rsid w:val="00D62DCA"/>
    <w:rsid w:val="00D62FAC"/>
    <w:rsid w:val="00D63445"/>
    <w:rsid w:val="00D63682"/>
    <w:rsid w:val="00D63B6C"/>
    <w:rsid w:val="00D650B1"/>
    <w:rsid w:val="00D6515B"/>
    <w:rsid w:val="00D66E7A"/>
    <w:rsid w:val="00D675B5"/>
    <w:rsid w:val="00D7013A"/>
    <w:rsid w:val="00D715AA"/>
    <w:rsid w:val="00D73571"/>
    <w:rsid w:val="00D73929"/>
    <w:rsid w:val="00D7450E"/>
    <w:rsid w:val="00D74A0E"/>
    <w:rsid w:val="00D752FD"/>
    <w:rsid w:val="00D758C5"/>
    <w:rsid w:val="00D761EE"/>
    <w:rsid w:val="00D815B0"/>
    <w:rsid w:val="00D826B4"/>
    <w:rsid w:val="00D82974"/>
    <w:rsid w:val="00D82B8A"/>
    <w:rsid w:val="00D82D2A"/>
    <w:rsid w:val="00D8421A"/>
    <w:rsid w:val="00D84907"/>
    <w:rsid w:val="00D84C2B"/>
    <w:rsid w:val="00D84C41"/>
    <w:rsid w:val="00D85B92"/>
    <w:rsid w:val="00D85DDA"/>
    <w:rsid w:val="00D8603D"/>
    <w:rsid w:val="00D904F0"/>
    <w:rsid w:val="00D93470"/>
    <w:rsid w:val="00D93EEB"/>
    <w:rsid w:val="00D94046"/>
    <w:rsid w:val="00D94746"/>
    <w:rsid w:val="00D94DA9"/>
    <w:rsid w:val="00D94F69"/>
    <w:rsid w:val="00D9599D"/>
    <w:rsid w:val="00D96ADB"/>
    <w:rsid w:val="00D96C7E"/>
    <w:rsid w:val="00D96CA0"/>
    <w:rsid w:val="00DA3F01"/>
    <w:rsid w:val="00DA40D1"/>
    <w:rsid w:val="00DA5C7D"/>
    <w:rsid w:val="00DA6C23"/>
    <w:rsid w:val="00DA756B"/>
    <w:rsid w:val="00DB0E86"/>
    <w:rsid w:val="00DB20B6"/>
    <w:rsid w:val="00DB25AA"/>
    <w:rsid w:val="00DB2C29"/>
    <w:rsid w:val="00DB47C5"/>
    <w:rsid w:val="00DB4FC1"/>
    <w:rsid w:val="00DC0958"/>
    <w:rsid w:val="00DC220B"/>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4CEC"/>
    <w:rsid w:val="00DD6343"/>
    <w:rsid w:val="00DE19B0"/>
    <w:rsid w:val="00DE1BAB"/>
    <w:rsid w:val="00DE23C1"/>
    <w:rsid w:val="00DE23F5"/>
    <w:rsid w:val="00DE24A2"/>
    <w:rsid w:val="00DE252E"/>
    <w:rsid w:val="00DE294F"/>
    <w:rsid w:val="00DE29B1"/>
    <w:rsid w:val="00DE455C"/>
    <w:rsid w:val="00DE4B94"/>
    <w:rsid w:val="00DE572A"/>
    <w:rsid w:val="00DE6121"/>
    <w:rsid w:val="00DF17E8"/>
    <w:rsid w:val="00DF209F"/>
    <w:rsid w:val="00DF299E"/>
    <w:rsid w:val="00DF3DA5"/>
    <w:rsid w:val="00DF4C00"/>
    <w:rsid w:val="00DF5DA0"/>
    <w:rsid w:val="00DF64EF"/>
    <w:rsid w:val="00DF75EF"/>
    <w:rsid w:val="00DF75F2"/>
    <w:rsid w:val="00E00C0A"/>
    <w:rsid w:val="00E028A6"/>
    <w:rsid w:val="00E03760"/>
    <w:rsid w:val="00E057E9"/>
    <w:rsid w:val="00E060B1"/>
    <w:rsid w:val="00E1016D"/>
    <w:rsid w:val="00E12767"/>
    <w:rsid w:val="00E12E3C"/>
    <w:rsid w:val="00E1387B"/>
    <w:rsid w:val="00E14D4F"/>
    <w:rsid w:val="00E15269"/>
    <w:rsid w:val="00E16133"/>
    <w:rsid w:val="00E16545"/>
    <w:rsid w:val="00E172D6"/>
    <w:rsid w:val="00E20CCC"/>
    <w:rsid w:val="00E2210C"/>
    <w:rsid w:val="00E22590"/>
    <w:rsid w:val="00E23582"/>
    <w:rsid w:val="00E23B1D"/>
    <w:rsid w:val="00E24FB8"/>
    <w:rsid w:val="00E25B64"/>
    <w:rsid w:val="00E26641"/>
    <w:rsid w:val="00E27410"/>
    <w:rsid w:val="00E2799F"/>
    <w:rsid w:val="00E30A75"/>
    <w:rsid w:val="00E31BD6"/>
    <w:rsid w:val="00E32A2F"/>
    <w:rsid w:val="00E32E24"/>
    <w:rsid w:val="00E34E98"/>
    <w:rsid w:val="00E3793D"/>
    <w:rsid w:val="00E40D16"/>
    <w:rsid w:val="00E412DA"/>
    <w:rsid w:val="00E42D55"/>
    <w:rsid w:val="00E43483"/>
    <w:rsid w:val="00E43C93"/>
    <w:rsid w:val="00E4459C"/>
    <w:rsid w:val="00E46566"/>
    <w:rsid w:val="00E46C2D"/>
    <w:rsid w:val="00E47338"/>
    <w:rsid w:val="00E50012"/>
    <w:rsid w:val="00E521BA"/>
    <w:rsid w:val="00E53739"/>
    <w:rsid w:val="00E5672D"/>
    <w:rsid w:val="00E567D7"/>
    <w:rsid w:val="00E57142"/>
    <w:rsid w:val="00E6050B"/>
    <w:rsid w:val="00E61172"/>
    <w:rsid w:val="00E61B93"/>
    <w:rsid w:val="00E63582"/>
    <w:rsid w:val="00E635C8"/>
    <w:rsid w:val="00E644EC"/>
    <w:rsid w:val="00E64E59"/>
    <w:rsid w:val="00E658DB"/>
    <w:rsid w:val="00E65D67"/>
    <w:rsid w:val="00E6646A"/>
    <w:rsid w:val="00E66CB7"/>
    <w:rsid w:val="00E66CDF"/>
    <w:rsid w:val="00E66F43"/>
    <w:rsid w:val="00E677AA"/>
    <w:rsid w:val="00E70081"/>
    <w:rsid w:val="00E70C2D"/>
    <w:rsid w:val="00E7126F"/>
    <w:rsid w:val="00E7191B"/>
    <w:rsid w:val="00E71B8E"/>
    <w:rsid w:val="00E72E14"/>
    <w:rsid w:val="00E73593"/>
    <w:rsid w:val="00E73B32"/>
    <w:rsid w:val="00E76B3E"/>
    <w:rsid w:val="00E76BB8"/>
    <w:rsid w:val="00E775EC"/>
    <w:rsid w:val="00E80F96"/>
    <w:rsid w:val="00E822AE"/>
    <w:rsid w:val="00E82A55"/>
    <w:rsid w:val="00E84CB2"/>
    <w:rsid w:val="00E869B6"/>
    <w:rsid w:val="00E8782A"/>
    <w:rsid w:val="00E90FD9"/>
    <w:rsid w:val="00E91230"/>
    <w:rsid w:val="00E91234"/>
    <w:rsid w:val="00E920BA"/>
    <w:rsid w:val="00E924A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5756"/>
    <w:rsid w:val="00EA5BAF"/>
    <w:rsid w:val="00EA6B64"/>
    <w:rsid w:val="00EA708C"/>
    <w:rsid w:val="00EA7945"/>
    <w:rsid w:val="00EA7C80"/>
    <w:rsid w:val="00EA7D8F"/>
    <w:rsid w:val="00EB0164"/>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3355"/>
    <w:rsid w:val="00ED396E"/>
    <w:rsid w:val="00ED4844"/>
    <w:rsid w:val="00ED61AA"/>
    <w:rsid w:val="00ED7577"/>
    <w:rsid w:val="00ED7769"/>
    <w:rsid w:val="00ED7A62"/>
    <w:rsid w:val="00ED7FE3"/>
    <w:rsid w:val="00EE0333"/>
    <w:rsid w:val="00EE067B"/>
    <w:rsid w:val="00EE0E09"/>
    <w:rsid w:val="00EE1A5F"/>
    <w:rsid w:val="00EE1DEE"/>
    <w:rsid w:val="00EE2C6E"/>
    <w:rsid w:val="00EE604D"/>
    <w:rsid w:val="00EE6241"/>
    <w:rsid w:val="00EE64F8"/>
    <w:rsid w:val="00EE736A"/>
    <w:rsid w:val="00EE79CF"/>
    <w:rsid w:val="00EF0CCF"/>
    <w:rsid w:val="00EF10AE"/>
    <w:rsid w:val="00EF1B9F"/>
    <w:rsid w:val="00EF30C5"/>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17505"/>
    <w:rsid w:val="00F20479"/>
    <w:rsid w:val="00F20CAB"/>
    <w:rsid w:val="00F2231A"/>
    <w:rsid w:val="00F23430"/>
    <w:rsid w:val="00F23D63"/>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204"/>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6A9E"/>
    <w:rsid w:val="00F7782E"/>
    <w:rsid w:val="00F81C0F"/>
    <w:rsid w:val="00F86402"/>
    <w:rsid w:val="00F87B9A"/>
    <w:rsid w:val="00F90929"/>
    <w:rsid w:val="00F90D68"/>
    <w:rsid w:val="00F90E55"/>
    <w:rsid w:val="00F916B6"/>
    <w:rsid w:val="00F93B79"/>
    <w:rsid w:val="00F9418F"/>
    <w:rsid w:val="00F948AA"/>
    <w:rsid w:val="00F9631F"/>
    <w:rsid w:val="00F96BF1"/>
    <w:rsid w:val="00FA0183"/>
    <w:rsid w:val="00FA1623"/>
    <w:rsid w:val="00FA1B61"/>
    <w:rsid w:val="00FA1D29"/>
    <w:rsid w:val="00FA1DA6"/>
    <w:rsid w:val="00FA3B1C"/>
    <w:rsid w:val="00FA65BC"/>
    <w:rsid w:val="00FA7E8A"/>
    <w:rsid w:val="00FB04E3"/>
    <w:rsid w:val="00FB18DD"/>
    <w:rsid w:val="00FB1AA3"/>
    <w:rsid w:val="00FB2B4D"/>
    <w:rsid w:val="00FB49CA"/>
    <w:rsid w:val="00FB4A80"/>
    <w:rsid w:val="00FB6177"/>
    <w:rsid w:val="00FB6507"/>
    <w:rsid w:val="00FC4625"/>
    <w:rsid w:val="00FC4B47"/>
    <w:rsid w:val="00FC4BD7"/>
    <w:rsid w:val="00FC4E99"/>
    <w:rsid w:val="00FC56FB"/>
    <w:rsid w:val="00FC60A9"/>
    <w:rsid w:val="00FC6A59"/>
    <w:rsid w:val="00FC790E"/>
    <w:rsid w:val="00FD0C7B"/>
    <w:rsid w:val="00FD173D"/>
    <w:rsid w:val="00FD2215"/>
    <w:rsid w:val="00FD3624"/>
    <w:rsid w:val="00FD485E"/>
    <w:rsid w:val="00FD5826"/>
    <w:rsid w:val="00FD6A25"/>
    <w:rsid w:val="00FD6C5F"/>
    <w:rsid w:val="00FE0C2F"/>
    <w:rsid w:val="00FE0CD4"/>
    <w:rsid w:val="00FE1BC2"/>
    <w:rsid w:val="00FE2D3C"/>
    <w:rsid w:val="00FE2D85"/>
    <w:rsid w:val="00FE43B2"/>
    <w:rsid w:val="00FE43C1"/>
    <w:rsid w:val="00FE46A6"/>
    <w:rsid w:val="00FE6555"/>
    <w:rsid w:val="00FF15F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6A28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6A28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A28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A28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A287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A287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A287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A28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A28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 w:type="paragraph" w:styleId="berarbeitung">
    <w:name w:val="Revision"/>
    <w:hidden/>
    <w:uiPriority w:val="99"/>
    <w:semiHidden/>
    <w:rsid w:val="009C2F07"/>
    <w:pPr>
      <w:spacing w:after="0" w:line="240" w:lineRule="auto"/>
    </w:pPr>
  </w:style>
  <w:style w:type="character" w:styleId="Platzhaltertext">
    <w:name w:val="Placeholder Text"/>
    <w:basedOn w:val="Absatz-Standardschriftart"/>
    <w:uiPriority w:val="99"/>
    <w:semiHidden/>
    <w:rsid w:val="006A2870"/>
    <w:rPr>
      <w:color w:val="666666"/>
    </w:rPr>
  </w:style>
  <w:style w:type="character" w:customStyle="1" w:styleId="berschrift1Zchn">
    <w:name w:val="Überschrift 1 Zchn"/>
    <w:basedOn w:val="Absatz-Standardschriftart"/>
    <w:link w:val="berschrift1"/>
    <w:uiPriority w:val="9"/>
    <w:rsid w:val="006A2870"/>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6A2870"/>
    <w:pPr>
      <w:outlineLvl w:val="9"/>
    </w:pPr>
  </w:style>
  <w:style w:type="paragraph" w:styleId="Literaturverzeichnis">
    <w:name w:val="Bibliography"/>
    <w:basedOn w:val="Standard"/>
    <w:next w:val="Standard"/>
    <w:uiPriority w:val="37"/>
    <w:semiHidden/>
    <w:unhideWhenUsed/>
    <w:rsid w:val="006A2870"/>
  </w:style>
  <w:style w:type="character" w:styleId="Buchtitel">
    <w:name w:val="Book Title"/>
    <w:basedOn w:val="Absatz-Standardschriftart"/>
    <w:uiPriority w:val="33"/>
    <w:qFormat/>
    <w:rsid w:val="006A2870"/>
    <w:rPr>
      <w:b/>
      <w:bCs/>
      <w:i/>
      <w:iCs/>
      <w:spacing w:val="5"/>
    </w:rPr>
  </w:style>
  <w:style w:type="character" w:styleId="IntensiverVerweis">
    <w:name w:val="Intense Reference"/>
    <w:basedOn w:val="Absatz-Standardschriftart"/>
    <w:uiPriority w:val="32"/>
    <w:qFormat/>
    <w:rsid w:val="006A2870"/>
    <w:rPr>
      <w:b/>
      <w:bCs/>
      <w:smallCaps/>
      <w:color w:val="4472C4" w:themeColor="accent1"/>
      <w:spacing w:val="5"/>
    </w:rPr>
  </w:style>
  <w:style w:type="character" w:styleId="SchwacherVerweis">
    <w:name w:val="Subtle Reference"/>
    <w:basedOn w:val="Absatz-Standardschriftart"/>
    <w:uiPriority w:val="31"/>
    <w:qFormat/>
    <w:rsid w:val="006A2870"/>
    <w:rPr>
      <w:smallCaps/>
      <w:color w:val="5A5A5A" w:themeColor="text1" w:themeTint="A5"/>
    </w:rPr>
  </w:style>
  <w:style w:type="character" w:styleId="IntensiveHervorhebung">
    <w:name w:val="Intense Emphasis"/>
    <w:basedOn w:val="Absatz-Standardschriftart"/>
    <w:uiPriority w:val="21"/>
    <w:qFormat/>
    <w:rsid w:val="006A2870"/>
    <w:rPr>
      <w:i/>
      <w:iCs/>
      <w:color w:val="4472C4" w:themeColor="accent1"/>
    </w:rPr>
  </w:style>
  <w:style w:type="character" w:styleId="SchwacheHervorhebung">
    <w:name w:val="Subtle Emphasis"/>
    <w:basedOn w:val="Absatz-Standardschriftart"/>
    <w:uiPriority w:val="19"/>
    <w:qFormat/>
    <w:rsid w:val="006A2870"/>
    <w:rPr>
      <w:i/>
      <w:iCs/>
      <w:color w:val="404040" w:themeColor="text1" w:themeTint="BF"/>
    </w:rPr>
  </w:style>
  <w:style w:type="paragraph" w:styleId="IntensivesZitat">
    <w:name w:val="Intense Quote"/>
    <w:basedOn w:val="Standard"/>
    <w:next w:val="Standard"/>
    <w:link w:val="IntensivesZitatZchn"/>
    <w:uiPriority w:val="30"/>
    <w:qFormat/>
    <w:rsid w:val="006A28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6A2870"/>
    <w:rPr>
      <w:i/>
      <w:iCs/>
      <w:color w:val="4472C4" w:themeColor="accent1"/>
    </w:rPr>
  </w:style>
  <w:style w:type="paragraph" w:styleId="Zitat">
    <w:name w:val="Quote"/>
    <w:basedOn w:val="Standard"/>
    <w:next w:val="Standard"/>
    <w:link w:val="ZitatZchn"/>
    <w:uiPriority w:val="29"/>
    <w:qFormat/>
    <w:rsid w:val="006A28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A2870"/>
    <w:rPr>
      <w:i/>
      <w:iCs/>
      <w:color w:val="404040" w:themeColor="text1" w:themeTint="BF"/>
    </w:rPr>
  </w:style>
  <w:style w:type="table" w:styleId="MittlereListe1-Akzent1">
    <w:name w:val="Medium List 1 Accen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6A287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6A287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6A287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A287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A287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A287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A287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A28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A2870"/>
    <w:pPr>
      <w:spacing w:after="0" w:line="240" w:lineRule="auto"/>
    </w:pPr>
  </w:style>
  <w:style w:type="character" w:styleId="HTMLVariable">
    <w:name w:val="HTML Variable"/>
    <w:basedOn w:val="Absatz-Standardschriftart"/>
    <w:uiPriority w:val="99"/>
    <w:semiHidden/>
    <w:unhideWhenUsed/>
    <w:rsid w:val="006A2870"/>
    <w:rPr>
      <w:i/>
      <w:iCs/>
    </w:rPr>
  </w:style>
  <w:style w:type="character" w:styleId="HTMLSchreibmaschine">
    <w:name w:val="HTML Typewriter"/>
    <w:basedOn w:val="Absatz-Standardschriftart"/>
    <w:uiPriority w:val="99"/>
    <w:semiHidden/>
    <w:unhideWhenUsed/>
    <w:rsid w:val="006A2870"/>
    <w:rPr>
      <w:rFonts w:ascii="Consolas" w:hAnsi="Consolas"/>
      <w:sz w:val="20"/>
      <w:szCs w:val="20"/>
    </w:rPr>
  </w:style>
  <w:style w:type="character" w:styleId="HTMLBeispiel">
    <w:name w:val="HTML Sample"/>
    <w:basedOn w:val="Absatz-Standardschriftart"/>
    <w:uiPriority w:val="99"/>
    <w:semiHidden/>
    <w:unhideWhenUsed/>
    <w:rsid w:val="006A2870"/>
    <w:rPr>
      <w:rFonts w:ascii="Consolas" w:hAnsi="Consolas"/>
      <w:sz w:val="24"/>
      <w:szCs w:val="24"/>
    </w:rPr>
  </w:style>
  <w:style w:type="paragraph" w:styleId="HTMLVorformatiert">
    <w:name w:val="HTML Preformatted"/>
    <w:basedOn w:val="Standard"/>
    <w:link w:val="HTMLVorformatiertZchn"/>
    <w:uiPriority w:val="99"/>
    <w:semiHidden/>
    <w:unhideWhenUsed/>
    <w:rsid w:val="006A287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A2870"/>
    <w:rPr>
      <w:rFonts w:ascii="Consolas" w:hAnsi="Consolas"/>
      <w:sz w:val="20"/>
      <w:szCs w:val="20"/>
    </w:rPr>
  </w:style>
  <w:style w:type="character" w:styleId="HTMLTastatur">
    <w:name w:val="HTML Keyboard"/>
    <w:basedOn w:val="Absatz-Standardschriftart"/>
    <w:uiPriority w:val="99"/>
    <w:semiHidden/>
    <w:unhideWhenUsed/>
    <w:rsid w:val="006A2870"/>
    <w:rPr>
      <w:rFonts w:ascii="Consolas" w:hAnsi="Consolas"/>
      <w:sz w:val="20"/>
      <w:szCs w:val="20"/>
    </w:rPr>
  </w:style>
  <w:style w:type="character" w:styleId="HTMLDefinition">
    <w:name w:val="HTML Definition"/>
    <w:basedOn w:val="Absatz-Standardschriftart"/>
    <w:uiPriority w:val="99"/>
    <w:semiHidden/>
    <w:unhideWhenUsed/>
    <w:rsid w:val="006A2870"/>
    <w:rPr>
      <w:i/>
      <w:iCs/>
    </w:rPr>
  </w:style>
  <w:style w:type="character" w:styleId="HTMLCode">
    <w:name w:val="HTML Code"/>
    <w:basedOn w:val="Absatz-Standardschriftart"/>
    <w:uiPriority w:val="99"/>
    <w:semiHidden/>
    <w:unhideWhenUsed/>
    <w:rsid w:val="006A2870"/>
    <w:rPr>
      <w:rFonts w:ascii="Consolas" w:hAnsi="Consolas"/>
      <w:sz w:val="20"/>
      <w:szCs w:val="20"/>
    </w:rPr>
  </w:style>
  <w:style w:type="character" w:styleId="HTMLZitat">
    <w:name w:val="HTML Cite"/>
    <w:basedOn w:val="Absatz-Standardschriftart"/>
    <w:uiPriority w:val="99"/>
    <w:semiHidden/>
    <w:unhideWhenUsed/>
    <w:rsid w:val="006A2870"/>
    <w:rPr>
      <w:i/>
      <w:iCs/>
    </w:rPr>
  </w:style>
  <w:style w:type="paragraph" w:styleId="HTMLAdresse">
    <w:name w:val="HTML Address"/>
    <w:basedOn w:val="Standard"/>
    <w:link w:val="HTMLAdresseZchn"/>
    <w:uiPriority w:val="99"/>
    <w:semiHidden/>
    <w:unhideWhenUsed/>
    <w:rsid w:val="006A2870"/>
    <w:pPr>
      <w:spacing w:after="0" w:line="240" w:lineRule="auto"/>
    </w:pPr>
    <w:rPr>
      <w:i/>
      <w:iCs/>
    </w:rPr>
  </w:style>
  <w:style w:type="character" w:customStyle="1" w:styleId="HTMLAdresseZchn">
    <w:name w:val="HTML Adresse Zchn"/>
    <w:basedOn w:val="Absatz-Standardschriftart"/>
    <w:link w:val="HTMLAdresse"/>
    <w:uiPriority w:val="99"/>
    <w:semiHidden/>
    <w:rsid w:val="006A2870"/>
    <w:rPr>
      <w:i/>
      <w:iCs/>
    </w:rPr>
  </w:style>
  <w:style w:type="character" w:styleId="HTMLAkronym">
    <w:name w:val="HTML Acronym"/>
    <w:basedOn w:val="Absatz-Standardschriftart"/>
    <w:uiPriority w:val="99"/>
    <w:semiHidden/>
    <w:unhideWhenUsed/>
    <w:rsid w:val="006A2870"/>
  </w:style>
  <w:style w:type="paragraph" w:styleId="NurText">
    <w:name w:val="Plain Text"/>
    <w:basedOn w:val="Standard"/>
    <w:link w:val="NurTextZchn"/>
    <w:uiPriority w:val="99"/>
    <w:semiHidden/>
    <w:unhideWhenUsed/>
    <w:rsid w:val="006A287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A2870"/>
    <w:rPr>
      <w:rFonts w:ascii="Consolas" w:hAnsi="Consolas"/>
      <w:sz w:val="21"/>
      <w:szCs w:val="21"/>
    </w:rPr>
  </w:style>
  <w:style w:type="paragraph" w:styleId="Dokumentstruktur">
    <w:name w:val="Document Map"/>
    <w:basedOn w:val="Standard"/>
    <w:link w:val="DokumentstrukturZchn"/>
    <w:uiPriority w:val="99"/>
    <w:semiHidden/>
    <w:unhideWhenUsed/>
    <w:rsid w:val="006A2870"/>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A2870"/>
    <w:rPr>
      <w:rFonts w:ascii="Segoe UI" w:hAnsi="Segoe UI" w:cs="Segoe UI"/>
      <w:sz w:val="16"/>
      <w:szCs w:val="16"/>
    </w:rPr>
  </w:style>
  <w:style w:type="character" w:styleId="Hervorhebung">
    <w:name w:val="Emphasis"/>
    <w:basedOn w:val="Absatz-Standardschriftart"/>
    <w:uiPriority w:val="20"/>
    <w:qFormat/>
    <w:rsid w:val="006A2870"/>
    <w:rPr>
      <w:i/>
      <w:iCs/>
    </w:rPr>
  </w:style>
  <w:style w:type="character" w:styleId="Fett">
    <w:name w:val="Strong"/>
    <w:basedOn w:val="Absatz-Standardschriftart"/>
    <w:uiPriority w:val="22"/>
    <w:qFormat/>
    <w:rsid w:val="006A2870"/>
    <w:rPr>
      <w:b/>
      <w:bCs/>
    </w:rPr>
  </w:style>
  <w:style w:type="character" w:styleId="BesuchterLink">
    <w:name w:val="FollowedHyperlink"/>
    <w:basedOn w:val="Absatz-Standardschriftart"/>
    <w:uiPriority w:val="99"/>
    <w:semiHidden/>
    <w:unhideWhenUsed/>
    <w:rsid w:val="006A2870"/>
    <w:rPr>
      <w:color w:val="954F72" w:themeColor="followedHyperlink"/>
      <w:u w:val="single"/>
    </w:rPr>
  </w:style>
  <w:style w:type="paragraph" w:styleId="Blocktext">
    <w:name w:val="Block Text"/>
    <w:basedOn w:val="Standard"/>
    <w:uiPriority w:val="99"/>
    <w:semiHidden/>
    <w:unhideWhenUsed/>
    <w:rsid w:val="006A287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6A287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A2870"/>
    <w:rPr>
      <w:sz w:val="16"/>
      <w:szCs w:val="16"/>
    </w:rPr>
  </w:style>
  <w:style w:type="paragraph" w:styleId="Textkrper-Einzug2">
    <w:name w:val="Body Text Indent 2"/>
    <w:basedOn w:val="Standard"/>
    <w:link w:val="Textkrper-Einzug2Zchn"/>
    <w:uiPriority w:val="99"/>
    <w:semiHidden/>
    <w:unhideWhenUsed/>
    <w:rsid w:val="006A287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A2870"/>
  </w:style>
  <w:style w:type="paragraph" w:styleId="Textkrper3">
    <w:name w:val="Body Text 3"/>
    <w:basedOn w:val="Standard"/>
    <w:link w:val="Textkrper3Zchn"/>
    <w:uiPriority w:val="99"/>
    <w:semiHidden/>
    <w:unhideWhenUsed/>
    <w:rsid w:val="006A2870"/>
    <w:pPr>
      <w:spacing w:after="120"/>
    </w:pPr>
    <w:rPr>
      <w:sz w:val="16"/>
      <w:szCs w:val="16"/>
    </w:rPr>
  </w:style>
  <w:style w:type="character" w:customStyle="1" w:styleId="Textkrper3Zchn">
    <w:name w:val="Textkörper 3 Zchn"/>
    <w:basedOn w:val="Absatz-Standardschriftart"/>
    <w:link w:val="Textkrper3"/>
    <w:uiPriority w:val="99"/>
    <w:semiHidden/>
    <w:rsid w:val="006A2870"/>
    <w:rPr>
      <w:sz w:val="16"/>
      <w:szCs w:val="16"/>
    </w:rPr>
  </w:style>
  <w:style w:type="paragraph" w:styleId="Textkrper2">
    <w:name w:val="Body Text 2"/>
    <w:basedOn w:val="Standard"/>
    <w:link w:val="Textkrper2Zchn"/>
    <w:uiPriority w:val="99"/>
    <w:semiHidden/>
    <w:unhideWhenUsed/>
    <w:rsid w:val="006A2870"/>
    <w:pPr>
      <w:spacing w:after="120" w:line="480" w:lineRule="auto"/>
    </w:pPr>
  </w:style>
  <w:style w:type="character" w:customStyle="1" w:styleId="Textkrper2Zchn">
    <w:name w:val="Textkörper 2 Zchn"/>
    <w:basedOn w:val="Absatz-Standardschriftart"/>
    <w:link w:val="Textkrper2"/>
    <w:uiPriority w:val="99"/>
    <w:semiHidden/>
    <w:rsid w:val="006A2870"/>
  </w:style>
  <w:style w:type="paragraph" w:styleId="Fu-Endnotenberschrift">
    <w:name w:val="Note Heading"/>
    <w:basedOn w:val="Standard"/>
    <w:next w:val="Standard"/>
    <w:link w:val="Fu-EndnotenberschriftZchn"/>
    <w:uiPriority w:val="99"/>
    <w:semiHidden/>
    <w:unhideWhenUsed/>
    <w:rsid w:val="006A287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A2870"/>
  </w:style>
  <w:style w:type="paragraph" w:styleId="Textkrper-Zeileneinzug">
    <w:name w:val="Body Text Indent"/>
    <w:basedOn w:val="Standard"/>
    <w:link w:val="Textkrper-ZeileneinzugZchn"/>
    <w:uiPriority w:val="99"/>
    <w:semiHidden/>
    <w:unhideWhenUsed/>
    <w:rsid w:val="006A2870"/>
    <w:pPr>
      <w:spacing w:after="120"/>
      <w:ind w:left="283"/>
    </w:pPr>
  </w:style>
  <w:style w:type="character" w:customStyle="1" w:styleId="Textkrper-ZeileneinzugZchn">
    <w:name w:val="Textkörper-Zeileneinzug Zchn"/>
    <w:basedOn w:val="Absatz-Standardschriftart"/>
    <w:link w:val="Textkrper-Zeileneinzug"/>
    <w:uiPriority w:val="99"/>
    <w:semiHidden/>
    <w:rsid w:val="006A2870"/>
  </w:style>
  <w:style w:type="paragraph" w:styleId="Textkrper-Erstzeileneinzug2">
    <w:name w:val="Body Text First Indent 2"/>
    <w:basedOn w:val="Textkrper-Zeileneinzug"/>
    <w:link w:val="Textkrper-Erstzeileneinzug2Zchn"/>
    <w:uiPriority w:val="99"/>
    <w:semiHidden/>
    <w:unhideWhenUsed/>
    <w:rsid w:val="006A2870"/>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A2870"/>
  </w:style>
  <w:style w:type="paragraph" w:styleId="Textkrper">
    <w:name w:val="Body Text"/>
    <w:basedOn w:val="Standard"/>
    <w:link w:val="TextkrperZchn"/>
    <w:uiPriority w:val="99"/>
    <w:semiHidden/>
    <w:unhideWhenUsed/>
    <w:rsid w:val="006A2870"/>
    <w:pPr>
      <w:spacing w:after="120"/>
    </w:pPr>
  </w:style>
  <w:style w:type="character" w:customStyle="1" w:styleId="TextkrperZchn">
    <w:name w:val="Textkörper Zchn"/>
    <w:basedOn w:val="Absatz-Standardschriftart"/>
    <w:link w:val="Textkrper"/>
    <w:uiPriority w:val="99"/>
    <w:semiHidden/>
    <w:rsid w:val="006A2870"/>
  </w:style>
  <w:style w:type="paragraph" w:styleId="Textkrper-Erstzeileneinzug">
    <w:name w:val="Body Text First Indent"/>
    <w:basedOn w:val="Textkrper"/>
    <w:link w:val="Textkrper-ErstzeileneinzugZchn"/>
    <w:uiPriority w:val="99"/>
    <w:semiHidden/>
    <w:unhideWhenUsed/>
    <w:rsid w:val="006A2870"/>
    <w:pPr>
      <w:spacing w:after="160"/>
      <w:ind w:firstLine="360"/>
    </w:pPr>
  </w:style>
  <w:style w:type="character" w:customStyle="1" w:styleId="Textkrper-ErstzeileneinzugZchn">
    <w:name w:val="Textkörper-Erstzeileneinzug Zchn"/>
    <w:basedOn w:val="TextkrperZchn"/>
    <w:link w:val="Textkrper-Erstzeileneinzug"/>
    <w:uiPriority w:val="99"/>
    <w:semiHidden/>
    <w:rsid w:val="006A2870"/>
  </w:style>
  <w:style w:type="paragraph" w:styleId="Datum">
    <w:name w:val="Date"/>
    <w:basedOn w:val="Standard"/>
    <w:next w:val="Standard"/>
    <w:link w:val="DatumZchn"/>
    <w:uiPriority w:val="99"/>
    <w:semiHidden/>
    <w:unhideWhenUsed/>
    <w:rsid w:val="006A2870"/>
  </w:style>
  <w:style w:type="character" w:customStyle="1" w:styleId="DatumZchn">
    <w:name w:val="Datum Zchn"/>
    <w:basedOn w:val="Absatz-Standardschriftart"/>
    <w:link w:val="Datum"/>
    <w:uiPriority w:val="99"/>
    <w:semiHidden/>
    <w:rsid w:val="006A2870"/>
  </w:style>
  <w:style w:type="paragraph" w:styleId="Anrede">
    <w:name w:val="Salutation"/>
    <w:basedOn w:val="Standard"/>
    <w:next w:val="Standard"/>
    <w:link w:val="AnredeZchn"/>
    <w:uiPriority w:val="99"/>
    <w:semiHidden/>
    <w:unhideWhenUsed/>
    <w:rsid w:val="006A2870"/>
  </w:style>
  <w:style w:type="character" w:customStyle="1" w:styleId="AnredeZchn">
    <w:name w:val="Anrede Zchn"/>
    <w:basedOn w:val="Absatz-Standardschriftart"/>
    <w:link w:val="Anrede"/>
    <w:uiPriority w:val="99"/>
    <w:semiHidden/>
    <w:rsid w:val="006A2870"/>
  </w:style>
  <w:style w:type="paragraph" w:styleId="Untertitel">
    <w:name w:val="Subtitle"/>
    <w:basedOn w:val="Standard"/>
    <w:next w:val="Standard"/>
    <w:link w:val="UntertitelZchn"/>
    <w:uiPriority w:val="11"/>
    <w:qFormat/>
    <w:rsid w:val="006A28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A287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A287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A287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A2870"/>
    <w:pPr>
      <w:spacing w:after="120"/>
      <w:ind w:left="1415"/>
      <w:contextualSpacing/>
    </w:pPr>
  </w:style>
  <w:style w:type="paragraph" w:styleId="Listenfortsetzung4">
    <w:name w:val="List Continue 4"/>
    <w:basedOn w:val="Standard"/>
    <w:uiPriority w:val="99"/>
    <w:semiHidden/>
    <w:unhideWhenUsed/>
    <w:rsid w:val="006A2870"/>
    <w:pPr>
      <w:spacing w:after="120"/>
      <w:ind w:left="1132"/>
      <w:contextualSpacing/>
    </w:pPr>
  </w:style>
  <w:style w:type="paragraph" w:styleId="Listenfortsetzung3">
    <w:name w:val="List Continue 3"/>
    <w:basedOn w:val="Standard"/>
    <w:uiPriority w:val="99"/>
    <w:semiHidden/>
    <w:unhideWhenUsed/>
    <w:rsid w:val="006A2870"/>
    <w:pPr>
      <w:spacing w:after="120"/>
      <w:ind w:left="849"/>
      <w:contextualSpacing/>
    </w:pPr>
  </w:style>
  <w:style w:type="paragraph" w:styleId="Listenfortsetzung2">
    <w:name w:val="List Continue 2"/>
    <w:basedOn w:val="Standard"/>
    <w:uiPriority w:val="99"/>
    <w:semiHidden/>
    <w:unhideWhenUsed/>
    <w:rsid w:val="006A2870"/>
    <w:pPr>
      <w:spacing w:after="120"/>
      <w:ind w:left="566"/>
      <w:contextualSpacing/>
    </w:pPr>
  </w:style>
  <w:style w:type="paragraph" w:styleId="Listenfortsetzung">
    <w:name w:val="List Continue"/>
    <w:basedOn w:val="Standard"/>
    <w:uiPriority w:val="99"/>
    <w:semiHidden/>
    <w:unhideWhenUsed/>
    <w:rsid w:val="006A2870"/>
    <w:pPr>
      <w:spacing w:after="120"/>
      <w:ind w:left="283"/>
      <w:contextualSpacing/>
    </w:pPr>
  </w:style>
  <w:style w:type="paragraph" w:styleId="Unterschrift">
    <w:name w:val="Signature"/>
    <w:basedOn w:val="Standard"/>
    <w:link w:val="UnterschriftZchn"/>
    <w:uiPriority w:val="99"/>
    <w:semiHidden/>
    <w:unhideWhenUsed/>
    <w:rsid w:val="006A2870"/>
    <w:pPr>
      <w:spacing w:after="0" w:line="240" w:lineRule="auto"/>
      <w:ind w:left="4252"/>
    </w:pPr>
  </w:style>
  <w:style w:type="character" w:customStyle="1" w:styleId="UnterschriftZchn">
    <w:name w:val="Unterschrift Zchn"/>
    <w:basedOn w:val="Absatz-Standardschriftart"/>
    <w:link w:val="Unterschrift"/>
    <w:uiPriority w:val="99"/>
    <w:semiHidden/>
    <w:rsid w:val="006A2870"/>
  </w:style>
  <w:style w:type="paragraph" w:styleId="Gruformel">
    <w:name w:val="Closing"/>
    <w:basedOn w:val="Standard"/>
    <w:link w:val="GruformelZchn"/>
    <w:uiPriority w:val="99"/>
    <w:semiHidden/>
    <w:unhideWhenUsed/>
    <w:rsid w:val="006A2870"/>
    <w:pPr>
      <w:spacing w:after="0" w:line="240" w:lineRule="auto"/>
      <w:ind w:left="4252"/>
    </w:pPr>
  </w:style>
  <w:style w:type="character" w:customStyle="1" w:styleId="GruformelZchn">
    <w:name w:val="Grußformel Zchn"/>
    <w:basedOn w:val="Absatz-Standardschriftart"/>
    <w:link w:val="Gruformel"/>
    <w:uiPriority w:val="99"/>
    <w:semiHidden/>
    <w:rsid w:val="006A2870"/>
  </w:style>
  <w:style w:type="paragraph" w:styleId="Titel">
    <w:name w:val="Title"/>
    <w:basedOn w:val="Standard"/>
    <w:next w:val="Standard"/>
    <w:link w:val="TitelZchn"/>
    <w:uiPriority w:val="10"/>
    <w:qFormat/>
    <w:rsid w:val="006A287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A2870"/>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6A2870"/>
    <w:pPr>
      <w:numPr>
        <w:numId w:val="6"/>
      </w:numPr>
      <w:contextualSpacing/>
    </w:pPr>
  </w:style>
  <w:style w:type="paragraph" w:styleId="Listennummer4">
    <w:name w:val="List Number 4"/>
    <w:basedOn w:val="Standard"/>
    <w:uiPriority w:val="99"/>
    <w:semiHidden/>
    <w:unhideWhenUsed/>
    <w:rsid w:val="006A2870"/>
    <w:pPr>
      <w:numPr>
        <w:numId w:val="7"/>
      </w:numPr>
      <w:contextualSpacing/>
    </w:pPr>
  </w:style>
  <w:style w:type="paragraph" w:styleId="Listennummer3">
    <w:name w:val="List Number 3"/>
    <w:basedOn w:val="Standard"/>
    <w:uiPriority w:val="99"/>
    <w:semiHidden/>
    <w:unhideWhenUsed/>
    <w:rsid w:val="006A2870"/>
    <w:pPr>
      <w:numPr>
        <w:numId w:val="8"/>
      </w:numPr>
      <w:contextualSpacing/>
    </w:pPr>
  </w:style>
  <w:style w:type="paragraph" w:styleId="Listennummer2">
    <w:name w:val="List Number 2"/>
    <w:basedOn w:val="Standard"/>
    <w:uiPriority w:val="99"/>
    <w:semiHidden/>
    <w:unhideWhenUsed/>
    <w:rsid w:val="006A2870"/>
    <w:pPr>
      <w:numPr>
        <w:numId w:val="9"/>
      </w:numPr>
      <w:contextualSpacing/>
    </w:pPr>
  </w:style>
  <w:style w:type="paragraph" w:styleId="Aufzhlungszeichen5">
    <w:name w:val="List Bullet 5"/>
    <w:basedOn w:val="Standard"/>
    <w:uiPriority w:val="99"/>
    <w:semiHidden/>
    <w:unhideWhenUsed/>
    <w:rsid w:val="006A2870"/>
    <w:pPr>
      <w:numPr>
        <w:numId w:val="10"/>
      </w:numPr>
      <w:contextualSpacing/>
    </w:pPr>
  </w:style>
  <w:style w:type="paragraph" w:styleId="Aufzhlungszeichen4">
    <w:name w:val="List Bullet 4"/>
    <w:basedOn w:val="Standard"/>
    <w:uiPriority w:val="99"/>
    <w:semiHidden/>
    <w:unhideWhenUsed/>
    <w:rsid w:val="006A2870"/>
    <w:pPr>
      <w:numPr>
        <w:numId w:val="11"/>
      </w:numPr>
      <w:contextualSpacing/>
    </w:pPr>
  </w:style>
  <w:style w:type="paragraph" w:styleId="Aufzhlungszeichen3">
    <w:name w:val="List Bullet 3"/>
    <w:basedOn w:val="Standard"/>
    <w:uiPriority w:val="99"/>
    <w:semiHidden/>
    <w:unhideWhenUsed/>
    <w:rsid w:val="006A2870"/>
    <w:pPr>
      <w:numPr>
        <w:numId w:val="12"/>
      </w:numPr>
      <w:contextualSpacing/>
    </w:pPr>
  </w:style>
  <w:style w:type="paragraph" w:styleId="Aufzhlungszeichen2">
    <w:name w:val="List Bullet 2"/>
    <w:basedOn w:val="Standard"/>
    <w:uiPriority w:val="99"/>
    <w:semiHidden/>
    <w:unhideWhenUsed/>
    <w:rsid w:val="006A2870"/>
    <w:pPr>
      <w:numPr>
        <w:numId w:val="13"/>
      </w:numPr>
      <w:contextualSpacing/>
    </w:pPr>
  </w:style>
  <w:style w:type="paragraph" w:styleId="Liste5">
    <w:name w:val="List 5"/>
    <w:basedOn w:val="Standard"/>
    <w:uiPriority w:val="99"/>
    <w:semiHidden/>
    <w:unhideWhenUsed/>
    <w:rsid w:val="006A2870"/>
    <w:pPr>
      <w:ind w:left="1415" w:hanging="283"/>
      <w:contextualSpacing/>
    </w:pPr>
  </w:style>
  <w:style w:type="paragraph" w:styleId="Liste4">
    <w:name w:val="List 4"/>
    <w:basedOn w:val="Standard"/>
    <w:uiPriority w:val="99"/>
    <w:semiHidden/>
    <w:unhideWhenUsed/>
    <w:rsid w:val="006A2870"/>
    <w:pPr>
      <w:ind w:left="1132" w:hanging="283"/>
      <w:contextualSpacing/>
    </w:pPr>
  </w:style>
  <w:style w:type="paragraph" w:styleId="Liste3">
    <w:name w:val="List 3"/>
    <w:basedOn w:val="Standard"/>
    <w:uiPriority w:val="99"/>
    <w:semiHidden/>
    <w:unhideWhenUsed/>
    <w:rsid w:val="006A2870"/>
    <w:pPr>
      <w:ind w:left="849" w:hanging="283"/>
      <w:contextualSpacing/>
    </w:pPr>
  </w:style>
  <w:style w:type="paragraph" w:styleId="Liste2">
    <w:name w:val="List 2"/>
    <w:basedOn w:val="Standard"/>
    <w:uiPriority w:val="99"/>
    <w:semiHidden/>
    <w:unhideWhenUsed/>
    <w:rsid w:val="006A2870"/>
    <w:pPr>
      <w:ind w:left="566" w:hanging="283"/>
      <w:contextualSpacing/>
    </w:pPr>
  </w:style>
  <w:style w:type="paragraph" w:styleId="Listennummer">
    <w:name w:val="List Number"/>
    <w:basedOn w:val="Standard"/>
    <w:uiPriority w:val="99"/>
    <w:semiHidden/>
    <w:unhideWhenUsed/>
    <w:rsid w:val="006A2870"/>
    <w:pPr>
      <w:numPr>
        <w:numId w:val="14"/>
      </w:numPr>
      <w:contextualSpacing/>
    </w:pPr>
  </w:style>
  <w:style w:type="paragraph" w:styleId="Aufzhlungszeichen">
    <w:name w:val="List Bullet"/>
    <w:basedOn w:val="Standard"/>
    <w:uiPriority w:val="99"/>
    <w:semiHidden/>
    <w:unhideWhenUsed/>
    <w:rsid w:val="006A2870"/>
    <w:pPr>
      <w:numPr>
        <w:numId w:val="15"/>
      </w:numPr>
      <w:contextualSpacing/>
    </w:pPr>
  </w:style>
  <w:style w:type="paragraph" w:styleId="Liste">
    <w:name w:val="List"/>
    <w:basedOn w:val="Standard"/>
    <w:uiPriority w:val="99"/>
    <w:semiHidden/>
    <w:unhideWhenUsed/>
    <w:rsid w:val="006A2870"/>
    <w:pPr>
      <w:ind w:left="283" w:hanging="283"/>
      <w:contextualSpacing/>
    </w:pPr>
  </w:style>
  <w:style w:type="paragraph" w:styleId="RGV-berschrift">
    <w:name w:val="toa heading"/>
    <w:basedOn w:val="Standard"/>
    <w:next w:val="Standard"/>
    <w:uiPriority w:val="99"/>
    <w:semiHidden/>
    <w:unhideWhenUsed/>
    <w:rsid w:val="006A287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A28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A2870"/>
    <w:rPr>
      <w:rFonts w:ascii="Consolas" w:hAnsi="Consolas"/>
      <w:sz w:val="20"/>
      <w:szCs w:val="20"/>
    </w:rPr>
  </w:style>
  <w:style w:type="paragraph" w:styleId="Rechtsgrundlagenverzeichnis">
    <w:name w:val="table of authorities"/>
    <w:basedOn w:val="Standard"/>
    <w:next w:val="Standard"/>
    <w:uiPriority w:val="99"/>
    <w:semiHidden/>
    <w:unhideWhenUsed/>
    <w:rsid w:val="006A2870"/>
    <w:pPr>
      <w:spacing w:after="0"/>
      <w:ind w:left="220" w:hanging="220"/>
    </w:pPr>
  </w:style>
  <w:style w:type="paragraph" w:styleId="Endnotentext">
    <w:name w:val="endnote text"/>
    <w:basedOn w:val="Standard"/>
    <w:link w:val="EndnotentextZchn"/>
    <w:uiPriority w:val="99"/>
    <w:semiHidden/>
    <w:unhideWhenUsed/>
    <w:rsid w:val="006A287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A2870"/>
    <w:rPr>
      <w:sz w:val="20"/>
      <w:szCs w:val="20"/>
    </w:rPr>
  </w:style>
  <w:style w:type="character" w:styleId="Endnotenzeichen">
    <w:name w:val="endnote reference"/>
    <w:basedOn w:val="Absatz-Standardschriftart"/>
    <w:uiPriority w:val="99"/>
    <w:semiHidden/>
    <w:unhideWhenUsed/>
    <w:rsid w:val="006A2870"/>
    <w:rPr>
      <w:vertAlign w:val="superscript"/>
    </w:rPr>
  </w:style>
  <w:style w:type="character" w:styleId="Seitenzahl">
    <w:name w:val="page number"/>
    <w:basedOn w:val="Absatz-Standardschriftart"/>
    <w:uiPriority w:val="99"/>
    <w:semiHidden/>
    <w:unhideWhenUsed/>
    <w:rsid w:val="006A2870"/>
  </w:style>
  <w:style w:type="character" w:styleId="Funotenzeichen">
    <w:name w:val="footnote reference"/>
    <w:basedOn w:val="Absatz-Standardschriftart"/>
    <w:uiPriority w:val="99"/>
    <w:semiHidden/>
    <w:unhideWhenUsed/>
    <w:rsid w:val="006A2870"/>
    <w:rPr>
      <w:vertAlign w:val="superscript"/>
    </w:rPr>
  </w:style>
  <w:style w:type="paragraph" w:styleId="Umschlagabsenderadresse">
    <w:name w:val="envelope return"/>
    <w:basedOn w:val="Standard"/>
    <w:uiPriority w:val="99"/>
    <w:semiHidden/>
    <w:unhideWhenUsed/>
    <w:rsid w:val="006A287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A287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A2870"/>
    <w:pPr>
      <w:spacing w:after="0"/>
    </w:pPr>
  </w:style>
  <w:style w:type="paragraph" w:styleId="Beschriftung">
    <w:name w:val="caption"/>
    <w:basedOn w:val="Standard"/>
    <w:next w:val="Standard"/>
    <w:uiPriority w:val="35"/>
    <w:semiHidden/>
    <w:unhideWhenUsed/>
    <w:qFormat/>
    <w:rsid w:val="006A2870"/>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6A2870"/>
    <w:pPr>
      <w:spacing w:after="0" w:line="240" w:lineRule="auto"/>
      <w:ind w:left="220" w:hanging="220"/>
    </w:pPr>
  </w:style>
  <w:style w:type="paragraph" w:styleId="Indexberschrift">
    <w:name w:val="index heading"/>
    <w:basedOn w:val="Standard"/>
    <w:next w:val="Index1"/>
    <w:uiPriority w:val="99"/>
    <w:semiHidden/>
    <w:unhideWhenUsed/>
    <w:rsid w:val="006A2870"/>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6A28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A2870"/>
    <w:rPr>
      <w:sz w:val="20"/>
      <w:szCs w:val="20"/>
    </w:rPr>
  </w:style>
  <w:style w:type="paragraph" w:styleId="Standardeinzug">
    <w:name w:val="Normal Indent"/>
    <w:basedOn w:val="Standard"/>
    <w:uiPriority w:val="99"/>
    <w:semiHidden/>
    <w:unhideWhenUsed/>
    <w:rsid w:val="006A2870"/>
    <w:pPr>
      <w:ind w:left="720"/>
    </w:pPr>
  </w:style>
  <w:style w:type="paragraph" w:styleId="Verzeichnis9">
    <w:name w:val="toc 9"/>
    <w:basedOn w:val="Standard"/>
    <w:next w:val="Standard"/>
    <w:autoRedefine/>
    <w:uiPriority w:val="39"/>
    <w:semiHidden/>
    <w:unhideWhenUsed/>
    <w:rsid w:val="006A2870"/>
    <w:pPr>
      <w:spacing w:after="100"/>
      <w:ind w:left="1760"/>
    </w:pPr>
  </w:style>
  <w:style w:type="paragraph" w:styleId="Verzeichnis8">
    <w:name w:val="toc 8"/>
    <w:basedOn w:val="Standard"/>
    <w:next w:val="Standard"/>
    <w:autoRedefine/>
    <w:uiPriority w:val="39"/>
    <w:semiHidden/>
    <w:unhideWhenUsed/>
    <w:rsid w:val="006A2870"/>
    <w:pPr>
      <w:spacing w:after="100"/>
      <w:ind w:left="1540"/>
    </w:pPr>
  </w:style>
  <w:style w:type="paragraph" w:styleId="Verzeichnis7">
    <w:name w:val="toc 7"/>
    <w:basedOn w:val="Standard"/>
    <w:next w:val="Standard"/>
    <w:autoRedefine/>
    <w:uiPriority w:val="39"/>
    <w:semiHidden/>
    <w:unhideWhenUsed/>
    <w:rsid w:val="006A2870"/>
    <w:pPr>
      <w:spacing w:after="100"/>
      <w:ind w:left="1320"/>
    </w:pPr>
  </w:style>
  <w:style w:type="paragraph" w:styleId="Verzeichnis6">
    <w:name w:val="toc 6"/>
    <w:basedOn w:val="Standard"/>
    <w:next w:val="Standard"/>
    <w:autoRedefine/>
    <w:uiPriority w:val="39"/>
    <w:semiHidden/>
    <w:unhideWhenUsed/>
    <w:rsid w:val="006A2870"/>
    <w:pPr>
      <w:spacing w:after="100"/>
      <w:ind w:left="1100"/>
    </w:pPr>
  </w:style>
  <w:style w:type="paragraph" w:styleId="Verzeichnis5">
    <w:name w:val="toc 5"/>
    <w:basedOn w:val="Standard"/>
    <w:next w:val="Standard"/>
    <w:autoRedefine/>
    <w:uiPriority w:val="39"/>
    <w:semiHidden/>
    <w:unhideWhenUsed/>
    <w:rsid w:val="006A2870"/>
    <w:pPr>
      <w:spacing w:after="100"/>
      <w:ind w:left="880"/>
    </w:pPr>
  </w:style>
  <w:style w:type="paragraph" w:styleId="Verzeichnis4">
    <w:name w:val="toc 4"/>
    <w:basedOn w:val="Standard"/>
    <w:next w:val="Standard"/>
    <w:autoRedefine/>
    <w:uiPriority w:val="39"/>
    <w:semiHidden/>
    <w:unhideWhenUsed/>
    <w:rsid w:val="006A2870"/>
    <w:pPr>
      <w:spacing w:after="100"/>
      <w:ind w:left="660"/>
    </w:pPr>
  </w:style>
  <w:style w:type="paragraph" w:styleId="Verzeichnis3">
    <w:name w:val="toc 3"/>
    <w:basedOn w:val="Standard"/>
    <w:next w:val="Standard"/>
    <w:autoRedefine/>
    <w:uiPriority w:val="39"/>
    <w:semiHidden/>
    <w:unhideWhenUsed/>
    <w:rsid w:val="006A2870"/>
    <w:pPr>
      <w:spacing w:after="100"/>
      <w:ind w:left="440"/>
    </w:pPr>
  </w:style>
  <w:style w:type="paragraph" w:styleId="Verzeichnis2">
    <w:name w:val="toc 2"/>
    <w:basedOn w:val="Standard"/>
    <w:next w:val="Standard"/>
    <w:autoRedefine/>
    <w:uiPriority w:val="39"/>
    <w:semiHidden/>
    <w:unhideWhenUsed/>
    <w:rsid w:val="006A2870"/>
    <w:pPr>
      <w:spacing w:after="100"/>
      <w:ind w:left="220"/>
    </w:pPr>
  </w:style>
  <w:style w:type="paragraph" w:styleId="Verzeichnis1">
    <w:name w:val="toc 1"/>
    <w:basedOn w:val="Standard"/>
    <w:next w:val="Standard"/>
    <w:autoRedefine/>
    <w:uiPriority w:val="39"/>
    <w:semiHidden/>
    <w:unhideWhenUsed/>
    <w:rsid w:val="006A2870"/>
    <w:pPr>
      <w:spacing w:after="100"/>
    </w:pPr>
  </w:style>
  <w:style w:type="paragraph" w:styleId="Index9">
    <w:name w:val="index 9"/>
    <w:basedOn w:val="Standard"/>
    <w:next w:val="Standard"/>
    <w:autoRedefine/>
    <w:uiPriority w:val="99"/>
    <w:semiHidden/>
    <w:unhideWhenUsed/>
    <w:rsid w:val="006A2870"/>
    <w:pPr>
      <w:spacing w:after="0" w:line="240" w:lineRule="auto"/>
      <w:ind w:left="1980" w:hanging="220"/>
    </w:pPr>
  </w:style>
  <w:style w:type="paragraph" w:styleId="Index8">
    <w:name w:val="index 8"/>
    <w:basedOn w:val="Standard"/>
    <w:next w:val="Standard"/>
    <w:autoRedefine/>
    <w:uiPriority w:val="99"/>
    <w:semiHidden/>
    <w:unhideWhenUsed/>
    <w:rsid w:val="006A2870"/>
    <w:pPr>
      <w:spacing w:after="0" w:line="240" w:lineRule="auto"/>
      <w:ind w:left="1760" w:hanging="220"/>
    </w:pPr>
  </w:style>
  <w:style w:type="paragraph" w:styleId="Index7">
    <w:name w:val="index 7"/>
    <w:basedOn w:val="Standard"/>
    <w:next w:val="Standard"/>
    <w:autoRedefine/>
    <w:uiPriority w:val="99"/>
    <w:semiHidden/>
    <w:unhideWhenUsed/>
    <w:rsid w:val="006A2870"/>
    <w:pPr>
      <w:spacing w:after="0" w:line="240" w:lineRule="auto"/>
      <w:ind w:left="1540" w:hanging="220"/>
    </w:pPr>
  </w:style>
  <w:style w:type="paragraph" w:styleId="Index6">
    <w:name w:val="index 6"/>
    <w:basedOn w:val="Standard"/>
    <w:next w:val="Standard"/>
    <w:autoRedefine/>
    <w:uiPriority w:val="99"/>
    <w:semiHidden/>
    <w:unhideWhenUsed/>
    <w:rsid w:val="006A2870"/>
    <w:pPr>
      <w:spacing w:after="0" w:line="240" w:lineRule="auto"/>
      <w:ind w:left="1320" w:hanging="220"/>
    </w:pPr>
  </w:style>
  <w:style w:type="paragraph" w:styleId="Index5">
    <w:name w:val="index 5"/>
    <w:basedOn w:val="Standard"/>
    <w:next w:val="Standard"/>
    <w:autoRedefine/>
    <w:uiPriority w:val="99"/>
    <w:semiHidden/>
    <w:unhideWhenUsed/>
    <w:rsid w:val="006A2870"/>
    <w:pPr>
      <w:spacing w:after="0" w:line="240" w:lineRule="auto"/>
      <w:ind w:left="1100" w:hanging="220"/>
    </w:pPr>
  </w:style>
  <w:style w:type="paragraph" w:styleId="Index4">
    <w:name w:val="index 4"/>
    <w:basedOn w:val="Standard"/>
    <w:next w:val="Standard"/>
    <w:autoRedefine/>
    <w:uiPriority w:val="99"/>
    <w:semiHidden/>
    <w:unhideWhenUsed/>
    <w:rsid w:val="006A2870"/>
    <w:pPr>
      <w:spacing w:after="0" w:line="240" w:lineRule="auto"/>
      <w:ind w:left="880" w:hanging="220"/>
    </w:pPr>
  </w:style>
  <w:style w:type="paragraph" w:styleId="Index3">
    <w:name w:val="index 3"/>
    <w:basedOn w:val="Standard"/>
    <w:next w:val="Standard"/>
    <w:autoRedefine/>
    <w:uiPriority w:val="99"/>
    <w:semiHidden/>
    <w:unhideWhenUsed/>
    <w:rsid w:val="006A2870"/>
    <w:pPr>
      <w:spacing w:after="0" w:line="240" w:lineRule="auto"/>
      <w:ind w:left="660" w:hanging="220"/>
    </w:pPr>
  </w:style>
  <w:style w:type="paragraph" w:styleId="Index2">
    <w:name w:val="index 2"/>
    <w:basedOn w:val="Standard"/>
    <w:next w:val="Standard"/>
    <w:autoRedefine/>
    <w:uiPriority w:val="99"/>
    <w:semiHidden/>
    <w:unhideWhenUsed/>
    <w:rsid w:val="006A2870"/>
    <w:pPr>
      <w:spacing w:after="0" w:line="240" w:lineRule="auto"/>
      <w:ind w:left="440" w:hanging="220"/>
    </w:pPr>
  </w:style>
  <w:style w:type="character" w:customStyle="1" w:styleId="berschrift9Zchn">
    <w:name w:val="Überschrift 9 Zchn"/>
    <w:basedOn w:val="Absatz-Standardschriftart"/>
    <w:link w:val="berschrift9"/>
    <w:uiPriority w:val="9"/>
    <w:semiHidden/>
    <w:rsid w:val="006A2870"/>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6A2870"/>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6A2870"/>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6A2870"/>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6A2870"/>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6A2870"/>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6A2870"/>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6A2870"/>
    <w:rPr>
      <w:rFonts w:asciiTheme="majorHAnsi" w:eastAsiaTheme="majorEastAsia" w:hAnsiTheme="majorHAnsi" w:cstheme="majorBidi"/>
      <w:color w:val="2F5496" w:themeColor="accent1" w:themeShade="BF"/>
      <w:sz w:val="26"/>
      <w:szCs w:val="26"/>
    </w:rPr>
  </w:style>
  <w:style w:type="paragraph" w:customStyle="1" w:styleId="CitaviBibliographyHeading">
    <w:name w:val="Citavi Bibliography Heading"/>
    <w:basedOn w:val="Standard"/>
    <w:link w:val="CitaviBibliographyHeadingZchn"/>
    <w:uiPriority w:val="99"/>
    <w:rsid w:val="006A2870"/>
    <w:pPr>
      <w:jc w:val="both"/>
    </w:pPr>
    <w:rPr>
      <w:rFonts w:ascii="Segoe UI" w:hAnsi="Segoe UI" w:cs="Segoe UI"/>
      <w:lang w:val="en-US" w:eastAsia="de-DE"/>
    </w:rPr>
  </w:style>
  <w:style w:type="character" w:customStyle="1" w:styleId="CitaviBibliographyHeadingZchn">
    <w:name w:val="Citavi Bibliography Heading Zchn"/>
    <w:basedOn w:val="Absatz-Standardschriftart"/>
    <w:link w:val="CitaviBibliographyHeading"/>
    <w:rsid w:val="006A2870"/>
    <w:rPr>
      <w:rFonts w:ascii="Segoe UI" w:hAnsi="Segoe UI" w:cs="Segoe UI"/>
      <w:lang w:val="en-US" w:eastAsia="de-DE"/>
    </w:rPr>
  </w:style>
  <w:style w:type="paragraph" w:customStyle="1" w:styleId="CitaviBibliographyEntry">
    <w:name w:val="Citavi Bibliography Entry"/>
    <w:basedOn w:val="Standard"/>
    <w:link w:val="CitaviBibliographyEntryZchn"/>
    <w:uiPriority w:val="99"/>
    <w:rsid w:val="006A2870"/>
    <w:pPr>
      <w:spacing w:after="120"/>
    </w:pPr>
    <w:rPr>
      <w:rFonts w:ascii="Segoe UI" w:hAnsi="Segoe UI" w:cs="Segoe UI"/>
      <w:lang w:val="en-US" w:eastAsia="de-DE"/>
    </w:rPr>
  </w:style>
  <w:style w:type="character" w:customStyle="1" w:styleId="CitaviBibliographyEntryZchn">
    <w:name w:val="Citavi Bibliography Entry Zchn"/>
    <w:basedOn w:val="Absatz-Standardschriftart"/>
    <w:link w:val="CitaviBibliographyEntry"/>
    <w:uiPriority w:val="99"/>
    <w:rsid w:val="006A2870"/>
    <w:rPr>
      <w:rFonts w:ascii="Segoe UI" w:hAnsi="Segoe UI" w:cs="Segoe UI"/>
      <w:lang w:val="en-US" w:eastAsia="de-DE"/>
    </w:rPr>
  </w:style>
  <w:style w:type="paragraph" w:customStyle="1" w:styleId="CitaviChapterBibliographyHeading">
    <w:name w:val="Citavi Chapter Bibliography Heading"/>
    <w:basedOn w:val="berschrift2"/>
    <w:link w:val="CitaviChapterBibliographyHeadingZchn"/>
    <w:uiPriority w:val="99"/>
    <w:rsid w:val="0092245B"/>
  </w:style>
  <w:style w:type="character" w:customStyle="1" w:styleId="CitaviChapterBibliographyHeadingZchn">
    <w:name w:val="Citavi Chapter Bibliography Heading Zchn"/>
    <w:basedOn w:val="Absatz-Standardschriftart"/>
    <w:link w:val="CitaviChapterBibliographyHeading"/>
    <w:uiPriority w:val="99"/>
    <w:rsid w:val="0092245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92245B"/>
    <w:pPr>
      <w:jc w:val="both"/>
      <w:outlineLvl w:val="9"/>
    </w:pPr>
    <w:rPr>
      <w:rFonts w:ascii="Segoe UI" w:hAnsi="Segoe UI" w:cs="Segoe UI"/>
      <w:bCs/>
      <w:lang w:val="en-US"/>
    </w:rPr>
  </w:style>
  <w:style w:type="character" w:customStyle="1" w:styleId="CitaviBibliographySubheading1Zchn">
    <w:name w:val="Citavi Bibliography Subheading 1 Zchn"/>
    <w:basedOn w:val="Absatz-Standardschriftart"/>
    <w:link w:val="CitaviBibliographySubheading1"/>
    <w:uiPriority w:val="99"/>
    <w:rsid w:val="0092245B"/>
    <w:rPr>
      <w:rFonts w:ascii="Segoe UI" w:eastAsiaTheme="majorEastAsia" w:hAnsi="Segoe UI" w:cs="Segoe UI"/>
      <w:bCs/>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92245B"/>
    <w:pPr>
      <w:jc w:val="both"/>
      <w:outlineLvl w:val="9"/>
    </w:pPr>
    <w:rPr>
      <w:rFonts w:ascii="Segoe UI" w:hAnsi="Segoe UI" w:cs="Segoe UI"/>
      <w:bCs/>
      <w:lang w:val="en-US"/>
    </w:rPr>
  </w:style>
  <w:style w:type="character" w:customStyle="1" w:styleId="CitaviBibliographySubheading2Zchn">
    <w:name w:val="Citavi Bibliography Subheading 2 Zchn"/>
    <w:basedOn w:val="Absatz-Standardschriftart"/>
    <w:link w:val="CitaviBibliographySubheading2"/>
    <w:uiPriority w:val="99"/>
    <w:rsid w:val="0092245B"/>
    <w:rPr>
      <w:rFonts w:ascii="Segoe UI" w:eastAsiaTheme="majorEastAsia" w:hAnsi="Segoe UI" w:cs="Segoe UI"/>
      <w:bCs/>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92245B"/>
    <w:pPr>
      <w:jc w:val="both"/>
      <w:outlineLvl w:val="9"/>
    </w:pPr>
    <w:rPr>
      <w:rFonts w:ascii="Segoe UI" w:hAnsi="Segoe UI" w:cs="Segoe UI"/>
      <w:bCs/>
      <w:lang w:val="en-US"/>
    </w:rPr>
  </w:style>
  <w:style w:type="character" w:customStyle="1" w:styleId="CitaviBibliographySubheading3Zchn">
    <w:name w:val="Citavi Bibliography Subheading 3 Zchn"/>
    <w:basedOn w:val="Absatz-Standardschriftart"/>
    <w:link w:val="CitaviBibliographySubheading3"/>
    <w:uiPriority w:val="99"/>
    <w:rsid w:val="0092245B"/>
    <w:rPr>
      <w:rFonts w:ascii="Segoe UI" w:eastAsiaTheme="majorEastAsia" w:hAnsi="Segoe UI" w:cs="Segoe UI"/>
      <w:bCs/>
      <w:i/>
      <w:iCs/>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rsid w:val="0092245B"/>
    <w:pPr>
      <w:jc w:val="both"/>
      <w:outlineLvl w:val="9"/>
    </w:pPr>
    <w:rPr>
      <w:rFonts w:ascii="Segoe UI" w:hAnsi="Segoe UI" w:cs="Segoe UI"/>
      <w:bCs/>
      <w:lang w:val="en-US"/>
    </w:rPr>
  </w:style>
  <w:style w:type="character" w:customStyle="1" w:styleId="CitaviBibliographySubheading4Zchn">
    <w:name w:val="Citavi Bibliography Subheading 4 Zchn"/>
    <w:basedOn w:val="Absatz-Standardschriftart"/>
    <w:link w:val="CitaviBibliographySubheading4"/>
    <w:uiPriority w:val="99"/>
    <w:rsid w:val="0092245B"/>
    <w:rPr>
      <w:rFonts w:ascii="Segoe UI" w:eastAsiaTheme="majorEastAsia" w:hAnsi="Segoe UI" w:cs="Segoe UI"/>
      <w:bCs/>
      <w:color w:val="2F5496" w:themeColor="accent1" w:themeShade="BF"/>
      <w:lang w:val="en-US"/>
    </w:rPr>
  </w:style>
  <w:style w:type="paragraph" w:customStyle="1" w:styleId="CitaviBibliographySubheading5">
    <w:name w:val="Citavi Bibliography Subheading 5"/>
    <w:basedOn w:val="berschrift6"/>
    <w:link w:val="CitaviBibliographySubheading5Zchn"/>
    <w:uiPriority w:val="99"/>
    <w:rsid w:val="0092245B"/>
    <w:pPr>
      <w:jc w:val="both"/>
      <w:outlineLvl w:val="9"/>
    </w:pPr>
    <w:rPr>
      <w:rFonts w:ascii="Segoe UI" w:hAnsi="Segoe UI" w:cs="Segoe UI"/>
      <w:bCs/>
      <w:lang w:val="en-US"/>
    </w:rPr>
  </w:style>
  <w:style w:type="character" w:customStyle="1" w:styleId="CitaviBibliographySubheading5Zchn">
    <w:name w:val="Citavi Bibliography Subheading 5 Zchn"/>
    <w:basedOn w:val="Absatz-Standardschriftart"/>
    <w:link w:val="CitaviBibliographySubheading5"/>
    <w:uiPriority w:val="99"/>
    <w:rsid w:val="0092245B"/>
    <w:rPr>
      <w:rFonts w:ascii="Segoe UI" w:eastAsiaTheme="majorEastAsia" w:hAnsi="Segoe UI" w:cs="Segoe UI"/>
      <w:b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rsid w:val="0092245B"/>
    <w:pPr>
      <w:jc w:val="both"/>
      <w:outlineLvl w:val="9"/>
    </w:pPr>
    <w:rPr>
      <w:rFonts w:ascii="Segoe UI" w:hAnsi="Segoe UI" w:cs="Segoe UI"/>
      <w:bCs/>
      <w:lang w:val="en-US"/>
    </w:rPr>
  </w:style>
  <w:style w:type="character" w:customStyle="1" w:styleId="CitaviBibliographySubheading6Zchn">
    <w:name w:val="Citavi Bibliography Subheading 6 Zchn"/>
    <w:basedOn w:val="Absatz-Standardschriftart"/>
    <w:link w:val="CitaviBibliographySubheading6"/>
    <w:uiPriority w:val="99"/>
    <w:rsid w:val="0092245B"/>
    <w:rPr>
      <w:rFonts w:ascii="Segoe UI" w:eastAsiaTheme="majorEastAsia" w:hAnsi="Segoe UI" w:cs="Segoe UI"/>
      <w:bCs/>
      <w:i/>
      <w:iCs/>
      <w:color w:val="1F3763" w:themeColor="accent1" w:themeShade="7F"/>
      <w:lang w:val="en-US"/>
    </w:rPr>
  </w:style>
  <w:style w:type="paragraph" w:customStyle="1" w:styleId="CitaviBibliographySubheading7">
    <w:name w:val="Citavi Bibliography Subheading 7"/>
    <w:basedOn w:val="berschrift8"/>
    <w:link w:val="CitaviBibliographySubheading7Zchn"/>
    <w:uiPriority w:val="99"/>
    <w:rsid w:val="0092245B"/>
    <w:pPr>
      <w:jc w:val="both"/>
      <w:outlineLvl w:val="9"/>
    </w:pPr>
    <w:rPr>
      <w:rFonts w:ascii="Segoe UI" w:hAnsi="Segoe UI" w:cs="Segoe UI"/>
      <w:bCs/>
      <w:lang w:val="en-US"/>
    </w:rPr>
  </w:style>
  <w:style w:type="character" w:customStyle="1" w:styleId="CitaviBibliographySubheading7Zchn">
    <w:name w:val="Citavi Bibliography Subheading 7 Zchn"/>
    <w:basedOn w:val="Absatz-Standardschriftart"/>
    <w:link w:val="CitaviBibliographySubheading7"/>
    <w:uiPriority w:val="99"/>
    <w:rsid w:val="0092245B"/>
    <w:rPr>
      <w:rFonts w:ascii="Segoe UI" w:eastAsiaTheme="majorEastAsia" w:hAnsi="Segoe UI" w:cs="Segoe UI"/>
      <w:b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92245B"/>
    <w:pPr>
      <w:jc w:val="both"/>
      <w:outlineLvl w:val="9"/>
    </w:pPr>
    <w:rPr>
      <w:rFonts w:ascii="Segoe UI" w:hAnsi="Segoe UI" w:cs="Segoe UI"/>
      <w:bCs/>
      <w:lang w:val="en-US"/>
    </w:rPr>
  </w:style>
  <w:style w:type="character" w:customStyle="1" w:styleId="CitaviBibliographySubheading8Zchn">
    <w:name w:val="Citavi Bibliography Subheading 8 Zchn"/>
    <w:basedOn w:val="Absatz-Standardschriftart"/>
    <w:link w:val="CitaviBibliographySubheading8"/>
    <w:uiPriority w:val="99"/>
    <w:rsid w:val="0092245B"/>
    <w:rPr>
      <w:rFonts w:ascii="Segoe UI" w:eastAsiaTheme="majorEastAsia" w:hAnsi="Segoe UI" w:cs="Segoe UI"/>
      <w:bCs/>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35474781">
      <w:bodyDiv w:val="1"/>
      <w:marLeft w:val="0"/>
      <w:marRight w:val="0"/>
      <w:marTop w:val="0"/>
      <w:marBottom w:val="0"/>
      <w:divBdr>
        <w:top w:val="none" w:sz="0" w:space="0" w:color="auto"/>
        <w:left w:val="none" w:sz="0" w:space="0" w:color="auto"/>
        <w:bottom w:val="none" w:sz="0" w:space="0" w:color="auto"/>
        <w:right w:val="none" w:sz="0" w:space="0" w:color="auto"/>
      </w:divBdr>
    </w:div>
    <w:div w:id="208879226">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39086769">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390270234">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0301979">
      <w:bodyDiv w:val="1"/>
      <w:marLeft w:val="0"/>
      <w:marRight w:val="0"/>
      <w:marTop w:val="0"/>
      <w:marBottom w:val="0"/>
      <w:divBdr>
        <w:top w:val="none" w:sz="0" w:space="0" w:color="auto"/>
        <w:left w:val="none" w:sz="0" w:space="0" w:color="auto"/>
        <w:bottom w:val="none" w:sz="0" w:space="0" w:color="auto"/>
        <w:right w:val="none" w:sz="0" w:space="0" w:color="auto"/>
      </w:divBdr>
      <w:divsChild>
        <w:div w:id="911617846">
          <w:marLeft w:val="0"/>
          <w:marRight w:val="0"/>
          <w:marTop w:val="0"/>
          <w:marBottom w:val="0"/>
          <w:divBdr>
            <w:top w:val="none" w:sz="0" w:space="0" w:color="auto"/>
            <w:left w:val="none" w:sz="0" w:space="0" w:color="auto"/>
            <w:bottom w:val="none" w:sz="0" w:space="0" w:color="auto"/>
            <w:right w:val="none" w:sz="0" w:space="0" w:color="auto"/>
          </w:divBdr>
        </w:div>
        <w:div w:id="1249651472">
          <w:marLeft w:val="0"/>
          <w:marRight w:val="0"/>
          <w:marTop w:val="0"/>
          <w:marBottom w:val="0"/>
          <w:divBdr>
            <w:top w:val="none" w:sz="0" w:space="0" w:color="auto"/>
            <w:left w:val="none" w:sz="0" w:space="0" w:color="auto"/>
            <w:bottom w:val="none" w:sz="0" w:space="0" w:color="auto"/>
            <w:right w:val="none" w:sz="0" w:space="0" w:color="auto"/>
          </w:divBdr>
        </w:div>
        <w:div w:id="671294944">
          <w:marLeft w:val="0"/>
          <w:marRight w:val="0"/>
          <w:marTop w:val="0"/>
          <w:marBottom w:val="0"/>
          <w:divBdr>
            <w:top w:val="none" w:sz="0" w:space="0" w:color="auto"/>
            <w:left w:val="none" w:sz="0" w:space="0" w:color="auto"/>
            <w:bottom w:val="none" w:sz="0" w:space="0" w:color="auto"/>
            <w:right w:val="none" w:sz="0" w:space="0" w:color="auto"/>
          </w:divBdr>
        </w:div>
        <w:div w:id="560408839">
          <w:marLeft w:val="0"/>
          <w:marRight w:val="0"/>
          <w:marTop w:val="0"/>
          <w:marBottom w:val="0"/>
          <w:divBdr>
            <w:top w:val="none" w:sz="0" w:space="0" w:color="auto"/>
            <w:left w:val="none" w:sz="0" w:space="0" w:color="auto"/>
            <w:bottom w:val="none" w:sz="0" w:space="0" w:color="auto"/>
            <w:right w:val="none" w:sz="0" w:space="0" w:color="auto"/>
          </w:divBdr>
        </w:div>
      </w:divsChild>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526144267">
      <w:bodyDiv w:val="1"/>
      <w:marLeft w:val="0"/>
      <w:marRight w:val="0"/>
      <w:marTop w:val="0"/>
      <w:marBottom w:val="0"/>
      <w:divBdr>
        <w:top w:val="none" w:sz="0" w:space="0" w:color="auto"/>
        <w:left w:val="none" w:sz="0" w:space="0" w:color="auto"/>
        <w:bottom w:val="none" w:sz="0" w:space="0" w:color="auto"/>
        <w:right w:val="none" w:sz="0" w:space="0" w:color="auto"/>
      </w:divBdr>
      <w:divsChild>
        <w:div w:id="1171994237">
          <w:marLeft w:val="0"/>
          <w:marRight w:val="0"/>
          <w:marTop w:val="0"/>
          <w:marBottom w:val="0"/>
          <w:divBdr>
            <w:top w:val="none" w:sz="0" w:space="0" w:color="auto"/>
            <w:left w:val="none" w:sz="0" w:space="0" w:color="auto"/>
            <w:bottom w:val="none" w:sz="0" w:space="0" w:color="auto"/>
            <w:right w:val="none" w:sz="0" w:space="0" w:color="auto"/>
          </w:divBdr>
        </w:div>
        <w:div w:id="1658613166">
          <w:marLeft w:val="0"/>
          <w:marRight w:val="0"/>
          <w:marTop w:val="0"/>
          <w:marBottom w:val="0"/>
          <w:divBdr>
            <w:top w:val="none" w:sz="0" w:space="0" w:color="auto"/>
            <w:left w:val="none" w:sz="0" w:space="0" w:color="auto"/>
            <w:bottom w:val="none" w:sz="0" w:space="0" w:color="auto"/>
            <w:right w:val="none" w:sz="0" w:space="0" w:color="auto"/>
          </w:divBdr>
        </w:div>
        <w:div w:id="1299459750">
          <w:marLeft w:val="0"/>
          <w:marRight w:val="0"/>
          <w:marTop w:val="0"/>
          <w:marBottom w:val="0"/>
          <w:divBdr>
            <w:top w:val="none" w:sz="0" w:space="0" w:color="auto"/>
            <w:left w:val="none" w:sz="0" w:space="0" w:color="auto"/>
            <w:bottom w:val="none" w:sz="0" w:space="0" w:color="auto"/>
            <w:right w:val="none" w:sz="0" w:space="0" w:color="auto"/>
          </w:divBdr>
        </w:div>
        <w:div w:id="985822321">
          <w:marLeft w:val="0"/>
          <w:marRight w:val="0"/>
          <w:marTop w:val="0"/>
          <w:marBottom w:val="0"/>
          <w:divBdr>
            <w:top w:val="none" w:sz="0" w:space="0" w:color="auto"/>
            <w:left w:val="none" w:sz="0" w:space="0" w:color="auto"/>
            <w:bottom w:val="none" w:sz="0" w:space="0" w:color="auto"/>
            <w:right w:val="none" w:sz="0" w:space="0" w:color="auto"/>
          </w:divBdr>
        </w:div>
      </w:divsChild>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752973142">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92388273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099905703">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293176254">
      <w:bodyDiv w:val="1"/>
      <w:marLeft w:val="0"/>
      <w:marRight w:val="0"/>
      <w:marTop w:val="0"/>
      <w:marBottom w:val="0"/>
      <w:divBdr>
        <w:top w:val="none" w:sz="0" w:space="0" w:color="auto"/>
        <w:left w:val="none" w:sz="0" w:space="0" w:color="auto"/>
        <w:bottom w:val="none" w:sz="0" w:space="0" w:color="auto"/>
        <w:right w:val="none" w:sz="0" w:space="0" w:color="auto"/>
      </w:divBdr>
    </w:div>
    <w:div w:id="1322462757">
      <w:bodyDiv w:val="1"/>
      <w:marLeft w:val="0"/>
      <w:marRight w:val="0"/>
      <w:marTop w:val="0"/>
      <w:marBottom w:val="0"/>
      <w:divBdr>
        <w:top w:val="none" w:sz="0" w:space="0" w:color="auto"/>
        <w:left w:val="none" w:sz="0" w:space="0" w:color="auto"/>
        <w:bottom w:val="none" w:sz="0" w:space="0" w:color="auto"/>
        <w:right w:val="none" w:sz="0" w:space="0" w:color="auto"/>
      </w:divBdr>
    </w:div>
    <w:div w:id="1545558044">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69780799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747805575">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1937131102">
      <w:bodyDiv w:val="1"/>
      <w:marLeft w:val="0"/>
      <w:marRight w:val="0"/>
      <w:marTop w:val="0"/>
      <w:marBottom w:val="0"/>
      <w:divBdr>
        <w:top w:val="none" w:sz="0" w:space="0" w:color="auto"/>
        <w:left w:val="none" w:sz="0" w:space="0" w:color="auto"/>
        <w:bottom w:val="none" w:sz="0" w:space="0" w:color="auto"/>
        <w:right w:val="none" w:sz="0" w:space="0" w:color="auto"/>
      </w:divBdr>
    </w:div>
    <w:div w:id="1948197988">
      <w:bodyDiv w:val="1"/>
      <w:marLeft w:val="0"/>
      <w:marRight w:val="0"/>
      <w:marTop w:val="0"/>
      <w:marBottom w:val="0"/>
      <w:divBdr>
        <w:top w:val="none" w:sz="0" w:space="0" w:color="auto"/>
        <w:left w:val="none" w:sz="0" w:space="0" w:color="auto"/>
        <w:bottom w:val="none" w:sz="0" w:space="0" w:color="auto"/>
        <w:right w:val="none" w:sz="0" w:space="0" w:color="auto"/>
      </w:divBdr>
    </w:div>
    <w:div w:id="2053075017">
      <w:bodyDiv w:val="1"/>
      <w:marLeft w:val="0"/>
      <w:marRight w:val="0"/>
      <w:marTop w:val="0"/>
      <w:marBottom w:val="0"/>
      <w:divBdr>
        <w:top w:val="none" w:sz="0" w:space="0" w:color="auto"/>
        <w:left w:val="none" w:sz="0" w:space="0" w:color="auto"/>
        <w:bottom w:val="none" w:sz="0" w:space="0" w:color="auto"/>
        <w:right w:val="none" w:sz="0" w:space="0" w:color="auto"/>
      </w:divBdr>
    </w:div>
    <w:div w:id="2053990872">
      <w:bodyDiv w:val="1"/>
      <w:marLeft w:val="0"/>
      <w:marRight w:val="0"/>
      <w:marTop w:val="0"/>
      <w:marBottom w:val="0"/>
      <w:divBdr>
        <w:top w:val="none" w:sz="0" w:space="0" w:color="auto"/>
        <w:left w:val="none" w:sz="0" w:space="0" w:color="auto"/>
        <w:bottom w:val="none" w:sz="0" w:space="0" w:color="auto"/>
        <w:right w:val="none" w:sz="0" w:space="0" w:color="auto"/>
      </w:divBdr>
    </w:div>
    <w:div w:id="2110851487">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ell.com/immunity/fulltext/S1074-7613(19)30047-0?_returnURL=https%3A%2F%2Flinkinghub.elsevier.com%2Fretrieve%2Fpii%2FS1074761319300470%3Fshowall%3Dtrue" TargetMode="External"/><Relationship Id="rId2" Type="http://schemas.openxmlformats.org/officeDocument/2006/relationships/hyperlink" Target="https://www.cell.com/immunity/fulltext/S1074-7613(19)30047-0?_returnURL=https%3A%2F%2Flinkinghub.elsevier.com%2Fretrieve%2Fpii%2FS1074761319300470%3Fshowall%3Dtrue" TargetMode="External"/><Relationship Id="rId1" Type="http://schemas.openxmlformats.org/officeDocument/2006/relationships/hyperlink" Target="https://www.cell.com/immunity/fulltext/S1074-7613(19)30047-0?_returnURL=https%3A%2F%2Flinkinghub.elsevier.com%2Fretrieve%2Fpii%2FS1074761319300470%3Fshowall%3Dtrue"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github.com/mayer79/missRanger"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glossaryDocument" Target="glossary/document.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hyperlink" Target="http://www.rstudio.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ntTable" Target="fontTable.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ikrohscopist/Murine_ILC_niches_lung_SI_IL-33"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comments" Target="comments.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3B07F0" w:rsidRDefault="00F979B1" w:rsidP="00F979B1">
          <w:pPr>
            <w:pStyle w:val="F03EC7CFE5C1417390B9F3F104D884B6"/>
          </w:pPr>
          <w:r w:rsidRPr="00AA765A">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7EE4A2A-1873-4D61-89FE-92A8E72DD398}"/>
      </w:docPartPr>
      <w:docPartBody>
        <w:p w:rsidR="00B95425" w:rsidRDefault="00646B76">
          <w:r w:rsidRPr="00C34994">
            <w:rPr>
              <w:rStyle w:val="Platzhaltertext"/>
            </w:rPr>
            <w:t>Klicken oder tippen Sie hier, um Text einzugeben.</w:t>
          </w:r>
        </w:p>
      </w:docPartBody>
    </w:docPart>
    <w:docPart>
      <w:docPartPr>
        <w:name w:val="F060A9D8205D4A7BB5F5E4ED552440E7"/>
        <w:category>
          <w:name w:val="Allgemein"/>
          <w:gallery w:val="placeholder"/>
        </w:category>
        <w:types>
          <w:type w:val="bbPlcHdr"/>
        </w:types>
        <w:behaviors>
          <w:behavior w:val="content"/>
        </w:behaviors>
        <w:guid w:val="{0348A7C1-AEB5-4044-8FD4-D00EC2D7D248}"/>
      </w:docPartPr>
      <w:docPartBody>
        <w:p w:rsidR="00B95425" w:rsidRDefault="00646B76" w:rsidP="00646B76">
          <w:pPr>
            <w:pStyle w:val="F060A9D8205D4A7BB5F5E4ED552440E7"/>
          </w:pPr>
          <w:r w:rsidRPr="00C34994">
            <w:rPr>
              <w:rStyle w:val="Platzhaltertext"/>
            </w:rPr>
            <w:t>Klicken oder tippen Sie hier, um Text einzugeben.</w:t>
          </w:r>
        </w:p>
      </w:docPartBody>
    </w:docPart>
    <w:docPart>
      <w:docPartPr>
        <w:name w:val="615B18FFBABF4962B7C18A0136E4CABD"/>
        <w:category>
          <w:name w:val="Allgemein"/>
          <w:gallery w:val="placeholder"/>
        </w:category>
        <w:types>
          <w:type w:val="bbPlcHdr"/>
        </w:types>
        <w:behaviors>
          <w:behavior w:val="content"/>
        </w:behaviors>
        <w:guid w:val="{F66FE209-8E46-42E1-A5E1-AD8755368DBC}"/>
      </w:docPartPr>
      <w:docPartBody>
        <w:p w:rsidR="0013611C" w:rsidRDefault="002866D8" w:rsidP="002866D8">
          <w:pPr>
            <w:pStyle w:val="615B18FFBABF4962B7C18A0136E4CABD"/>
          </w:pPr>
          <w:r w:rsidRPr="00C349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014BAB"/>
    <w:rsid w:val="00036A2A"/>
    <w:rsid w:val="000B55DD"/>
    <w:rsid w:val="000D5F2C"/>
    <w:rsid w:val="000E31BA"/>
    <w:rsid w:val="0013611C"/>
    <w:rsid w:val="001A7EA9"/>
    <w:rsid w:val="001C7528"/>
    <w:rsid w:val="0020549F"/>
    <w:rsid w:val="002866D8"/>
    <w:rsid w:val="002C7318"/>
    <w:rsid w:val="00313B0B"/>
    <w:rsid w:val="003B07F0"/>
    <w:rsid w:val="00436F4F"/>
    <w:rsid w:val="00484CBD"/>
    <w:rsid w:val="00547415"/>
    <w:rsid w:val="005B196E"/>
    <w:rsid w:val="005C4D10"/>
    <w:rsid w:val="00646B76"/>
    <w:rsid w:val="0075152F"/>
    <w:rsid w:val="007E6727"/>
    <w:rsid w:val="00810545"/>
    <w:rsid w:val="00872DDE"/>
    <w:rsid w:val="008835EB"/>
    <w:rsid w:val="008C6647"/>
    <w:rsid w:val="008C7D86"/>
    <w:rsid w:val="008D729D"/>
    <w:rsid w:val="008F4EB9"/>
    <w:rsid w:val="00A30038"/>
    <w:rsid w:val="00A62629"/>
    <w:rsid w:val="00A67092"/>
    <w:rsid w:val="00AA189E"/>
    <w:rsid w:val="00B20749"/>
    <w:rsid w:val="00B95425"/>
    <w:rsid w:val="00C27CA4"/>
    <w:rsid w:val="00C66D93"/>
    <w:rsid w:val="00D50B49"/>
    <w:rsid w:val="00E22590"/>
    <w:rsid w:val="00E321AA"/>
    <w:rsid w:val="00EB2C60"/>
    <w:rsid w:val="00F03591"/>
    <w:rsid w:val="00F75E57"/>
    <w:rsid w:val="00F76A9E"/>
    <w:rsid w:val="00F978DA"/>
    <w:rsid w:val="00F979B1"/>
    <w:rsid w:val="00FD0C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3611C"/>
    <w:rPr>
      <w:color w:val="808080"/>
    </w:rPr>
  </w:style>
  <w:style w:type="paragraph" w:customStyle="1" w:styleId="F03EC7CFE5C1417390B9F3F104D884B6">
    <w:name w:val="F03EC7CFE5C1417390B9F3F104D884B6"/>
    <w:rsid w:val="00F979B1"/>
  </w:style>
  <w:style w:type="paragraph" w:customStyle="1" w:styleId="F060A9D8205D4A7BB5F5E4ED552440E7">
    <w:name w:val="F060A9D8205D4A7BB5F5E4ED552440E7"/>
    <w:rsid w:val="00646B76"/>
  </w:style>
  <w:style w:type="paragraph" w:customStyle="1" w:styleId="615B18FFBABF4962B7C18A0136E4CABD">
    <w:name w:val="615B18FFBABF4962B7C18A0136E4CABD"/>
    <w:rsid w:val="002866D8"/>
    <w:rPr>
      <w:lang w:val="en-DE" w:eastAsia="en-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99995</Words>
  <Characters>1139976</Characters>
  <Application>Microsoft Office Word</Application>
  <DocSecurity>0</DocSecurity>
  <Lines>9499</Lines>
  <Paragraphs>267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7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Kroh, Sandy</cp:lastModifiedBy>
  <cp:revision>74</cp:revision>
  <dcterms:created xsi:type="dcterms:W3CDTF">2025-07-04T14:13:00Z</dcterms:created>
  <dcterms:modified xsi:type="dcterms:W3CDTF">2025-07-11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_Sandy_local</vt:lpwstr>
  </property>
  <property fmtid="{D5CDD505-2E9C-101B-9397-08002B2CF9AE}" pid="3" name="CitaviDocumentProperty_0">
    <vt:lpwstr>0d53a68e-fcf9-4e7d-9f10-0b1a77dd096f</vt:lpwstr>
  </property>
  <property fmtid="{D5CDD505-2E9C-101B-9397-08002B2CF9AE}" pid="4" name="CitaviDocumentProperty_8">
    <vt:lpwstr>C:\Users\NieHau\Documents\Citavi 6\Projects\Dissertation_Sandy_local\Dissertation_Sandy_local.ctv6</vt:lpwstr>
  </property>
  <property fmtid="{D5CDD505-2E9C-101B-9397-08002B2CF9AE}" pid="5" name="CitaviDocumentProperty_6">
    <vt:lpwstr>True</vt:lpwstr>
  </property>
  <property fmtid="{D5CDD505-2E9C-101B-9397-08002B2CF9AE}" pid="6" name="CitaviDocumentProperty_1">
    <vt:lpwstr>6.17.0.0</vt:lpwstr>
  </property>
</Properties>
</file>